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CE79C7" w14:textId="658E7616" w:rsidR="00F42507" w:rsidRDefault="00875BC1" w:rsidP="00AA2145">
      <w:pPr>
        <w:rPr>
          <w:b/>
        </w:rPr>
      </w:pPr>
      <w:bookmarkStart w:id="0" w:name="_Hlk83284723"/>
      <w:bookmarkStart w:id="1" w:name="_Hlk81987789"/>
      <w:bookmarkStart w:id="2" w:name="_GoBack"/>
      <w:bookmarkEnd w:id="2"/>
      <w:r>
        <w:rPr>
          <w:b/>
        </w:rPr>
        <w:t xml:space="preserve">Association of </w:t>
      </w:r>
      <w:r w:rsidR="00F42507" w:rsidRPr="009D03FF">
        <w:rPr>
          <w:b/>
        </w:rPr>
        <w:t>plasma kynurenine pathway metabolite concentrations with metabolic health risk in pre-pubertal Asian children</w:t>
      </w:r>
      <w:r w:rsidR="00F42507" w:rsidRPr="009D03FF" w:rsidDel="009D03FF">
        <w:rPr>
          <w:b/>
        </w:rPr>
        <w:t xml:space="preserve"> </w:t>
      </w:r>
    </w:p>
    <w:bookmarkEnd w:id="0"/>
    <w:p w14:paraId="3F3D7C0E" w14:textId="77777777" w:rsidR="00F42507" w:rsidRDefault="00F42507" w:rsidP="00AA2145">
      <w:pPr>
        <w:rPr>
          <w:b/>
        </w:rPr>
      </w:pPr>
    </w:p>
    <w:p w14:paraId="4B970B2D" w14:textId="18B6EEB1" w:rsidR="00AA2145" w:rsidRDefault="00AA2145" w:rsidP="00AA2145">
      <w:r>
        <w:t>Karen Mei-Ling Tan*</w:t>
      </w:r>
      <w:r w:rsidRPr="007A376C">
        <w:rPr>
          <w:vertAlign w:val="superscript"/>
        </w:rPr>
        <w:t>1,2</w:t>
      </w:r>
      <w:r>
        <w:t>, Mya</w:t>
      </w:r>
      <w:r w:rsidR="00193C02">
        <w:t>-</w:t>
      </w:r>
      <w:r>
        <w:t>Thway Tint*</w:t>
      </w:r>
      <w:r w:rsidRPr="007A376C">
        <w:rPr>
          <w:vertAlign w:val="superscript"/>
        </w:rPr>
        <w:t>1,3</w:t>
      </w:r>
      <w:r>
        <w:t xml:space="preserve">, </w:t>
      </w:r>
      <w:r w:rsidR="00D42F55">
        <w:t>Narasimhan</w:t>
      </w:r>
      <w:r w:rsidR="00D42F55" w:rsidRPr="00574A69">
        <w:t xml:space="preserve"> </w:t>
      </w:r>
      <w:r w:rsidRPr="00574A69">
        <w:t>Kothandaraman</w:t>
      </w:r>
      <w:r w:rsidRPr="007A376C">
        <w:rPr>
          <w:vertAlign w:val="superscript"/>
        </w:rPr>
        <w:t>1</w:t>
      </w:r>
      <w:r>
        <w:t>, Fabian Yap</w:t>
      </w:r>
      <w:r>
        <w:rPr>
          <w:vertAlign w:val="superscript"/>
        </w:rPr>
        <w:t>4,5,6</w:t>
      </w:r>
      <w:r>
        <w:t>,</w:t>
      </w:r>
      <w:r w:rsidRPr="00CA3E62">
        <w:t xml:space="preserve"> Keith M Godfrey</w:t>
      </w:r>
      <w:r>
        <w:rPr>
          <w:vertAlign w:val="superscript"/>
        </w:rPr>
        <w:t>7</w:t>
      </w:r>
      <w:r w:rsidR="00AE150E">
        <w:rPr>
          <w:vertAlign w:val="superscript"/>
        </w:rPr>
        <w:t>,8</w:t>
      </w:r>
      <w:r>
        <w:t>, Yung Seng Lee</w:t>
      </w:r>
      <w:r w:rsidRPr="007A376C">
        <w:rPr>
          <w:vertAlign w:val="superscript"/>
        </w:rPr>
        <w:t>1</w:t>
      </w:r>
      <w:r>
        <w:rPr>
          <w:vertAlign w:val="superscript"/>
        </w:rPr>
        <w:t>,</w:t>
      </w:r>
      <w:r w:rsidR="00AE150E">
        <w:rPr>
          <w:vertAlign w:val="superscript"/>
        </w:rPr>
        <w:t>9</w:t>
      </w:r>
      <w:r>
        <w:rPr>
          <w:vertAlign w:val="superscript"/>
        </w:rPr>
        <w:t>,</w:t>
      </w:r>
      <w:r w:rsidR="00AE150E">
        <w:rPr>
          <w:vertAlign w:val="superscript"/>
        </w:rPr>
        <w:t>10</w:t>
      </w:r>
      <w:r>
        <w:t xml:space="preserve">, </w:t>
      </w:r>
      <w:r w:rsidR="00D00503">
        <w:t>Kok Hian Tan</w:t>
      </w:r>
      <w:r w:rsidR="00D00503">
        <w:rPr>
          <w:vertAlign w:val="superscript"/>
        </w:rPr>
        <w:t>4,</w:t>
      </w:r>
      <w:r w:rsidR="00376A6D">
        <w:rPr>
          <w:vertAlign w:val="superscript"/>
        </w:rPr>
        <w:t>1</w:t>
      </w:r>
      <w:r w:rsidR="00AE150E">
        <w:rPr>
          <w:vertAlign w:val="superscript"/>
        </w:rPr>
        <w:t>1</w:t>
      </w:r>
      <w:r w:rsidR="00D00503">
        <w:t>, Peter D. Gluckman</w:t>
      </w:r>
      <w:r w:rsidR="00376A6D">
        <w:rPr>
          <w:vertAlign w:val="superscript"/>
        </w:rPr>
        <w:t>1,1</w:t>
      </w:r>
      <w:r w:rsidR="00AE150E">
        <w:rPr>
          <w:vertAlign w:val="superscript"/>
        </w:rPr>
        <w:t>2</w:t>
      </w:r>
      <w:r w:rsidR="00D00503">
        <w:t xml:space="preserve">, </w:t>
      </w:r>
      <w:r>
        <w:t>Yap</w:t>
      </w:r>
      <w:r w:rsidR="000E597B">
        <w:t>-</w:t>
      </w:r>
      <w:r>
        <w:t>Seng Chong</w:t>
      </w:r>
      <w:r w:rsidRPr="007A376C">
        <w:rPr>
          <w:vertAlign w:val="superscript"/>
        </w:rPr>
        <w:t>1,</w:t>
      </w:r>
      <w:r w:rsidR="00193C02">
        <w:rPr>
          <w:vertAlign w:val="superscript"/>
        </w:rPr>
        <w:t>1</w:t>
      </w:r>
      <w:r w:rsidR="008A0E67">
        <w:rPr>
          <w:vertAlign w:val="superscript"/>
        </w:rPr>
        <w:t>3</w:t>
      </w:r>
      <w:r>
        <w:t>, Mary FF Chong</w:t>
      </w:r>
      <w:r>
        <w:rPr>
          <w:vertAlign w:val="superscript"/>
        </w:rPr>
        <w:t>1,</w:t>
      </w:r>
      <w:r w:rsidR="00376A6D">
        <w:rPr>
          <w:vertAlign w:val="superscript"/>
        </w:rPr>
        <w:t>1</w:t>
      </w:r>
      <w:r w:rsidR="00D42F55">
        <w:rPr>
          <w:vertAlign w:val="superscript"/>
        </w:rPr>
        <w:t>4</w:t>
      </w:r>
      <w:r>
        <w:t>, Johan G. Eriksson</w:t>
      </w:r>
      <w:r w:rsidRPr="007A376C">
        <w:rPr>
          <w:vertAlign w:val="superscript"/>
        </w:rPr>
        <w:t>1,3</w:t>
      </w:r>
      <w:r>
        <w:rPr>
          <w:vertAlign w:val="superscript"/>
        </w:rPr>
        <w:t>,</w:t>
      </w:r>
      <w:r w:rsidR="00193C02">
        <w:rPr>
          <w:vertAlign w:val="superscript"/>
        </w:rPr>
        <w:t>1</w:t>
      </w:r>
      <w:r w:rsidR="00D42F55">
        <w:rPr>
          <w:vertAlign w:val="superscript"/>
        </w:rPr>
        <w:t>3</w:t>
      </w:r>
      <w:r w:rsidR="00193C02">
        <w:rPr>
          <w:vertAlign w:val="superscript"/>
        </w:rPr>
        <w:t>,</w:t>
      </w:r>
      <w:r w:rsidR="00376A6D">
        <w:rPr>
          <w:vertAlign w:val="superscript"/>
        </w:rPr>
        <w:t>1</w:t>
      </w:r>
      <w:r w:rsidR="00D42F55">
        <w:rPr>
          <w:vertAlign w:val="superscript"/>
        </w:rPr>
        <w:t>5</w:t>
      </w:r>
      <w:r w:rsidR="00193C02">
        <w:rPr>
          <w:vertAlign w:val="superscript"/>
        </w:rPr>
        <w:t>,1</w:t>
      </w:r>
      <w:r w:rsidR="00D42F55">
        <w:rPr>
          <w:vertAlign w:val="superscript"/>
        </w:rPr>
        <w:t>6</w:t>
      </w:r>
      <w:r>
        <w:t>,</w:t>
      </w:r>
      <w:r w:rsidRPr="007A376C">
        <w:t xml:space="preserve"> </w:t>
      </w:r>
      <w:r>
        <w:t>David Cameron Smith</w:t>
      </w:r>
      <w:r w:rsidR="005549FA">
        <w:t>**</w:t>
      </w:r>
      <w:r w:rsidRPr="007A376C">
        <w:rPr>
          <w:vertAlign w:val="superscript"/>
        </w:rPr>
        <w:t>1</w:t>
      </w:r>
      <w:r>
        <w:rPr>
          <w:vertAlign w:val="superscript"/>
        </w:rPr>
        <w:t>,</w:t>
      </w:r>
      <w:r w:rsidR="00376A6D">
        <w:rPr>
          <w:vertAlign w:val="superscript"/>
        </w:rPr>
        <w:t>1</w:t>
      </w:r>
      <w:r w:rsidR="00D42F55">
        <w:rPr>
          <w:vertAlign w:val="superscript"/>
        </w:rPr>
        <w:t>7</w:t>
      </w:r>
    </w:p>
    <w:p w14:paraId="69FA8F4F" w14:textId="77777777" w:rsidR="00AA2145" w:rsidRDefault="00AA2145" w:rsidP="00AA2145">
      <w:pPr>
        <w:spacing w:after="0"/>
      </w:pPr>
    </w:p>
    <w:p w14:paraId="4C58AE2D" w14:textId="77777777" w:rsidR="00AA2145" w:rsidRDefault="00AA2145" w:rsidP="00AA2145">
      <w:pPr>
        <w:spacing w:after="0"/>
      </w:pPr>
      <w:r>
        <w:t>Author Affiliations</w:t>
      </w:r>
    </w:p>
    <w:p w14:paraId="011EE472" w14:textId="77777777" w:rsidR="00AA2145" w:rsidRDefault="00AA2145" w:rsidP="00AA2145">
      <w:pPr>
        <w:spacing w:after="0"/>
      </w:pPr>
      <w:r>
        <w:t>1.</w:t>
      </w:r>
      <w:r>
        <w:tab/>
        <w:t>Singapore Institute for Clinical Sciences (SICS), Agency for Science, Technology and Research (A*STAR) Singapore</w:t>
      </w:r>
    </w:p>
    <w:p w14:paraId="192E92B4" w14:textId="77777777" w:rsidR="00AA2145" w:rsidRDefault="00AA2145" w:rsidP="00AA2145">
      <w:pPr>
        <w:spacing w:after="0"/>
      </w:pPr>
      <w:r>
        <w:t>2.</w:t>
      </w:r>
      <w:r>
        <w:tab/>
        <w:t xml:space="preserve"> Department of Laboratory Medicine, National University Hospital, Singapore</w:t>
      </w:r>
    </w:p>
    <w:p w14:paraId="2ABEBA17" w14:textId="36E99304" w:rsidR="00AA2145" w:rsidRDefault="00AA2145" w:rsidP="00AA2145">
      <w:pPr>
        <w:spacing w:after="0"/>
      </w:pPr>
      <w:r>
        <w:t>3.</w:t>
      </w:r>
      <w:r>
        <w:tab/>
        <w:t xml:space="preserve"> Human Potential Translational Research Programme, Yong Loo Lin School of Medicine (YLLSOM), National University of Singapore</w:t>
      </w:r>
      <w:r w:rsidR="00154614">
        <w:t>, Singapore</w:t>
      </w:r>
    </w:p>
    <w:p w14:paraId="71F5DA42" w14:textId="74A86202" w:rsidR="00AA2145" w:rsidRDefault="00AA2145" w:rsidP="00AA2145">
      <w:pPr>
        <w:spacing w:after="0"/>
      </w:pPr>
      <w:r>
        <w:t>4.</w:t>
      </w:r>
      <w:r>
        <w:tab/>
        <w:t xml:space="preserve">Duke-National University of Singapore </w:t>
      </w:r>
      <w:r w:rsidR="000E265B">
        <w:t xml:space="preserve">(NUS) </w:t>
      </w:r>
      <w:r>
        <w:t>Medical School, Singapore</w:t>
      </w:r>
    </w:p>
    <w:p w14:paraId="7FC30C9F" w14:textId="23195020" w:rsidR="00AA2145" w:rsidRDefault="00AA2145" w:rsidP="00AA2145">
      <w:pPr>
        <w:spacing w:after="0"/>
      </w:pPr>
      <w:r>
        <w:t>5.</w:t>
      </w:r>
      <w:r>
        <w:tab/>
        <w:t>Department of Pediatric Endocrinology, KK Women’s and Children’s Hospital</w:t>
      </w:r>
      <w:r w:rsidR="008A0E67">
        <w:t>, Singapore</w:t>
      </w:r>
    </w:p>
    <w:p w14:paraId="78C834E8" w14:textId="416F3C49" w:rsidR="00AA2145" w:rsidRDefault="00AA2145" w:rsidP="00AA2145">
      <w:pPr>
        <w:spacing w:after="0"/>
      </w:pPr>
      <w:r>
        <w:t>6.</w:t>
      </w:r>
      <w:r>
        <w:tab/>
        <w:t>Lee Kong Chian School of Medicine</w:t>
      </w:r>
      <w:r w:rsidR="008A0E67">
        <w:t xml:space="preserve">, </w:t>
      </w:r>
      <w:r w:rsidR="006D3395">
        <w:t xml:space="preserve">Nanyang Technological University, </w:t>
      </w:r>
      <w:r w:rsidR="008A0E67">
        <w:t>Singapore</w:t>
      </w:r>
    </w:p>
    <w:p w14:paraId="33A29FF1" w14:textId="7EBA85B8" w:rsidR="00AA2145" w:rsidRDefault="00AA2145" w:rsidP="00AA2145">
      <w:pPr>
        <w:spacing w:after="0"/>
      </w:pPr>
      <w:r>
        <w:t>7.</w:t>
      </w:r>
      <w:r>
        <w:tab/>
      </w:r>
      <w:r w:rsidRPr="00CA3E62">
        <w:t xml:space="preserve">MRC Lifecourse Epidemiology </w:t>
      </w:r>
      <w:r w:rsidR="00B15968">
        <w:t>Centre</w:t>
      </w:r>
      <w:r w:rsidR="00AE150E">
        <w:t xml:space="preserve">, </w:t>
      </w:r>
      <w:r w:rsidRPr="00CA3E62">
        <w:t>University of Southampton</w:t>
      </w:r>
      <w:r w:rsidR="00AE150E">
        <w:t>, Southampton, United Kingdom</w:t>
      </w:r>
      <w:r w:rsidRPr="00CA3E62">
        <w:t xml:space="preserve"> </w:t>
      </w:r>
    </w:p>
    <w:p w14:paraId="36C31B0B" w14:textId="0A62968A" w:rsidR="00AE150E" w:rsidRDefault="00AA2145" w:rsidP="00AA2145">
      <w:pPr>
        <w:spacing w:after="0"/>
      </w:pPr>
      <w:r>
        <w:t>8.</w:t>
      </w:r>
      <w:r>
        <w:tab/>
      </w:r>
      <w:r w:rsidR="00AE150E" w:rsidRPr="00CA3E62">
        <w:t>NIHR Southampton Biomedical Research Centre,</w:t>
      </w:r>
      <w:r w:rsidR="00AE150E">
        <w:t xml:space="preserve"> </w:t>
      </w:r>
      <w:r w:rsidR="00B15968" w:rsidRPr="00B15968">
        <w:t xml:space="preserve">University of Southampton </w:t>
      </w:r>
      <w:r w:rsidR="00B15968">
        <w:t xml:space="preserve">and </w:t>
      </w:r>
      <w:r w:rsidR="00AE150E" w:rsidRPr="00CA3E62">
        <w:t xml:space="preserve">University </w:t>
      </w:r>
      <w:r w:rsidR="00AE150E">
        <w:t xml:space="preserve">of </w:t>
      </w:r>
      <w:r w:rsidR="00AE150E" w:rsidRPr="00CA3E62">
        <w:t>Southampton Hospital</w:t>
      </w:r>
      <w:r w:rsidR="00AE150E">
        <w:t>, Southampton, United Kingdom</w:t>
      </w:r>
    </w:p>
    <w:p w14:paraId="00DEBD8A" w14:textId="31E63061" w:rsidR="00AA2145" w:rsidRDefault="00AE150E" w:rsidP="00AA2145">
      <w:pPr>
        <w:spacing w:after="0"/>
      </w:pPr>
      <w:r>
        <w:t xml:space="preserve">9. </w:t>
      </w:r>
      <w:r>
        <w:tab/>
      </w:r>
      <w:r w:rsidR="00AA2145">
        <w:t>Department of Paediatrics, Yong Loo Lin School of Medicine, National University of Singapore, Singapore</w:t>
      </w:r>
    </w:p>
    <w:p w14:paraId="78DF8707" w14:textId="073C02D2" w:rsidR="00154614" w:rsidRDefault="00AE150E" w:rsidP="00AA2145">
      <w:pPr>
        <w:pStyle w:val="NoSpacing"/>
      </w:pPr>
      <w:r>
        <w:t>10</w:t>
      </w:r>
      <w:r w:rsidR="00AA2145">
        <w:t>.</w:t>
      </w:r>
      <w:r w:rsidR="00AA2145">
        <w:tab/>
      </w:r>
      <w:r w:rsidR="000D031C" w:rsidRPr="004A3019">
        <w:t>Khoo Teck Puat – National University Children’s Medical Institute</w:t>
      </w:r>
      <w:r w:rsidR="00A32196">
        <w:t xml:space="preserve"> (KTPCMI)</w:t>
      </w:r>
      <w:r w:rsidR="000D031C" w:rsidRPr="004A3019">
        <w:t>, National University Health System, Singapore</w:t>
      </w:r>
    </w:p>
    <w:p w14:paraId="3B8CB996" w14:textId="280D2B36" w:rsidR="00376A6D" w:rsidRDefault="00376A6D" w:rsidP="00AA2145">
      <w:pPr>
        <w:pStyle w:val="NoSpacing"/>
      </w:pPr>
      <w:r>
        <w:t>1</w:t>
      </w:r>
      <w:r w:rsidR="00AE150E">
        <w:t>1</w:t>
      </w:r>
      <w:r>
        <w:t>.</w:t>
      </w:r>
      <w:r>
        <w:tab/>
      </w:r>
      <w:r w:rsidRPr="00376A6D">
        <w:t>Perinatal Audit and Epidemiology, Department of Maternal Fetal Medicine, KK Women’s and Children’s Hospital, Singapore</w:t>
      </w:r>
    </w:p>
    <w:p w14:paraId="39128A16" w14:textId="4AFEC0D1" w:rsidR="00D00503" w:rsidRPr="00D00503" w:rsidRDefault="00D00503" w:rsidP="00D00503">
      <w:pPr>
        <w:spacing w:after="0"/>
        <w:rPr>
          <w:rFonts w:cs="Times New Roman"/>
          <w:szCs w:val="24"/>
        </w:rPr>
      </w:pPr>
      <w:r>
        <w:t>1</w:t>
      </w:r>
      <w:r w:rsidR="00AE150E">
        <w:t>2</w:t>
      </w:r>
      <w:r>
        <w:t>.</w:t>
      </w:r>
      <w:r>
        <w:tab/>
      </w:r>
      <w:r w:rsidRPr="00002F94">
        <w:rPr>
          <w:rFonts w:cs="Times New Roman"/>
          <w:szCs w:val="24"/>
        </w:rPr>
        <w:t>Liggins Institute, University of Auckland, Auckland, New Zealand.</w:t>
      </w:r>
    </w:p>
    <w:p w14:paraId="78F3C78C" w14:textId="600208A9" w:rsidR="00193C02" w:rsidRDefault="00193C02" w:rsidP="00A05473">
      <w:pPr>
        <w:spacing w:after="0"/>
      </w:pPr>
      <w:r>
        <w:t>1</w:t>
      </w:r>
      <w:r w:rsidR="00D42F55">
        <w:t>3</w:t>
      </w:r>
      <w:r>
        <w:t xml:space="preserve">. </w:t>
      </w:r>
      <w:r>
        <w:tab/>
        <w:t>Department of Obstetrics and Gynaecology, Yong Loo Lin School of Medicine (YLLSOM), National University of Singapore, Singapore</w:t>
      </w:r>
    </w:p>
    <w:p w14:paraId="371633AF" w14:textId="124B0612" w:rsidR="00AA2145" w:rsidRDefault="00376A6D" w:rsidP="00AA2145">
      <w:pPr>
        <w:pStyle w:val="NoSpacing"/>
        <w:rPr>
          <w:rFonts w:ascii="Arial" w:hAnsi="Arial" w:cs="Arial"/>
          <w:color w:val="000000" w:themeColor="text1"/>
        </w:rPr>
      </w:pPr>
      <w:r>
        <w:t>1</w:t>
      </w:r>
      <w:r w:rsidR="00D42F55">
        <w:t>4</w:t>
      </w:r>
      <w:r w:rsidR="00AA2145">
        <w:t>.</w:t>
      </w:r>
      <w:r w:rsidR="00AA2145">
        <w:tab/>
      </w:r>
      <w:r w:rsidR="00AA2145" w:rsidRPr="00773E20">
        <w:t xml:space="preserve">Saw Swee Hock School of Public Health, National University of Singapore and National University Health System, Singapore </w:t>
      </w:r>
    </w:p>
    <w:p w14:paraId="69C997CA" w14:textId="17A38EF5" w:rsidR="00AA2145" w:rsidRDefault="00AA2145" w:rsidP="00AA2145">
      <w:pPr>
        <w:pStyle w:val="NoSpacing"/>
      </w:pPr>
      <w:r>
        <w:t>1</w:t>
      </w:r>
      <w:r w:rsidR="00D42F55">
        <w:t>5</w:t>
      </w:r>
      <w:r w:rsidRPr="00773E20">
        <w:t>.</w:t>
      </w:r>
      <w:r>
        <w:rPr>
          <w:rFonts w:ascii="Arial" w:hAnsi="Arial" w:cs="Arial"/>
          <w:color w:val="000000" w:themeColor="text1"/>
        </w:rPr>
        <w:tab/>
      </w:r>
      <w:r>
        <w:t>Folkhälsan Research Center, Helsinki, Finland</w:t>
      </w:r>
    </w:p>
    <w:p w14:paraId="75D10AB4" w14:textId="6659E3C0" w:rsidR="00AA2145" w:rsidRDefault="00376A6D" w:rsidP="00AA2145">
      <w:pPr>
        <w:pStyle w:val="NoSpacing"/>
      </w:pPr>
      <w:r>
        <w:t>1</w:t>
      </w:r>
      <w:r w:rsidR="00D42F55">
        <w:t>6</w:t>
      </w:r>
      <w:r w:rsidR="00AA2145">
        <w:t>.</w:t>
      </w:r>
      <w:r w:rsidR="00AA2145">
        <w:tab/>
        <w:t>Department of General Practice and Primary Health Care, University of Helsinki, Helsinki, Finland</w:t>
      </w:r>
    </w:p>
    <w:p w14:paraId="6F9491ED" w14:textId="10B21B44" w:rsidR="00AA2145" w:rsidRDefault="00376A6D" w:rsidP="00AA2145">
      <w:pPr>
        <w:pStyle w:val="NoSpacing"/>
      </w:pPr>
      <w:r>
        <w:t>1</w:t>
      </w:r>
      <w:r w:rsidR="00D42F55">
        <w:t>7</w:t>
      </w:r>
      <w:r w:rsidR="00AA2145">
        <w:t xml:space="preserve">. </w:t>
      </w:r>
      <w:r w:rsidR="00AA2145">
        <w:tab/>
      </w:r>
      <w:r w:rsidR="00AA2145" w:rsidRPr="003D3BDA">
        <w:t>Department of Biochemistry, Yong Loo Lin School of Medicine, National University of Singapore, Singapore</w:t>
      </w:r>
    </w:p>
    <w:bookmarkEnd w:id="1"/>
    <w:p w14:paraId="31AF18BA" w14:textId="78D0D59F" w:rsidR="00AA2145" w:rsidRDefault="00AA2145" w:rsidP="00AA2145"/>
    <w:p w14:paraId="7EA023CD" w14:textId="1BC4B3F4" w:rsidR="00A00655" w:rsidRDefault="00A00655" w:rsidP="00A00655">
      <w:pPr>
        <w:spacing w:after="0"/>
      </w:pPr>
      <w:r>
        <w:t>*These authors contributed equally to this work.</w:t>
      </w:r>
    </w:p>
    <w:p w14:paraId="643854EE" w14:textId="77777777" w:rsidR="00A00655" w:rsidRDefault="00A00655" w:rsidP="00A00655">
      <w:pPr>
        <w:spacing w:after="0"/>
      </w:pPr>
    </w:p>
    <w:p w14:paraId="25545324" w14:textId="0DE1CB33" w:rsidR="00AA2145" w:rsidRDefault="00AA2145" w:rsidP="00AA2145">
      <w:pPr>
        <w:spacing w:after="0"/>
      </w:pPr>
      <w:r>
        <w:t>*</w:t>
      </w:r>
      <w:r w:rsidR="00A00655">
        <w:t>*</w:t>
      </w:r>
      <w:r>
        <w:t>Address reprints and correspondence to:</w:t>
      </w:r>
    </w:p>
    <w:p w14:paraId="2F064F11" w14:textId="35928A91" w:rsidR="00AA2145" w:rsidRDefault="00F812C0" w:rsidP="00AA2145">
      <w:pPr>
        <w:spacing w:after="0"/>
      </w:pPr>
      <w:r>
        <w:t>Prof</w:t>
      </w:r>
      <w:r w:rsidR="00AA2145">
        <w:t>. David Cameron Smith, Singapore Institute for Clinical Sciences, Brenner Centre for Molecular Medicine, 30 Medical Drive, Singapore 117609 Tel: +65</w:t>
      </w:r>
      <w:r w:rsidR="00AA2145" w:rsidRPr="007A376C">
        <w:t>4070086</w:t>
      </w:r>
      <w:r w:rsidR="00AA2145">
        <w:t xml:space="preserve"> Email: </w:t>
      </w:r>
      <w:r w:rsidR="00AA2145" w:rsidRPr="007A376C">
        <w:t>DCameron_Smith</w:t>
      </w:r>
      <w:r w:rsidR="00AA2145">
        <w:t>@sics.a-star.edu.sg</w:t>
      </w:r>
    </w:p>
    <w:p w14:paraId="2014017D" w14:textId="77777777" w:rsidR="00AA2145" w:rsidRDefault="00AA2145" w:rsidP="00AA2145">
      <w:pPr>
        <w:spacing w:after="0"/>
      </w:pPr>
    </w:p>
    <w:p w14:paraId="3A89E8BC" w14:textId="77777777" w:rsidR="00AA2145" w:rsidRDefault="00AA2145" w:rsidP="00AA2145">
      <w:pPr>
        <w:spacing w:after="0"/>
      </w:pPr>
      <w:r>
        <w:lastRenderedPageBreak/>
        <w:t>Running title: Overweight children have higher kynurenine metabolites</w:t>
      </w:r>
    </w:p>
    <w:p w14:paraId="57B24358" w14:textId="77777777" w:rsidR="00AA2145" w:rsidRDefault="00AA2145" w:rsidP="00AA2145">
      <w:pPr>
        <w:spacing w:after="0"/>
      </w:pPr>
    </w:p>
    <w:p w14:paraId="6CCE7902" w14:textId="3C510F97" w:rsidR="00AA2145" w:rsidRDefault="00AA2145" w:rsidP="00AA2145">
      <w:pPr>
        <w:spacing w:after="0"/>
      </w:pPr>
      <w:r>
        <w:t>Keywords: GUSTO, obesity, metabolic risk, fatty liver</w:t>
      </w:r>
      <w:r w:rsidR="00760E3A">
        <w:t xml:space="preserve"> index</w:t>
      </w:r>
      <w:r>
        <w:t>, kynurenine pathway, children</w:t>
      </w:r>
    </w:p>
    <w:p w14:paraId="48052D19" w14:textId="77777777" w:rsidR="00AA2145" w:rsidRDefault="00AA2145" w:rsidP="00AA2145">
      <w:pPr>
        <w:spacing w:after="0"/>
      </w:pPr>
    </w:p>
    <w:p w14:paraId="099FFD2A" w14:textId="6328F38B" w:rsidR="00AA2145" w:rsidRDefault="005549FA" w:rsidP="00AA2145">
      <w:pPr>
        <w:spacing w:after="0"/>
      </w:pPr>
      <w:r>
        <w:t>Competing interests:</w:t>
      </w:r>
      <w:r w:rsidR="00104DF1" w:rsidRPr="00104DF1">
        <w:t xml:space="preserve"> YSC, PDG and KMG are part of an academic consortium that has received research funding from companies selling nutritional products. KMG and DCS have received reimbursement for speaking at conferences sponsored by companies selling nutritional products. All other authors declare no financial relationships with any organizations that might have an interest in the submitted work, and no other relationships or activities that could appear to have influenced the submitted work.</w:t>
      </w:r>
    </w:p>
    <w:p w14:paraId="59BFE902" w14:textId="77777777" w:rsidR="00AA2145" w:rsidRDefault="00AA2145" w:rsidP="00AA2145"/>
    <w:p w14:paraId="325AC6C5" w14:textId="77777777" w:rsidR="00AA2145" w:rsidRDefault="00AA2145" w:rsidP="00AA2145"/>
    <w:p w14:paraId="5F88539F" w14:textId="085AB893" w:rsidR="00AA2145" w:rsidRPr="00994925" w:rsidRDefault="00AA2145" w:rsidP="00AA2145">
      <w:pPr>
        <w:spacing w:line="480" w:lineRule="auto"/>
        <w:rPr>
          <w:b/>
        </w:rPr>
      </w:pPr>
      <w:r w:rsidRPr="00994925">
        <w:rPr>
          <w:b/>
        </w:rPr>
        <w:t>Abstract</w:t>
      </w:r>
      <w:r w:rsidR="00A15A64">
        <w:rPr>
          <w:b/>
        </w:rPr>
        <w:t xml:space="preserve"> </w:t>
      </w:r>
    </w:p>
    <w:p w14:paraId="23BC5242" w14:textId="77777777" w:rsidR="00484804" w:rsidRPr="00484804" w:rsidRDefault="00484804" w:rsidP="00484804">
      <w:pPr>
        <w:spacing w:line="480" w:lineRule="auto"/>
        <w:rPr>
          <w:lang w:val="en-SG"/>
        </w:rPr>
      </w:pPr>
      <w:r w:rsidRPr="00484804">
        <w:rPr>
          <w:lang w:val="en-SG"/>
        </w:rPr>
        <w:t xml:space="preserve">BACKGROUND: </w:t>
      </w:r>
    </w:p>
    <w:p w14:paraId="0AAC8439" w14:textId="7E0C0239" w:rsidR="00484804" w:rsidRPr="00484804" w:rsidRDefault="00484804" w:rsidP="00484804">
      <w:pPr>
        <w:spacing w:line="480" w:lineRule="auto"/>
        <w:rPr>
          <w:lang w:val="en-SG"/>
        </w:rPr>
      </w:pPr>
      <w:r w:rsidRPr="00484804">
        <w:rPr>
          <w:lang w:val="en-SG"/>
        </w:rPr>
        <w:t>The tryptophan-kynurenine (KYN) pathway is linked to obesity-related systemic inflammation and metabolic health. Th</w:t>
      </w:r>
      <w:r w:rsidR="00ED4951">
        <w:rPr>
          <w:lang w:val="en-SG"/>
        </w:rPr>
        <w:t>e</w:t>
      </w:r>
      <w:r w:rsidRPr="00484804">
        <w:rPr>
          <w:lang w:val="en-SG"/>
        </w:rPr>
        <w:t xml:space="preserve"> pathway generates multiple metabolites, with little available data on their relationships to early markers of </w:t>
      </w:r>
      <w:r w:rsidR="007504C0">
        <w:rPr>
          <w:lang w:val="en-SG"/>
        </w:rPr>
        <w:t>increased</w:t>
      </w:r>
      <w:r w:rsidRPr="00484804">
        <w:rPr>
          <w:lang w:val="en-SG"/>
        </w:rPr>
        <w:t xml:space="preserve"> metabolic disease risk in children. The aim of this study was to examine the association of multiple KYN pathway metabolites with metabolic </w:t>
      </w:r>
      <w:r w:rsidR="001B2431" w:rsidRPr="00484804">
        <w:rPr>
          <w:lang w:val="en-SG"/>
        </w:rPr>
        <w:t xml:space="preserve">risk </w:t>
      </w:r>
      <w:r w:rsidRPr="00484804">
        <w:rPr>
          <w:lang w:val="en-SG"/>
        </w:rPr>
        <w:t>markers in pre-pubertal Asian children.</w:t>
      </w:r>
    </w:p>
    <w:p w14:paraId="175934CF" w14:textId="77777777" w:rsidR="00484804" w:rsidRPr="00484804" w:rsidRDefault="00484804" w:rsidP="00484804">
      <w:pPr>
        <w:spacing w:line="480" w:lineRule="auto"/>
        <w:rPr>
          <w:lang w:val="en-SG"/>
        </w:rPr>
      </w:pPr>
      <w:r w:rsidRPr="00484804">
        <w:rPr>
          <w:lang w:val="en-SG"/>
        </w:rPr>
        <w:t xml:space="preserve">METHODS: </w:t>
      </w:r>
    </w:p>
    <w:p w14:paraId="544BA238" w14:textId="0046A812" w:rsidR="00484804" w:rsidRPr="00484804" w:rsidRDefault="00484804" w:rsidP="00484804">
      <w:pPr>
        <w:spacing w:line="480" w:lineRule="auto"/>
        <w:rPr>
          <w:lang w:val="en-SG"/>
        </w:rPr>
      </w:pPr>
      <w:r w:rsidRPr="00484804">
        <w:rPr>
          <w:lang w:val="en-SG"/>
        </w:rPr>
        <w:t xml:space="preserve">Fasting plasma concentrations of KYN pathway metabolites were measured using liquid chromatography-tandem mass spectrometry in 8-year-old children (n=552) from the Growing Up in Singapore Towards healthy Outcomes (GUSTO) prospective mother-offspring cohort study. Child’s weight and height were used to ascertain overweight and obesity using local body mass index (BMI)-for-age percentile charts. </w:t>
      </w:r>
      <w:r w:rsidR="00921EC3">
        <w:rPr>
          <w:lang w:val="en-SG"/>
        </w:rPr>
        <w:t xml:space="preserve">Body fat percentage was measured by quantitative magnetic resonance. </w:t>
      </w:r>
      <w:r w:rsidRPr="00484804">
        <w:rPr>
          <w:lang w:val="en-SG"/>
        </w:rPr>
        <w:t xml:space="preserve">Abdominal circumference, systolic and diastolic blood pressure, homeostatic model assessment for insulin resistance (HOMA-IR), triglyceride and HDL-cholesterol were used for the calculation of Metabolic syndrome scores (MetS). Serum triglyceride, BMI, gamma-glutamyltransferase (GGT), and </w:t>
      </w:r>
      <w:r w:rsidRPr="00484804">
        <w:rPr>
          <w:lang w:val="en-SG"/>
        </w:rPr>
        <w:lastRenderedPageBreak/>
        <w:t xml:space="preserve">abdominal circumference were used in the calculation of the Fatty liver index (FLI). Associations were examined using multivariable regression analyses. </w:t>
      </w:r>
    </w:p>
    <w:p w14:paraId="749B20F2" w14:textId="77777777" w:rsidR="00484804" w:rsidRPr="00484804" w:rsidRDefault="00484804" w:rsidP="00484804">
      <w:pPr>
        <w:spacing w:line="480" w:lineRule="auto"/>
        <w:rPr>
          <w:lang w:val="en-SG"/>
        </w:rPr>
      </w:pPr>
      <w:r w:rsidRPr="00484804">
        <w:rPr>
          <w:lang w:val="en-SG"/>
        </w:rPr>
        <w:t xml:space="preserve">RESULTS: </w:t>
      </w:r>
    </w:p>
    <w:p w14:paraId="7E4BE59D" w14:textId="5BF613A6" w:rsidR="00484804" w:rsidRPr="00484804" w:rsidRDefault="00484804" w:rsidP="00484804">
      <w:pPr>
        <w:spacing w:line="480" w:lineRule="auto"/>
        <w:rPr>
          <w:lang w:val="en-SG"/>
        </w:rPr>
      </w:pPr>
      <w:r w:rsidRPr="00484804">
        <w:rPr>
          <w:lang w:val="en-SG"/>
        </w:rPr>
        <w:t xml:space="preserve">In overweight or obese children (n=93; 16.9% of the cohort), all KYN pathway metabolites were significantly increased, relative to normal weight children. KYN, kynurenic acid (KA), xanthurenic acid (XA), hydroxyanthranilic acid (HAA) and quinolinic acid (QA) all </w:t>
      </w:r>
      <w:r w:rsidR="007504C0">
        <w:rPr>
          <w:lang w:val="en-SG"/>
        </w:rPr>
        <w:t>showed</w:t>
      </w:r>
      <w:r w:rsidR="007504C0" w:rsidRPr="00484804">
        <w:rPr>
          <w:lang w:val="en-SG"/>
        </w:rPr>
        <w:t xml:space="preserve"> </w:t>
      </w:r>
      <w:r w:rsidRPr="00484804">
        <w:rPr>
          <w:lang w:val="en-SG"/>
        </w:rPr>
        <w:t xml:space="preserve">significant positive associations with </w:t>
      </w:r>
      <w:r w:rsidRPr="00232B37">
        <w:rPr>
          <w:lang w:val="en-SG"/>
        </w:rPr>
        <w:t>body fat percentage</w:t>
      </w:r>
      <w:r w:rsidR="001B2431">
        <w:rPr>
          <w:lang w:val="en-SG"/>
        </w:rPr>
        <w:t xml:space="preserve"> (B(95% CI) = </w:t>
      </w:r>
      <w:r w:rsidR="00E378BA">
        <w:rPr>
          <w:lang w:val="en-SG"/>
        </w:rPr>
        <w:t xml:space="preserve">0.32(0.22,0.42) </w:t>
      </w:r>
      <w:r w:rsidR="001B2431">
        <w:rPr>
          <w:lang w:val="en-SG"/>
        </w:rPr>
        <w:t>for QA)</w:t>
      </w:r>
      <w:r w:rsidRPr="00484804">
        <w:rPr>
          <w:lang w:val="en-SG"/>
        </w:rPr>
        <w:t xml:space="preserve">, HOMA-IR </w:t>
      </w:r>
      <w:r w:rsidR="001B2431">
        <w:rPr>
          <w:lang w:val="en-SG"/>
        </w:rPr>
        <w:t xml:space="preserve">(B(95% CI) = </w:t>
      </w:r>
      <w:r w:rsidR="00E378BA">
        <w:rPr>
          <w:lang w:val="en-SG"/>
        </w:rPr>
        <w:t>0.</w:t>
      </w:r>
      <w:r w:rsidR="00F66A07">
        <w:rPr>
          <w:lang w:val="en-SG"/>
        </w:rPr>
        <w:t>25</w:t>
      </w:r>
      <w:r w:rsidR="00E378BA">
        <w:rPr>
          <w:lang w:val="en-SG"/>
        </w:rPr>
        <w:t>(0.</w:t>
      </w:r>
      <w:r w:rsidR="00F66A07">
        <w:rPr>
          <w:lang w:val="en-SG"/>
        </w:rPr>
        <w:t>16</w:t>
      </w:r>
      <w:r w:rsidR="00E378BA">
        <w:rPr>
          <w:lang w:val="en-SG"/>
        </w:rPr>
        <w:t>,0.</w:t>
      </w:r>
      <w:r w:rsidR="00F66A07">
        <w:rPr>
          <w:lang w:val="en-SG"/>
        </w:rPr>
        <w:t>34</w:t>
      </w:r>
      <w:r w:rsidR="00E378BA">
        <w:rPr>
          <w:lang w:val="en-SG"/>
        </w:rPr>
        <w:t xml:space="preserve">) </w:t>
      </w:r>
      <w:r w:rsidR="001B2431">
        <w:rPr>
          <w:lang w:val="en-SG"/>
        </w:rPr>
        <w:t>for QA)</w:t>
      </w:r>
      <w:r w:rsidR="001B2431" w:rsidRPr="00484804">
        <w:rPr>
          <w:lang w:val="en-SG"/>
        </w:rPr>
        <w:t xml:space="preserve">, </w:t>
      </w:r>
      <w:r w:rsidRPr="00484804">
        <w:rPr>
          <w:lang w:val="en-SG"/>
        </w:rPr>
        <w:t>and systolic blood pressure</w:t>
      </w:r>
      <w:r w:rsidR="001B2431">
        <w:rPr>
          <w:lang w:val="en-SG"/>
        </w:rPr>
        <w:t xml:space="preserve"> (B(95% CI) = </w:t>
      </w:r>
      <w:r w:rsidR="00F66A07" w:rsidRPr="00F66A07">
        <w:rPr>
          <w:lang w:val="en-SG"/>
        </w:rPr>
        <w:t>0.</w:t>
      </w:r>
      <w:r w:rsidR="00F66A07">
        <w:rPr>
          <w:lang w:val="en-SG"/>
        </w:rPr>
        <w:t>14</w:t>
      </w:r>
      <w:r w:rsidR="00F66A07" w:rsidRPr="00F66A07">
        <w:rPr>
          <w:lang w:val="en-SG"/>
        </w:rPr>
        <w:t>(0.</w:t>
      </w:r>
      <w:r w:rsidR="00F66A07">
        <w:rPr>
          <w:lang w:val="en-SG"/>
        </w:rPr>
        <w:t>06</w:t>
      </w:r>
      <w:r w:rsidR="00F66A07" w:rsidRPr="00F66A07">
        <w:rPr>
          <w:lang w:val="en-SG"/>
        </w:rPr>
        <w:t>,0.</w:t>
      </w:r>
      <w:r w:rsidR="00F66A07">
        <w:rPr>
          <w:lang w:val="en-SG"/>
        </w:rPr>
        <w:t>2</w:t>
      </w:r>
      <w:r w:rsidR="00F66A07" w:rsidRPr="00F66A07">
        <w:rPr>
          <w:lang w:val="en-SG"/>
        </w:rPr>
        <w:t xml:space="preserve">2) </w:t>
      </w:r>
      <w:r w:rsidR="001B2431">
        <w:rPr>
          <w:lang w:val="en-SG"/>
        </w:rPr>
        <w:t>for QA)</w:t>
      </w:r>
      <w:r w:rsidRPr="00484804">
        <w:rPr>
          <w:lang w:val="en-SG"/>
        </w:rPr>
        <w:t xml:space="preserve">. All KYN metabolites except 3-hydroxykynurenine (HK) significantly correlated with MetS </w:t>
      </w:r>
      <w:r w:rsidR="001B2431">
        <w:rPr>
          <w:lang w:val="en-SG"/>
        </w:rPr>
        <w:t xml:space="preserve">(B(95% CI) = </w:t>
      </w:r>
      <w:r w:rsidR="002F0A67" w:rsidRPr="00F66A07">
        <w:rPr>
          <w:lang w:val="en-SG"/>
        </w:rPr>
        <w:t>0.</w:t>
      </w:r>
      <w:r w:rsidR="002F0A67">
        <w:rPr>
          <w:lang w:val="en-SG"/>
        </w:rPr>
        <w:t>29</w:t>
      </w:r>
      <w:r w:rsidR="002F0A67" w:rsidRPr="00F66A07">
        <w:rPr>
          <w:lang w:val="en-SG"/>
        </w:rPr>
        <w:t>(0.</w:t>
      </w:r>
      <w:r w:rsidR="002F0A67">
        <w:rPr>
          <w:lang w:val="en-SG"/>
        </w:rPr>
        <w:t>21</w:t>
      </w:r>
      <w:r w:rsidR="002F0A67" w:rsidRPr="00F66A07">
        <w:rPr>
          <w:lang w:val="en-SG"/>
        </w:rPr>
        <w:t>,0.</w:t>
      </w:r>
      <w:r w:rsidR="002F0A67">
        <w:rPr>
          <w:lang w:val="en-SG"/>
        </w:rPr>
        <w:t>37</w:t>
      </w:r>
      <w:r w:rsidR="002F0A67" w:rsidRPr="00F66A07">
        <w:rPr>
          <w:lang w:val="en-SG"/>
        </w:rPr>
        <w:t xml:space="preserve">) </w:t>
      </w:r>
      <w:r w:rsidR="001B2431">
        <w:rPr>
          <w:lang w:val="en-SG"/>
        </w:rPr>
        <w:t>for QA)</w:t>
      </w:r>
      <w:r w:rsidR="001B2431" w:rsidRPr="00484804">
        <w:rPr>
          <w:lang w:val="en-SG"/>
        </w:rPr>
        <w:t xml:space="preserve">, </w:t>
      </w:r>
      <w:r w:rsidRPr="00484804">
        <w:rPr>
          <w:lang w:val="en-SG"/>
        </w:rPr>
        <w:t>and FLI</w:t>
      </w:r>
      <w:r w:rsidR="001B2431">
        <w:rPr>
          <w:lang w:val="en-SG"/>
        </w:rPr>
        <w:t xml:space="preserve"> (B(95% CI) = </w:t>
      </w:r>
      <w:r w:rsidR="002F0A67" w:rsidRPr="00F66A07">
        <w:rPr>
          <w:lang w:val="en-SG"/>
        </w:rPr>
        <w:t>0.</w:t>
      </w:r>
      <w:r w:rsidR="002F0A67">
        <w:rPr>
          <w:lang w:val="en-SG"/>
        </w:rPr>
        <w:t>30</w:t>
      </w:r>
      <w:r w:rsidR="002F0A67" w:rsidRPr="00F66A07">
        <w:rPr>
          <w:lang w:val="en-SG"/>
        </w:rPr>
        <w:t>(0.</w:t>
      </w:r>
      <w:r w:rsidR="002F0A67">
        <w:rPr>
          <w:lang w:val="en-SG"/>
        </w:rPr>
        <w:t>21</w:t>
      </w:r>
      <w:r w:rsidR="002F0A67" w:rsidRPr="00F66A07">
        <w:rPr>
          <w:lang w:val="en-SG"/>
        </w:rPr>
        <w:t>,0.</w:t>
      </w:r>
      <w:r w:rsidR="002F0A67">
        <w:rPr>
          <w:lang w:val="en-SG"/>
        </w:rPr>
        <w:t>39</w:t>
      </w:r>
      <w:r w:rsidR="002F0A67" w:rsidRPr="00F66A07">
        <w:rPr>
          <w:lang w:val="en-SG"/>
        </w:rPr>
        <w:t xml:space="preserve">) </w:t>
      </w:r>
      <w:r w:rsidR="001B2431">
        <w:rPr>
          <w:lang w:val="en-SG"/>
        </w:rPr>
        <w:t>for QA)</w:t>
      </w:r>
      <w:r w:rsidRPr="00484804">
        <w:rPr>
          <w:lang w:val="en-SG"/>
        </w:rPr>
        <w:t xml:space="preserve">.  </w:t>
      </w:r>
    </w:p>
    <w:p w14:paraId="40B4A20F" w14:textId="77777777" w:rsidR="00484804" w:rsidRPr="00484804" w:rsidRDefault="00484804" w:rsidP="00484804">
      <w:pPr>
        <w:spacing w:line="480" w:lineRule="auto"/>
        <w:rPr>
          <w:lang w:val="en-SG"/>
        </w:rPr>
      </w:pPr>
      <w:r w:rsidRPr="00484804">
        <w:rPr>
          <w:lang w:val="en-SG"/>
        </w:rPr>
        <w:t xml:space="preserve">CONCLUSIONS: </w:t>
      </w:r>
    </w:p>
    <w:p w14:paraId="6CB9F42F" w14:textId="3133C2E6" w:rsidR="00484804" w:rsidRPr="00484804" w:rsidRDefault="00ED4951" w:rsidP="00484804">
      <w:pPr>
        <w:spacing w:line="480" w:lineRule="auto"/>
        <w:rPr>
          <w:lang w:val="en-SG"/>
        </w:rPr>
      </w:pPr>
      <w:r>
        <w:rPr>
          <w:lang w:val="en-SG"/>
        </w:rPr>
        <w:t>Higher plasma</w:t>
      </w:r>
      <w:r w:rsidR="00484804" w:rsidRPr="00484804">
        <w:rPr>
          <w:lang w:val="en-SG"/>
        </w:rPr>
        <w:t xml:space="preserve"> concentrations of KYN pathway metabolites are associated with </w:t>
      </w:r>
      <w:r w:rsidR="001F65C2" w:rsidRPr="001F65C2">
        <w:rPr>
          <w:lang w:val="en-SG"/>
        </w:rPr>
        <w:t xml:space="preserve">obesity and with increased risk for </w:t>
      </w:r>
      <w:r w:rsidR="00484804" w:rsidRPr="00484804">
        <w:rPr>
          <w:lang w:val="en-SG"/>
        </w:rPr>
        <w:t xml:space="preserve">metabolic </w:t>
      </w:r>
      <w:r w:rsidR="001F65C2">
        <w:rPr>
          <w:lang w:val="en-SG"/>
        </w:rPr>
        <w:t>syndrome</w:t>
      </w:r>
      <w:r w:rsidR="004F4C3F">
        <w:rPr>
          <w:lang w:val="en-SG"/>
        </w:rPr>
        <w:t xml:space="preserve"> and fatty liver</w:t>
      </w:r>
      <w:r w:rsidR="00484804" w:rsidRPr="00484804">
        <w:rPr>
          <w:lang w:val="en-SG"/>
        </w:rPr>
        <w:t xml:space="preserve"> in pre-pubertal Asian children</w:t>
      </w:r>
      <w:r>
        <w:rPr>
          <w:lang w:val="en-SG"/>
        </w:rPr>
        <w:t xml:space="preserve">. </w:t>
      </w:r>
    </w:p>
    <w:p w14:paraId="64E04991" w14:textId="77777777" w:rsidR="00AA2145" w:rsidRDefault="00AA2145" w:rsidP="00AA2145">
      <w:pPr>
        <w:spacing w:line="480" w:lineRule="auto"/>
      </w:pPr>
    </w:p>
    <w:p w14:paraId="0B731D31" w14:textId="77777777" w:rsidR="00AA2145" w:rsidRDefault="00AA2145" w:rsidP="00AA2145">
      <w:pPr>
        <w:spacing w:line="480" w:lineRule="auto"/>
      </w:pPr>
    </w:p>
    <w:p w14:paraId="5A338849" w14:textId="77777777" w:rsidR="00AA2145" w:rsidRDefault="00AA2145" w:rsidP="00AA2145">
      <w:pPr>
        <w:spacing w:line="480" w:lineRule="auto"/>
      </w:pPr>
    </w:p>
    <w:p w14:paraId="06004E29" w14:textId="77777777" w:rsidR="00AA2145" w:rsidRDefault="00AA2145" w:rsidP="00AA2145">
      <w:pPr>
        <w:spacing w:line="480" w:lineRule="auto"/>
      </w:pPr>
    </w:p>
    <w:p w14:paraId="54C3351D" w14:textId="77777777" w:rsidR="00AA2145" w:rsidRDefault="00AA2145" w:rsidP="00AA2145">
      <w:pPr>
        <w:spacing w:line="480" w:lineRule="auto"/>
      </w:pPr>
    </w:p>
    <w:p w14:paraId="5FD9788B" w14:textId="102B99B6" w:rsidR="00AA2145" w:rsidRDefault="00AA2145" w:rsidP="00AA2145">
      <w:pPr>
        <w:spacing w:line="480" w:lineRule="auto"/>
      </w:pPr>
    </w:p>
    <w:p w14:paraId="73B4A19F" w14:textId="1A1989F5" w:rsidR="00104DF1" w:rsidRDefault="00104DF1" w:rsidP="00AA2145">
      <w:pPr>
        <w:spacing w:line="480" w:lineRule="auto"/>
      </w:pPr>
    </w:p>
    <w:p w14:paraId="60CE36BF" w14:textId="77777777" w:rsidR="00104DF1" w:rsidRDefault="00104DF1" w:rsidP="00AA2145">
      <w:pPr>
        <w:spacing w:line="480" w:lineRule="auto"/>
      </w:pPr>
    </w:p>
    <w:p w14:paraId="19364D6D" w14:textId="6F7B94DB" w:rsidR="00AA2145" w:rsidRDefault="00AA2145" w:rsidP="00EC5E0B">
      <w:pPr>
        <w:spacing w:line="480" w:lineRule="auto"/>
        <w:jc w:val="both"/>
        <w:rPr>
          <w:b/>
        </w:rPr>
      </w:pPr>
      <w:r w:rsidRPr="0052773B">
        <w:rPr>
          <w:b/>
        </w:rPr>
        <w:t>Introduction</w:t>
      </w:r>
    </w:p>
    <w:p w14:paraId="53451747" w14:textId="147F4EDF" w:rsidR="00AA2145" w:rsidRDefault="00AA2145" w:rsidP="00EC5E0B">
      <w:pPr>
        <w:spacing w:line="480" w:lineRule="auto"/>
        <w:ind w:firstLine="720"/>
        <w:jc w:val="both"/>
      </w:pPr>
      <w:r w:rsidRPr="004C12B4">
        <w:t>Overweight and obesity in childhood is a major public health concern</w:t>
      </w:r>
      <w:r w:rsidR="00087B05">
        <w:t xml:space="preserve"> </w:t>
      </w:r>
      <w:r w:rsidR="00087B05">
        <w:fldChar w:fldCharType="begin"/>
      </w:r>
      <w:r w:rsidR="00087B05">
        <w:instrText xml:space="preserve"> ADDIN EN.CITE &lt;EndNote&gt;&lt;Cite&gt;&lt;Author&gt;Organization.&lt;/Author&gt;&lt;Year&gt;2016&lt;/Year&gt;&lt;RecNum&gt;1&lt;/RecNum&gt;&lt;DisplayText&gt;(1)&lt;/DisplayText&gt;&lt;record&gt;&lt;rec-number&gt;1&lt;/rec-number&gt;&lt;foreign-keys&gt;&lt;key app="EN" db-id="02rvwrtrma9zrqeevs6v9az5atepreaazrse" timestamp="0"&gt;1&lt;/key&gt;&lt;/foreign-keys&gt;&lt;ref-type name="Journal Article"&gt;17&lt;/ref-type&gt;&lt;contributors&gt;&lt;authors&gt;&lt;author&gt;World Health Organization.&lt;/author&gt;&lt;/authors&gt;&lt;/contributors&gt;&lt;titles&gt;&lt;title&gt;Report of the Commission on Ending Childhood Obesity. Geneva, Switzerland: Ending Childhood Obesity Commission &lt;/title&gt;&lt;/titles&gt;&lt;dates&gt;&lt;year&gt;2016&lt;/year&gt;&lt;/dates&gt;&lt;urls&gt;&lt;/urls&gt;&lt;/record&gt;&lt;/Cite&gt;&lt;/EndNote&gt;</w:instrText>
      </w:r>
      <w:r w:rsidR="00087B05">
        <w:fldChar w:fldCharType="separate"/>
      </w:r>
      <w:r w:rsidR="00087B05">
        <w:rPr>
          <w:noProof/>
        </w:rPr>
        <w:t>(1)</w:t>
      </w:r>
      <w:r w:rsidR="00087B05">
        <w:fldChar w:fldCharType="end"/>
      </w:r>
      <w:r w:rsidRPr="004C12B4">
        <w:t xml:space="preserve">. </w:t>
      </w:r>
      <w:r w:rsidR="00E872B8">
        <w:t xml:space="preserve">Over the past four decades, the prevalence of children with obesity has risen more than 10-fold </w:t>
      </w:r>
      <w:r w:rsidR="00E872B8">
        <w:fldChar w:fldCharType="begin"/>
      </w:r>
      <w:r w:rsidR="00E872B8">
        <w:instrText xml:space="preserve"> ADDIN EN.CITE &lt;EndNote&gt;&lt;Cite&gt;&lt;Author&gt;Caprio&lt;/Author&gt;&lt;Year&gt;2020&lt;/Year&gt;&lt;RecNum&gt;61&lt;/RecNum&gt;&lt;DisplayText&gt;(2)&lt;/DisplayText&gt;&lt;record&gt;&lt;rec-number&gt;61&lt;/rec-number&gt;&lt;foreign-keys&gt;&lt;key app="EN" db-id="02rvwrtrma9zrqeevs6v9az5atepreaazrse" timestamp="1629435855"&gt;61&lt;/key&gt;&lt;/foreign-keys&gt;&lt;ref-type name="Journal Article"&gt;17&lt;/ref-type&gt;&lt;contributors&gt;&lt;authors&gt;&lt;author&gt;Caprio, S.&lt;/author&gt;&lt;author&gt;Santoro, N.&lt;/author&gt;&lt;author&gt;Weiss, R.&lt;/author&gt;&lt;/authors&gt;&lt;/contributors&gt;&lt;auth-address&gt;Department of Pediatrics, Yale School of Medicine, New Haven, CT, USA. sonia.caprio@yale.edu.&amp;#xD;Department of Pediatrics, Yale School of Medicine, New Haven, CT, USA. nicola.santoro@yale.edu.&amp;#xD;Department of Pediatrics, Ruth Rappaport Children&amp;apos;s Hospital, Rambam Medical Center, Technion School of Medicine, Haifa, Israel. ramw@ekmd.huji.ac.il.&lt;/auth-address&gt;&lt;titles&gt;&lt;title&gt;Childhood obesity and the associated rise in cardiometabolic complications&lt;/title&gt;&lt;secondary-title&gt;Nat Metab&lt;/secondary-title&gt;&lt;alt-title&gt;Nature metabolism&lt;/alt-title&gt;&lt;/titles&gt;&lt;periodical&gt;&lt;full-title&gt;Nat Metab&lt;/full-title&gt;&lt;abbr-1&gt;Nature metabolism&lt;/abbr-1&gt;&lt;/periodical&gt;&lt;alt-periodical&gt;&lt;full-title&gt;Nat Metab&lt;/full-title&gt;&lt;abbr-1&gt;Nature metabolism&lt;/abbr-1&gt;&lt;/alt-periodical&gt;&lt;pages&gt;223-232&lt;/pages&gt;&lt;volume&gt;2&lt;/volume&gt;&lt;number&gt;3&lt;/number&gt;&lt;edition&gt;2020/07/23&lt;/edition&gt;&lt;keywords&gt;&lt;keyword&gt;Adolescent&lt;/keyword&gt;&lt;keyword&gt;Cardiovascular Diseases/*complications&lt;/keyword&gt;&lt;keyword&gt;Child&lt;/keyword&gt;&lt;keyword&gt;Humans&lt;/keyword&gt;&lt;keyword&gt;Metabolic Syndrome/*complications&lt;/keyword&gt;&lt;keyword&gt;Pediatric Obesity/*complications&lt;/keyword&gt;&lt;keyword&gt;Risk Factors&lt;/keyword&gt;&lt;/keywords&gt;&lt;dates&gt;&lt;year&gt;2020&lt;/year&gt;&lt;pub-dates&gt;&lt;date&gt;Mar&lt;/date&gt;&lt;/pub-dates&gt;&lt;/dates&gt;&lt;isbn&gt;2522-5812&lt;/isbn&gt;&lt;accession-num&gt;32694781&lt;/accession-num&gt;&lt;urls&gt;&lt;/urls&gt;&lt;electronic-resource-num&gt;10.1038/s42255-020-0183-z&lt;/electronic-resource-num&gt;&lt;remote-database-provider&gt;NLM&lt;/remote-database-provider&gt;&lt;language&gt;eng&lt;/language&gt;&lt;/record&gt;&lt;/Cite&gt;&lt;/EndNote&gt;</w:instrText>
      </w:r>
      <w:r w:rsidR="00E872B8">
        <w:fldChar w:fldCharType="separate"/>
      </w:r>
      <w:r w:rsidR="00E872B8">
        <w:rPr>
          <w:noProof/>
        </w:rPr>
        <w:t>(2)</w:t>
      </w:r>
      <w:r w:rsidR="00E872B8">
        <w:fldChar w:fldCharType="end"/>
      </w:r>
      <w:r w:rsidR="00E872B8">
        <w:t xml:space="preserve">. </w:t>
      </w:r>
      <w:r w:rsidRPr="004C12B4">
        <w:t xml:space="preserve">In Singapore, the </w:t>
      </w:r>
      <w:r w:rsidR="000E750F">
        <w:t>current estimates identify</w:t>
      </w:r>
      <w:r w:rsidRPr="004C12B4">
        <w:t xml:space="preserve"> 12.7-15.9% </w:t>
      </w:r>
      <w:r w:rsidR="000E750F">
        <w:t>of</w:t>
      </w:r>
      <w:r w:rsidRPr="004C12B4">
        <w:t xml:space="preserve"> 6-12 year</w:t>
      </w:r>
      <w:r w:rsidR="00087B05">
        <w:t>-old children</w:t>
      </w:r>
      <w:r w:rsidR="000E750F">
        <w:t xml:space="preserve"> being overweight or obese</w:t>
      </w:r>
      <w:r w:rsidR="00087B05">
        <w:t xml:space="preserve"> </w:t>
      </w:r>
      <w:r w:rsidR="00087B05">
        <w:fldChar w:fldCharType="begin">
          <w:fldData xml:space="preserve">PEVuZE5vdGU+PENpdGU+PEF1dGhvcj5Gb288L0F1dGhvcj48WWVhcj4yMDEzPC9ZZWFyPjxSZWNO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wNi0xMzwvcGFnZXM+PHZvbHVtZT4xNCBTdXBwbCAyPC92b2x1bWU+PGVkaXRpb24+MjAxMy8x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</w:fldData>
        </w:fldChar>
      </w:r>
      <w:r w:rsidR="00EC287F">
        <w:instrText xml:space="preserve"> ADDIN EN.CITE </w:instrText>
      </w:r>
      <w:r w:rsidR="00EC287F">
        <w:fldChar w:fldCharType="begin">
          <w:fldData xml:space="preserve">PEVuZE5vdGU+PENpdGU+PEF1dGhvcj5Gb288L0F1dGhvcj48WWVhcj4yMDEzPC9ZZWFyPjxSZWNO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wNi0xMzwvcGFnZXM+PHZvbHVtZT4xNCBTdXBwbCAyPC92b2x1bWU+PGVkaXRpb24+MjAxMy8x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</w:fldData>
        </w:fldChar>
      </w:r>
      <w:r w:rsidR="00EC287F">
        <w:instrText xml:space="preserve"> ADDIN EN.CITE.DATA </w:instrText>
      </w:r>
      <w:r w:rsidR="00EC287F">
        <w:fldChar w:fldCharType="end"/>
      </w:r>
      <w:r w:rsidR="00087B05">
        <w:fldChar w:fldCharType="separate"/>
      </w:r>
      <w:r w:rsidR="00E872B8">
        <w:rPr>
          <w:noProof/>
        </w:rPr>
        <w:t>(3)</w:t>
      </w:r>
      <w:r w:rsidR="00087B05">
        <w:fldChar w:fldCharType="end"/>
      </w:r>
      <w:r w:rsidRPr="004C12B4">
        <w:t>. O</w:t>
      </w:r>
      <w:r w:rsidR="007504C0">
        <w:t xml:space="preserve">verweight </w:t>
      </w:r>
      <w:r w:rsidRPr="004C12B4">
        <w:t xml:space="preserve">children </w:t>
      </w:r>
      <w:r w:rsidR="00851D8F">
        <w:t>exhibit elevated prevalence of</w:t>
      </w:r>
      <w:r w:rsidRPr="004C12B4">
        <w:t xml:space="preserve"> cardiovascular risk factors, such as elevated blood pressure</w:t>
      </w:r>
      <w:r w:rsidR="00DA5EF0">
        <w:t xml:space="preserve">, heightened </w:t>
      </w:r>
      <w:r w:rsidR="00F4626F">
        <w:t>inflammatory biomarkers</w:t>
      </w:r>
      <w:r w:rsidRPr="004C12B4">
        <w:t xml:space="preserve"> and </w:t>
      </w:r>
      <w:r w:rsidR="009F4B3F">
        <w:t xml:space="preserve">dyslipidaemia </w:t>
      </w:r>
      <w:r w:rsidR="00957F33">
        <w:fldChar w:fldCharType="begin">
          <w:fldData xml:space="preserve">PEVuZE5vdGU+PENpdGU+PEF1dGhvcj5DYXByaW88L0F1dGhvcj48WWVhcj4yMDIwPC9ZZWFyPjxS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</w:fldData>
        </w:fldChar>
      </w:r>
      <w:r w:rsidR="003573B3">
        <w:instrText xml:space="preserve"> ADDIN EN.CITE </w:instrText>
      </w:r>
      <w:r w:rsidR="003573B3">
        <w:fldChar w:fldCharType="begin">
          <w:fldData xml:space="preserve">PEVuZE5vdGU+PENpdGU+PEF1dGhvcj5DYXByaW88L0F1dGhvcj48WWVhcj4yMDIwPC9ZZWFyPjxS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</w:fldData>
        </w:fldChar>
      </w:r>
      <w:r w:rsidR="003573B3">
        <w:instrText xml:space="preserve"> ADDIN EN.CITE.DATA </w:instrText>
      </w:r>
      <w:r w:rsidR="003573B3">
        <w:fldChar w:fldCharType="end"/>
      </w:r>
      <w:r w:rsidR="00957F33">
        <w:fldChar w:fldCharType="separate"/>
      </w:r>
      <w:r w:rsidR="003573B3">
        <w:rPr>
          <w:noProof/>
        </w:rPr>
        <w:t>(2, 4)</w:t>
      </w:r>
      <w:r w:rsidR="00957F33">
        <w:fldChar w:fldCharType="end"/>
      </w:r>
      <w:r w:rsidR="009F4B3F">
        <w:t>. For these children</w:t>
      </w:r>
      <w:r w:rsidR="00F4626F">
        <w:t xml:space="preserve">, </w:t>
      </w:r>
      <w:r w:rsidR="009F4B3F">
        <w:t xml:space="preserve">there is an increased probability </w:t>
      </w:r>
      <w:r w:rsidR="00CC791D">
        <w:t xml:space="preserve">of </w:t>
      </w:r>
      <w:r w:rsidR="009F4B3F">
        <w:t xml:space="preserve">early and </w:t>
      </w:r>
      <w:r w:rsidR="009F4B3F" w:rsidRPr="002F0EFA">
        <w:t xml:space="preserve">more severe </w:t>
      </w:r>
      <w:r w:rsidR="00F4626F" w:rsidRPr="002F0EFA">
        <w:t xml:space="preserve">chronic </w:t>
      </w:r>
      <w:r w:rsidR="009F4B3F" w:rsidRPr="002F0EFA">
        <w:t xml:space="preserve">adult cardiovascular </w:t>
      </w:r>
      <w:r w:rsidR="002F0EFA">
        <w:t xml:space="preserve">disease </w:t>
      </w:r>
      <w:r w:rsidR="009F4B3F" w:rsidRPr="002F0EFA">
        <w:t>and type 2 diabetes</w:t>
      </w:r>
      <w:r w:rsidR="0098788C">
        <w:t xml:space="preserve"> </w:t>
      </w:r>
      <w:r w:rsidR="00087B05">
        <w:fldChar w:fldCharType="begin">
          <w:fldData xml:space="preserve">PEVuZE5vdGU+PENpdGU+PEF1dGhvcj5IbzwvQXV0aG9yPjxZZWFyPjIwMDk8L1llYXI+PFJlY051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YyOC00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</w:fldData>
        </w:fldChar>
      </w:r>
      <w:r w:rsidR="003573B3">
        <w:instrText xml:space="preserve"> ADDIN EN.CITE </w:instrText>
      </w:r>
      <w:r w:rsidR="003573B3">
        <w:fldChar w:fldCharType="begin">
          <w:fldData xml:space="preserve">PEVuZE5vdGU+PENpdGU+PEF1dGhvcj5IbzwvQXV0aG9yPjxZZWFyPjIwMDk8L1llYXI+PFJlY051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YyOC00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</w:fldData>
        </w:fldChar>
      </w:r>
      <w:r w:rsidR="003573B3">
        <w:instrText xml:space="preserve"> ADDIN EN.CITE.DATA </w:instrText>
      </w:r>
      <w:r w:rsidR="003573B3">
        <w:fldChar w:fldCharType="end"/>
      </w:r>
      <w:r w:rsidR="00087B05">
        <w:fldChar w:fldCharType="separate"/>
      </w:r>
      <w:r w:rsidR="003573B3">
        <w:rPr>
          <w:noProof/>
        </w:rPr>
        <w:t>(5, 6)</w:t>
      </w:r>
      <w:r w:rsidR="00087B05">
        <w:fldChar w:fldCharType="end"/>
      </w:r>
      <w:r w:rsidRPr="004C12B4">
        <w:t xml:space="preserve">. </w:t>
      </w:r>
      <w:r w:rsidR="009F4B3F">
        <w:t>Therefore, a</w:t>
      </w:r>
      <w:r w:rsidR="004348B9">
        <w:t xml:space="preserve"> </w:t>
      </w:r>
      <w:r w:rsidR="00760E3A">
        <w:t xml:space="preserve">major </w:t>
      </w:r>
      <w:r w:rsidR="004348B9">
        <w:t xml:space="preserve">challenge in the prevention and mitigation of adulthood risk is the </w:t>
      </w:r>
      <w:r w:rsidR="007504C0">
        <w:t xml:space="preserve">early </w:t>
      </w:r>
      <w:r w:rsidR="004348B9">
        <w:t xml:space="preserve">identification of critical mechanisms of disease risk. </w:t>
      </w:r>
    </w:p>
    <w:p w14:paraId="7C8F43D9" w14:textId="7010F8AB" w:rsidR="00AA2145" w:rsidRDefault="004348B9" w:rsidP="00EC5E0B">
      <w:pPr>
        <w:spacing w:line="480" w:lineRule="auto"/>
        <w:ind w:firstLine="720"/>
        <w:jc w:val="both"/>
      </w:pPr>
      <w:r w:rsidRPr="00232B37">
        <w:t xml:space="preserve">In studies during adulthood, the </w:t>
      </w:r>
      <w:r w:rsidR="00422EC7">
        <w:t>clustering of interconnected factors that increase the risk</w:t>
      </w:r>
      <w:r w:rsidR="00AA2145" w:rsidRPr="00232B37">
        <w:t xml:space="preserve"> of cardiovascular complications </w:t>
      </w:r>
      <w:r w:rsidR="002D0D20">
        <w:t xml:space="preserve">in metabolic syndrome </w:t>
      </w:r>
      <w:r w:rsidR="002F0EFA" w:rsidRPr="00232B37">
        <w:t>suggests</w:t>
      </w:r>
      <w:r w:rsidR="00AA2145" w:rsidRPr="00232B37">
        <w:t xml:space="preserve"> systemic alterations in biochemical pathways </w:t>
      </w:r>
      <w:r w:rsidR="00422EC7">
        <w:t>involved in</w:t>
      </w:r>
      <w:r w:rsidR="00AA2145" w:rsidRPr="00232B37">
        <w:t xml:space="preserve"> </w:t>
      </w:r>
      <w:r w:rsidR="002D0D20">
        <w:t>diverse biological actions</w:t>
      </w:r>
      <w:r w:rsidR="00AA2145" w:rsidRPr="00232B37">
        <w:t>.</w:t>
      </w:r>
      <w:r w:rsidR="00AA2145" w:rsidRPr="00073239">
        <w:t xml:space="preserve"> </w:t>
      </w:r>
      <w:r w:rsidR="00AA2145">
        <w:t xml:space="preserve">One key pathway is </w:t>
      </w:r>
      <w:r w:rsidR="00AA2145" w:rsidRPr="00180F22">
        <w:t xml:space="preserve">the kynurenine </w:t>
      </w:r>
      <w:r w:rsidR="0000792F">
        <w:t xml:space="preserve">(KYN) </w:t>
      </w:r>
      <w:r w:rsidR="00AA2145" w:rsidRPr="00180F22">
        <w:t xml:space="preserve">pathway </w:t>
      </w:r>
      <w:r w:rsidR="009B26A5">
        <w:t xml:space="preserve">downstream from </w:t>
      </w:r>
      <w:r w:rsidR="009B26A5" w:rsidRPr="00180F22">
        <w:t>tryptophan</w:t>
      </w:r>
      <w:r w:rsidR="009B26A5">
        <w:t xml:space="preserve"> (TRP) </w:t>
      </w:r>
      <w:r w:rsidR="00AA2145">
        <w:t xml:space="preserve">which </w:t>
      </w:r>
      <w:r w:rsidR="00AA2145" w:rsidRPr="00180F22">
        <w:t>participate</w:t>
      </w:r>
      <w:r w:rsidR="00AA2145">
        <w:t>s</w:t>
      </w:r>
      <w:r w:rsidR="00AA2145" w:rsidRPr="00180F22">
        <w:t xml:space="preserve"> in inter-organ communication </w:t>
      </w:r>
      <w:r w:rsidR="00AA2145">
        <w:t xml:space="preserve">and </w:t>
      </w:r>
      <w:r w:rsidR="000E5B2E">
        <w:t xml:space="preserve">has been proposed as a </w:t>
      </w:r>
      <w:r w:rsidR="009F4B3F">
        <w:t>metabolite pathway linking</w:t>
      </w:r>
      <w:r w:rsidR="00AA2145" w:rsidRPr="00180F22">
        <w:t xml:space="preserve"> obesity</w:t>
      </w:r>
      <w:r w:rsidR="009F4B3F">
        <w:t xml:space="preserve">, </w:t>
      </w:r>
      <w:r w:rsidR="00AA2145" w:rsidRPr="00180F22">
        <w:t>cardiovascular risk factors</w:t>
      </w:r>
      <w:r w:rsidR="009F4B3F">
        <w:t>, inflammation</w:t>
      </w:r>
      <w:r w:rsidR="00AA2145" w:rsidRPr="00180F22">
        <w:t xml:space="preserve"> </w:t>
      </w:r>
      <w:r w:rsidR="009F4B3F">
        <w:t xml:space="preserve">and </w:t>
      </w:r>
      <w:r w:rsidR="00AA2145" w:rsidRPr="00180F22">
        <w:t>insulin resistance</w:t>
      </w:r>
      <w:r w:rsidR="00896FE6">
        <w:t xml:space="preserve"> </w:t>
      </w:r>
      <w:r w:rsidR="00896FE6">
        <w:fldChar w:fldCharType="begin">
          <w:fldData xml:space="preserve">PEVuZE5vdGU+PENpdGU+PEF1dGhvcj5DZXJ2ZW5rYTwvQXV0aG9yPjxZZWFyPjIwMTc8L1llYXI+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</w:fldData>
        </w:fldChar>
      </w:r>
      <w:r w:rsidR="003573B3">
        <w:instrText xml:space="preserve"> ADDIN EN.CITE </w:instrText>
      </w:r>
      <w:r w:rsidR="003573B3">
        <w:fldChar w:fldCharType="begin">
          <w:fldData xml:space="preserve">PEVuZE5vdGU+PENpdGU+PEF1dGhvcj5DZXJ2ZW5rYTwvQXV0aG9yPjxZZWFyPjIwMTc8L1llYXI+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</w:fldData>
        </w:fldChar>
      </w:r>
      <w:r w:rsidR="003573B3">
        <w:instrText xml:space="preserve"> ADDIN EN.CITE.DATA </w:instrText>
      </w:r>
      <w:r w:rsidR="003573B3">
        <w:fldChar w:fldCharType="end"/>
      </w:r>
      <w:r w:rsidR="00896FE6">
        <w:fldChar w:fldCharType="separate"/>
      </w:r>
      <w:r w:rsidR="003573B3">
        <w:rPr>
          <w:noProof/>
        </w:rPr>
        <w:t>(7, 8)</w:t>
      </w:r>
      <w:r w:rsidR="00896FE6">
        <w:fldChar w:fldCharType="end"/>
      </w:r>
      <w:r w:rsidR="00AA2145" w:rsidRPr="00180F22">
        <w:t>.</w:t>
      </w:r>
      <w:r w:rsidR="00AA2145" w:rsidDel="00530D1D">
        <w:t xml:space="preserve"> </w:t>
      </w:r>
      <w:r w:rsidR="00AA2145" w:rsidRPr="007C05B8">
        <w:t xml:space="preserve">The </w:t>
      </w:r>
      <w:r w:rsidR="0000792F">
        <w:t>KYN</w:t>
      </w:r>
      <w:r w:rsidR="0000792F" w:rsidRPr="007C05B8">
        <w:t xml:space="preserve"> </w:t>
      </w:r>
      <w:r w:rsidR="00AA2145" w:rsidRPr="007C05B8">
        <w:t xml:space="preserve">pathway </w:t>
      </w:r>
      <w:r w:rsidR="00AA2145">
        <w:t xml:space="preserve">is the major pathway (95%) of </w:t>
      </w:r>
      <w:r w:rsidR="0000792F">
        <w:t xml:space="preserve">TRP </w:t>
      </w:r>
      <w:r w:rsidR="00AA2145">
        <w:t xml:space="preserve">metabolism and </w:t>
      </w:r>
      <w:r w:rsidR="00AA2145" w:rsidRPr="007C05B8">
        <w:t xml:space="preserve">generates multiple metabolites </w:t>
      </w:r>
      <w:r w:rsidR="00154614" w:rsidRPr="007C05B8">
        <w:t>(</w:t>
      </w:r>
      <w:r w:rsidR="00154614" w:rsidRPr="002319A9">
        <w:rPr>
          <w:b/>
        </w:rPr>
        <w:t>Figure 1</w:t>
      </w:r>
      <w:r w:rsidR="00154614" w:rsidRPr="007C05B8">
        <w:t>)</w:t>
      </w:r>
      <w:r w:rsidR="009945EF">
        <w:t>,</w:t>
      </w:r>
      <w:r w:rsidR="00154614">
        <w:t xml:space="preserve"> </w:t>
      </w:r>
      <w:r w:rsidR="003B080B">
        <w:t xml:space="preserve">present </w:t>
      </w:r>
      <w:r w:rsidR="00A279FB">
        <w:t xml:space="preserve">across </w:t>
      </w:r>
      <w:r w:rsidR="003B080B">
        <w:t xml:space="preserve">multiple tissues and in the circulation </w:t>
      </w:r>
      <w:r w:rsidR="00A279FB">
        <w:t xml:space="preserve">with diverse roles </w:t>
      </w:r>
      <w:r w:rsidR="0041045C">
        <w:t>including</w:t>
      </w:r>
      <w:r w:rsidR="00AA2145" w:rsidRPr="007C05B8">
        <w:t xml:space="preserve"> inflammation, the immune </w:t>
      </w:r>
      <w:r w:rsidR="00AA2145" w:rsidRPr="00F2003D">
        <w:t xml:space="preserve">response, metabolism, and neurotransmission </w:t>
      </w:r>
      <w:r w:rsidR="00896FE6" w:rsidRPr="00F2003D">
        <w:fldChar w:fldCharType="begin">
          <w:fldData xml:space="preserve">PEVuZE5vdGU+PENpdGU+PEF1dGhvcj5DZXJ2ZW5rYTwvQXV0aG9yPjxZZWFyPjIwMTc8L1llYXI+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</w:fldData>
        </w:fldChar>
      </w:r>
      <w:r w:rsidR="003573B3" w:rsidRPr="00F2003D">
        <w:instrText xml:space="preserve"> ADDIN EN.CITE </w:instrText>
      </w:r>
      <w:r w:rsidR="003573B3" w:rsidRPr="00F2003D">
        <w:fldChar w:fldCharType="begin">
          <w:fldData xml:space="preserve">PEVuZE5vdGU+PENpdGU+PEF1dGhvcj5DZXJ2ZW5rYTwvQXV0aG9yPjxZZWFyPjIwMTc8L1llYXI+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</w:fldData>
        </w:fldChar>
      </w:r>
      <w:r w:rsidR="003573B3" w:rsidRPr="00F2003D">
        <w:instrText xml:space="preserve"> ADDIN EN.CITE.DATA </w:instrText>
      </w:r>
      <w:r w:rsidR="003573B3" w:rsidRPr="00F2003D">
        <w:fldChar w:fldCharType="end"/>
      </w:r>
      <w:r w:rsidR="00896FE6" w:rsidRPr="00F2003D">
        <w:fldChar w:fldCharType="separate"/>
      </w:r>
      <w:r w:rsidR="003573B3" w:rsidRPr="00F2003D">
        <w:rPr>
          <w:noProof/>
        </w:rPr>
        <w:t>(7, 9)</w:t>
      </w:r>
      <w:r w:rsidR="00896FE6" w:rsidRPr="00F2003D">
        <w:fldChar w:fldCharType="end"/>
      </w:r>
      <w:r w:rsidR="00AA2145" w:rsidRPr="00F2003D">
        <w:t xml:space="preserve">. </w:t>
      </w:r>
      <w:r w:rsidR="003B080B" w:rsidRPr="00F2003D">
        <w:t>Th</w:t>
      </w:r>
      <w:r w:rsidR="0041045C" w:rsidRPr="00F2003D">
        <w:t xml:space="preserve">e </w:t>
      </w:r>
      <w:r w:rsidR="00AA2145" w:rsidRPr="00F2003D">
        <w:t xml:space="preserve">pathway </w:t>
      </w:r>
      <w:r w:rsidR="003B080B" w:rsidRPr="00F2003D">
        <w:t>commenc</w:t>
      </w:r>
      <w:r w:rsidR="0041045C" w:rsidRPr="00F2003D">
        <w:t xml:space="preserve">es </w:t>
      </w:r>
      <w:r w:rsidR="003B080B" w:rsidRPr="00F2003D">
        <w:t xml:space="preserve">with </w:t>
      </w:r>
      <w:r w:rsidR="0000792F" w:rsidRPr="00F2003D">
        <w:t xml:space="preserve">TRP </w:t>
      </w:r>
      <w:r w:rsidR="003B080B" w:rsidRPr="00F2003D">
        <w:t>conversion</w:t>
      </w:r>
      <w:r w:rsidR="00AA2145" w:rsidRPr="00F2003D">
        <w:t xml:space="preserve"> to </w:t>
      </w:r>
      <w:r w:rsidR="0000792F" w:rsidRPr="00F2003D">
        <w:t>KYN</w:t>
      </w:r>
      <w:r w:rsidR="0041045C" w:rsidRPr="00F2003D">
        <w:t>, catalysed</w:t>
      </w:r>
      <w:r w:rsidR="0000792F" w:rsidRPr="00F2003D">
        <w:t xml:space="preserve"> </w:t>
      </w:r>
      <w:r w:rsidR="00AA2145" w:rsidRPr="00F2003D">
        <w:t>by the rate-limiting enzymes indoleamine-2,3-dioxygenase</w:t>
      </w:r>
      <w:r w:rsidR="002B3F40" w:rsidRPr="00F2003D">
        <w:t>-1</w:t>
      </w:r>
      <w:r w:rsidR="00AA2145" w:rsidRPr="00F2003D">
        <w:t xml:space="preserve"> (IDO</w:t>
      </w:r>
      <w:r w:rsidR="002B3F40" w:rsidRPr="00F2003D">
        <w:t>1</w:t>
      </w:r>
      <w:r w:rsidR="00AA2145" w:rsidRPr="00F2003D">
        <w:t xml:space="preserve">) and </w:t>
      </w:r>
      <w:r w:rsidR="005C45A9" w:rsidRPr="00F2003D">
        <w:t xml:space="preserve">in the liver by </w:t>
      </w:r>
      <w:r w:rsidR="00AA2145" w:rsidRPr="00F2003D">
        <w:t>tryptophan-2,3-dioxygenase (TDO)</w:t>
      </w:r>
      <w:r w:rsidR="00625C9F" w:rsidRPr="00F2003D">
        <w:t xml:space="preserve"> </w:t>
      </w:r>
      <w:r w:rsidR="00896FE6" w:rsidRPr="00F2003D">
        <w:fldChar w:fldCharType="begin">
          <w:fldData xml:space="preserve">PEVuZE5vdGU+PENpdGU+PEF1dGhvcj5CYWRhd3k8L0F1dGhvcj48WWVhcj4yMDE3PC9ZZWFyPjxS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</w:fldData>
        </w:fldChar>
      </w:r>
      <w:r w:rsidR="003573B3" w:rsidRPr="00F2003D">
        <w:instrText xml:space="preserve"> ADDIN EN.CITE </w:instrText>
      </w:r>
      <w:r w:rsidR="003573B3" w:rsidRPr="00F2003D">
        <w:fldChar w:fldCharType="begin">
          <w:fldData xml:space="preserve">PEVuZE5vdGU+PENpdGU+PEF1dGhvcj5CYWRhd3k8L0F1dGhvcj48WWVhcj4yMDE3PC9ZZWFyPjxS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</w:fldData>
        </w:fldChar>
      </w:r>
      <w:r w:rsidR="003573B3" w:rsidRPr="00F2003D">
        <w:instrText xml:space="preserve"> ADDIN EN.CITE.DATA </w:instrText>
      </w:r>
      <w:r w:rsidR="003573B3" w:rsidRPr="00F2003D">
        <w:fldChar w:fldCharType="end"/>
      </w:r>
      <w:r w:rsidR="00896FE6" w:rsidRPr="00F2003D">
        <w:fldChar w:fldCharType="separate"/>
      </w:r>
      <w:r w:rsidR="003573B3" w:rsidRPr="00F2003D">
        <w:rPr>
          <w:noProof/>
        </w:rPr>
        <w:t>(7, 9, 10)</w:t>
      </w:r>
      <w:r w:rsidR="00896FE6" w:rsidRPr="00F2003D">
        <w:fldChar w:fldCharType="end"/>
      </w:r>
      <w:r w:rsidR="00896FE6" w:rsidRPr="00F2003D">
        <w:t xml:space="preserve">. </w:t>
      </w:r>
      <w:r w:rsidRPr="00F2003D">
        <w:t xml:space="preserve">Increased </w:t>
      </w:r>
      <w:r w:rsidR="0000792F" w:rsidRPr="00F2003D">
        <w:t>KYN</w:t>
      </w:r>
      <w:r w:rsidR="00AA2145" w:rsidRPr="00F2003D">
        <w:t>/</w:t>
      </w:r>
      <w:r w:rsidR="0000792F" w:rsidRPr="00F2003D">
        <w:t xml:space="preserve">TRP </w:t>
      </w:r>
      <w:r w:rsidR="00AA2145" w:rsidRPr="00F2003D">
        <w:t>ratio, reflect</w:t>
      </w:r>
      <w:r w:rsidRPr="00F2003D">
        <w:t>ive of</w:t>
      </w:r>
      <w:r w:rsidR="00AA2145" w:rsidRPr="00F2003D">
        <w:t xml:space="preserve"> </w:t>
      </w:r>
      <w:r w:rsidRPr="00F2003D">
        <w:t xml:space="preserve">heightened </w:t>
      </w:r>
      <w:r w:rsidR="00AA2145" w:rsidRPr="00F2003D">
        <w:t>IDO</w:t>
      </w:r>
      <w:r w:rsidR="002B3F40" w:rsidRPr="00F2003D">
        <w:t>1</w:t>
      </w:r>
      <w:r w:rsidR="00AA2145" w:rsidRPr="00F2003D">
        <w:t xml:space="preserve"> activity, </w:t>
      </w:r>
      <w:r w:rsidR="003B080B" w:rsidRPr="00F2003D">
        <w:t xml:space="preserve">has been </w:t>
      </w:r>
      <w:r w:rsidR="007504C0" w:rsidRPr="00F2003D">
        <w:t>reported</w:t>
      </w:r>
      <w:r w:rsidR="007504C0">
        <w:t xml:space="preserve"> </w:t>
      </w:r>
      <w:r w:rsidR="003B080B">
        <w:t>in</w:t>
      </w:r>
      <w:r w:rsidR="00AA2145" w:rsidRPr="007C05B8">
        <w:t xml:space="preserve"> </w:t>
      </w:r>
      <w:r w:rsidR="003B080B" w:rsidRPr="007C05B8">
        <w:t>obes</w:t>
      </w:r>
      <w:r w:rsidR="003B080B">
        <w:t>e</w:t>
      </w:r>
      <w:r w:rsidR="003B080B" w:rsidRPr="007C05B8">
        <w:t xml:space="preserve"> </w:t>
      </w:r>
      <w:r w:rsidR="00760E3A">
        <w:t xml:space="preserve">individuals </w:t>
      </w:r>
      <w:r w:rsidR="000A4A7D">
        <w:fldChar w:fldCharType="begin">
          <w:fldData xml:space="preserve">PEVuZE5vdGU+PENpdGU+PEF1dGhvcj5NYW5nZ2U8L0F1dGhvcj48WWVhcj4yMDE0PC9ZZWFyPjxS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</w:fldData>
        </w:fldChar>
      </w:r>
      <w:r w:rsidR="003573B3">
        <w:instrText xml:space="preserve"> ADDIN EN.CITE </w:instrText>
      </w:r>
      <w:r w:rsidR="003573B3">
        <w:fldChar w:fldCharType="begin">
          <w:fldData xml:space="preserve">PEVuZE5vdGU+PENpdGU+PEF1dGhvcj5NYW5nZ2U8L0F1dGhvcj48WWVhcj4yMDE0PC9ZZWFyPjxS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</w:fldData>
        </w:fldChar>
      </w:r>
      <w:r w:rsidR="003573B3">
        <w:instrText xml:space="preserve"> ADDIN EN.CITE.DATA </w:instrText>
      </w:r>
      <w:r w:rsidR="003573B3">
        <w:fldChar w:fldCharType="end"/>
      </w:r>
      <w:r w:rsidR="000A4A7D">
        <w:fldChar w:fldCharType="separate"/>
      </w:r>
      <w:r w:rsidR="003573B3">
        <w:rPr>
          <w:noProof/>
        </w:rPr>
        <w:t>(11-13)</w:t>
      </w:r>
      <w:r w:rsidR="000A4A7D">
        <w:fldChar w:fldCharType="end"/>
      </w:r>
      <w:r w:rsidR="00AA2145">
        <w:t xml:space="preserve">, </w:t>
      </w:r>
      <w:r w:rsidR="00760E3A">
        <w:t xml:space="preserve">as well as </w:t>
      </w:r>
      <w:r w:rsidR="007504C0">
        <w:t xml:space="preserve">in </w:t>
      </w:r>
      <w:r w:rsidR="009945EF">
        <w:t>individuals</w:t>
      </w:r>
      <w:r w:rsidR="00760E3A">
        <w:t xml:space="preserve"> with </w:t>
      </w:r>
      <w:r w:rsidR="000A4A7D">
        <w:t xml:space="preserve">insulin resistance </w:t>
      </w:r>
      <w:r w:rsidR="000A4A7D">
        <w:fldChar w:fldCharType="begin">
          <w:fldData xml:space="preserve">PEVuZE5vdGU+PENpdGU+PEF1dGhvcj5ZdTwvQXV0aG9yPjxZZWFyPjIwMTg8L1llYXI+PFJlY051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</w:fldData>
        </w:fldChar>
      </w:r>
      <w:r w:rsidR="003573B3">
        <w:instrText xml:space="preserve"> ADDIN EN.CITE </w:instrText>
      </w:r>
      <w:r w:rsidR="003573B3">
        <w:fldChar w:fldCharType="begin">
          <w:fldData xml:space="preserve">PEVuZE5vdGU+PENpdGU+PEF1dGhvcj5ZdTwvQXV0aG9yPjxZZWFyPjIwMTg8L1llYXI+PFJlY051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</w:fldData>
        </w:fldChar>
      </w:r>
      <w:r w:rsidR="003573B3">
        <w:instrText xml:space="preserve"> ADDIN EN.CITE.DATA </w:instrText>
      </w:r>
      <w:r w:rsidR="003573B3">
        <w:fldChar w:fldCharType="end"/>
      </w:r>
      <w:r w:rsidR="000A4A7D">
        <w:fldChar w:fldCharType="separate"/>
      </w:r>
      <w:r w:rsidR="003573B3">
        <w:rPr>
          <w:noProof/>
        </w:rPr>
        <w:t>(14)</w:t>
      </w:r>
      <w:r w:rsidR="000A4A7D">
        <w:fldChar w:fldCharType="end"/>
      </w:r>
      <w:r w:rsidR="003B080B">
        <w:t xml:space="preserve">, </w:t>
      </w:r>
      <w:r w:rsidR="00AA2145">
        <w:t>type 2</w:t>
      </w:r>
      <w:r w:rsidR="000A4A7D">
        <w:t xml:space="preserve"> </w:t>
      </w:r>
      <w:r w:rsidR="003B080B">
        <w:t>diabet</w:t>
      </w:r>
      <w:r w:rsidR="007504C0">
        <w:t>es</w:t>
      </w:r>
      <w:r w:rsidR="003B080B">
        <w:t xml:space="preserve"> </w:t>
      </w:r>
      <w:r w:rsidR="000A4A7D">
        <w:fldChar w:fldCharType="begin">
          <w:fldData xml:space="preserve">PEVuZE5vdGU+PENpdGU+PEF1dGhvcj5SZWJub3JkPC9BdXRob3I+PFllYXI+MjAxNzwvWWVhcj48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EyLTE3MjE8L3BhZ2VzPjx2b2x1bWU+NjA8L3ZvbHVtZT48bnVtYmVy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</w:fldData>
        </w:fldChar>
      </w:r>
      <w:r w:rsidR="003573B3">
        <w:instrText xml:space="preserve"> ADDIN EN.CITE </w:instrText>
      </w:r>
      <w:r w:rsidR="003573B3">
        <w:fldChar w:fldCharType="begin">
          <w:fldData xml:space="preserve">PEVuZE5vdGU+PENpdGU+PEF1dGhvcj5SZWJub3JkPC9BdXRob3I+PFllYXI+MjAxNzwvWWVhcj48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EyLTE3MjE8L3BhZ2VzPjx2b2x1bWU+NjA8L3ZvbHVtZT48bnVtYmVy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</w:fldData>
        </w:fldChar>
      </w:r>
      <w:r w:rsidR="003573B3">
        <w:instrText xml:space="preserve"> ADDIN EN.CITE.DATA </w:instrText>
      </w:r>
      <w:r w:rsidR="003573B3">
        <w:fldChar w:fldCharType="end"/>
      </w:r>
      <w:r w:rsidR="000A4A7D">
        <w:fldChar w:fldCharType="separate"/>
      </w:r>
      <w:r w:rsidR="003573B3">
        <w:rPr>
          <w:noProof/>
        </w:rPr>
        <w:t>(15)</w:t>
      </w:r>
      <w:r w:rsidR="000A4A7D">
        <w:fldChar w:fldCharType="end"/>
      </w:r>
      <w:r w:rsidR="003B080B">
        <w:t xml:space="preserve"> and coronary </w:t>
      </w:r>
      <w:r w:rsidR="007504C0">
        <w:t xml:space="preserve">heart </w:t>
      </w:r>
      <w:r w:rsidR="003B080B">
        <w:t xml:space="preserve">disease </w:t>
      </w:r>
      <w:r w:rsidR="000A4A7D">
        <w:fldChar w:fldCharType="begin">
          <w:fldData xml:space="preserve">PEVuZE5vdGU+PENpdGU+PEF1dGhvcj5Tb25nPC9BdXRob3I+PFllYXI+MjAxNzwvWWVhcj48UmVj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</w:fldData>
        </w:fldChar>
      </w:r>
      <w:r w:rsidR="003573B3">
        <w:instrText xml:space="preserve"> ADDIN EN.CITE </w:instrText>
      </w:r>
      <w:r w:rsidR="003573B3">
        <w:fldChar w:fldCharType="begin">
          <w:fldData xml:space="preserve">PEVuZE5vdGU+PENpdGU+PEF1dGhvcj5Tb25nPC9BdXRob3I+PFllYXI+MjAxNzwvWWVhcj48UmVj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</w:fldData>
        </w:fldChar>
      </w:r>
      <w:r w:rsidR="003573B3">
        <w:instrText xml:space="preserve"> ADDIN EN.CITE.DATA </w:instrText>
      </w:r>
      <w:r w:rsidR="003573B3">
        <w:fldChar w:fldCharType="end"/>
      </w:r>
      <w:r w:rsidR="000A4A7D">
        <w:fldChar w:fldCharType="separate"/>
      </w:r>
      <w:r w:rsidR="003573B3">
        <w:rPr>
          <w:noProof/>
        </w:rPr>
        <w:t>(16, 17)</w:t>
      </w:r>
      <w:r w:rsidR="000A4A7D">
        <w:fldChar w:fldCharType="end"/>
      </w:r>
      <w:r w:rsidR="000D2847">
        <w:t xml:space="preserve">. In younger </w:t>
      </w:r>
      <w:r w:rsidR="00782D2D">
        <w:t>people</w:t>
      </w:r>
      <w:r w:rsidR="000D2847">
        <w:t xml:space="preserve">, </w:t>
      </w:r>
      <w:r w:rsidR="00782D2D">
        <w:t xml:space="preserve">an </w:t>
      </w:r>
      <w:r w:rsidR="003B080B">
        <w:t xml:space="preserve">increased KYN/TRP </w:t>
      </w:r>
      <w:r w:rsidR="000D2847">
        <w:t xml:space="preserve">ratio </w:t>
      </w:r>
      <w:r w:rsidR="003B080B">
        <w:t>is associated with the presence of</w:t>
      </w:r>
      <w:r w:rsidR="000D2847">
        <w:t xml:space="preserve"> increased </w:t>
      </w:r>
      <w:r w:rsidR="003B080B">
        <w:t xml:space="preserve">metabolic disease </w:t>
      </w:r>
      <w:r w:rsidR="000D2847">
        <w:t>risk</w:t>
      </w:r>
      <w:r w:rsidR="003B080B">
        <w:t xml:space="preserve"> factors</w:t>
      </w:r>
      <w:r w:rsidR="000D2847">
        <w:t xml:space="preserve">, including </w:t>
      </w:r>
      <w:r w:rsidR="00492D2C">
        <w:t xml:space="preserve">obesity </w:t>
      </w:r>
      <w:r w:rsidR="00492D2C">
        <w:fldChar w:fldCharType="begin">
          <w:fldData xml:space="preserve">PEVuZE5vdGU+PENpdGU+PEF1dGhvcj5NYW5nZ2U8L0F1dGhvcj48WWVhcj4yMDE0PC9ZZWFyPjxS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</w:fldData>
        </w:fldChar>
      </w:r>
      <w:r w:rsidR="003573B3">
        <w:instrText xml:space="preserve"> ADDIN EN.CITE </w:instrText>
      </w:r>
      <w:r w:rsidR="003573B3">
        <w:fldChar w:fldCharType="begin">
          <w:fldData xml:space="preserve">PEVuZE5vdGU+PENpdGU+PEF1dGhvcj5NYW5nZ2U8L0F1dGhvcj48WWVhcj4yMDE0PC9ZZWFyPjxS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</w:fldData>
        </w:fldChar>
      </w:r>
      <w:r w:rsidR="003573B3">
        <w:instrText xml:space="preserve"> ADDIN EN.CITE.DATA </w:instrText>
      </w:r>
      <w:r w:rsidR="003573B3">
        <w:fldChar w:fldCharType="end"/>
      </w:r>
      <w:r w:rsidR="00492D2C">
        <w:fldChar w:fldCharType="separate"/>
      </w:r>
      <w:r w:rsidR="003573B3">
        <w:rPr>
          <w:noProof/>
        </w:rPr>
        <w:t>(11)</w:t>
      </w:r>
      <w:r w:rsidR="00492D2C">
        <w:fldChar w:fldCharType="end"/>
      </w:r>
      <w:r w:rsidR="00851D8F">
        <w:t xml:space="preserve"> </w:t>
      </w:r>
      <w:r w:rsidR="00492D2C">
        <w:t xml:space="preserve">and insulin resistance </w:t>
      </w:r>
      <w:r w:rsidR="00492D2C">
        <w:fldChar w:fldCharType="begin">
          <w:fldData xml:space="preserve">PEVuZE5vdGU+PENpdGU+PEF1dGhvcj5CYXJhdDwvQXV0aG9yPjxZZWFyPjIwMTY8L1llYXI+PFJl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</w:fldData>
        </w:fldChar>
      </w:r>
      <w:r w:rsidR="003573B3">
        <w:instrText xml:space="preserve"> ADDIN EN.CITE </w:instrText>
      </w:r>
      <w:r w:rsidR="003573B3">
        <w:fldChar w:fldCharType="begin">
          <w:fldData xml:space="preserve">PEVuZE5vdGU+PENpdGU+PEF1dGhvcj5CYXJhdDwvQXV0aG9yPjxZZWFyPjIwMTY8L1llYXI+PFJl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</w:fldData>
        </w:fldChar>
      </w:r>
      <w:r w:rsidR="003573B3">
        <w:instrText xml:space="preserve"> ADDIN EN.CITE.DATA </w:instrText>
      </w:r>
      <w:r w:rsidR="003573B3">
        <w:fldChar w:fldCharType="end"/>
      </w:r>
      <w:r w:rsidR="00492D2C">
        <w:fldChar w:fldCharType="separate"/>
      </w:r>
      <w:r w:rsidR="003573B3">
        <w:rPr>
          <w:noProof/>
        </w:rPr>
        <w:t>(18)</w:t>
      </w:r>
      <w:r w:rsidR="00492D2C">
        <w:fldChar w:fldCharType="end"/>
      </w:r>
      <w:r w:rsidR="00492D2C">
        <w:t>.</w:t>
      </w:r>
    </w:p>
    <w:p w14:paraId="48140C0E" w14:textId="5B5CE1CD" w:rsidR="00492D2C" w:rsidRDefault="0041045C" w:rsidP="00EC5E0B">
      <w:pPr>
        <w:spacing w:line="480" w:lineRule="auto"/>
        <w:ind w:firstLine="720"/>
        <w:jc w:val="both"/>
      </w:pPr>
      <w:r>
        <w:t xml:space="preserve">The </w:t>
      </w:r>
      <w:r w:rsidR="00492D2C">
        <w:t xml:space="preserve">KYN </w:t>
      </w:r>
      <w:r>
        <w:t xml:space="preserve">pathway </w:t>
      </w:r>
      <w:r w:rsidR="00492D2C">
        <w:t>exten</w:t>
      </w:r>
      <w:r w:rsidR="00F06136">
        <w:t>d</w:t>
      </w:r>
      <w:r w:rsidR="00492D2C">
        <w:t xml:space="preserve">s to further </w:t>
      </w:r>
      <w:r>
        <w:t xml:space="preserve">downstream </w:t>
      </w:r>
      <w:r w:rsidR="00492D2C">
        <w:t>metabolites, which also demonstrate</w:t>
      </w:r>
      <w:r w:rsidR="000D2847">
        <w:t xml:space="preserve"> positive association</w:t>
      </w:r>
      <w:r w:rsidR="00AA55E0">
        <w:t>s</w:t>
      </w:r>
      <w:r w:rsidR="000D2847">
        <w:t xml:space="preserve"> </w:t>
      </w:r>
      <w:r w:rsidR="00492D2C">
        <w:t>with</w:t>
      </w:r>
      <w:r w:rsidR="000D2847">
        <w:t xml:space="preserve"> metabolic disease</w:t>
      </w:r>
      <w:r w:rsidR="00AA55E0">
        <w:t>;</w:t>
      </w:r>
      <w:r w:rsidR="00AA2145">
        <w:t xml:space="preserve"> kynurenic acid (KA), 3-hydroxyk</w:t>
      </w:r>
      <w:r w:rsidR="00AA55E0">
        <w:t>y</w:t>
      </w:r>
      <w:r w:rsidR="00AA2145">
        <w:t xml:space="preserve">nurenine (HK), 3-hydroxyanthranilic acid (HAA) and xanthurenic acid (XA) </w:t>
      </w:r>
      <w:r w:rsidR="000D2847">
        <w:t xml:space="preserve">have been shown to be either individually or collectively </w:t>
      </w:r>
      <w:r w:rsidR="00492A73">
        <w:t xml:space="preserve">elevated </w:t>
      </w:r>
      <w:r w:rsidR="00A93B5A">
        <w:t xml:space="preserve">in </w:t>
      </w:r>
      <w:r w:rsidR="000D2847">
        <w:t xml:space="preserve">obesity </w:t>
      </w:r>
      <w:r w:rsidR="00ED60AD">
        <w:fldChar w:fldCharType="begin">
          <w:fldData xml:space="preserve">PEVuZE5vdGU+PENpdGU+PEF1dGhvcj5GYXZlbm5lYzwvQXV0aG9yPjxZZWFyPjIwMTU8L1llYXI+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MDUyODc8L3BhZ2VzPjx2b2x1bWU+MTMxPC92b2x1bWU+PGVkaXRpb24+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</w:fldData>
        </w:fldChar>
      </w:r>
      <w:r w:rsidR="003573B3">
        <w:instrText xml:space="preserve"> ADDIN EN.CITE </w:instrText>
      </w:r>
      <w:r w:rsidR="003573B3">
        <w:fldChar w:fldCharType="begin">
          <w:fldData xml:space="preserve">PEVuZE5vdGU+PENpdGU+PEF1dGhvcj5GYXZlbm5lYzwvQXV0aG9yPjxZZWFyPjIwMTU8L1llYXI+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</w:fldData>
        </w:fldChar>
      </w:r>
      <w:r w:rsidR="003573B3">
        <w:instrText xml:space="preserve"> ADDIN EN.CITE.DATA </w:instrText>
      </w:r>
      <w:r w:rsidR="003573B3">
        <w:fldChar w:fldCharType="end"/>
      </w:r>
      <w:r w:rsidR="00ED60AD">
        <w:fldChar w:fldCharType="separate"/>
      </w:r>
      <w:r w:rsidR="003573B3">
        <w:rPr>
          <w:noProof/>
        </w:rPr>
        <w:t>(12, 19)</w:t>
      </w:r>
      <w:r w:rsidR="00ED60AD">
        <w:fldChar w:fldCharType="end"/>
      </w:r>
      <w:r w:rsidR="000D2847">
        <w:t xml:space="preserve">, </w:t>
      </w:r>
      <w:r w:rsidR="00AA2145">
        <w:t>insulin resistance</w:t>
      </w:r>
      <w:r w:rsidR="000D2847">
        <w:t xml:space="preserve"> </w:t>
      </w:r>
      <w:r w:rsidR="00A77FA6">
        <w:t xml:space="preserve">and </w:t>
      </w:r>
      <w:r w:rsidR="00AA2145">
        <w:t xml:space="preserve">type 2 diabetes </w:t>
      </w:r>
      <w:r w:rsidR="000A4A7D">
        <w:fldChar w:fldCharType="begin">
          <w:fldData xml:space="preserve">PEVuZE5vdGU+PENpdGU+PEF1dGhvcj5PeGVua3J1ZzwvQXV0aG9yPjxZZWFyPjIwMTU8L1llYXI+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</w:fldData>
        </w:fldChar>
      </w:r>
      <w:r w:rsidR="003573B3">
        <w:instrText xml:space="preserve"> ADDIN EN.CITE </w:instrText>
      </w:r>
      <w:r w:rsidR="003573B3">
        <w:fldChar w:fldCharType="begin">
          <w:fldData xml:space="preserve">PEVuZE5vdGU+PENpdGU+PEF1dGhvcj5PeGVua3J1ZzwvQXV0aG9yPjxZZWFyPjIwMTU8L1llYXI+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</w:fldData>
        </w:fldChar>
      </w:r>
      <w:r w:rsidR="003573B3">
        <w:instrText xml:space="preserve"> ADDIN EN.CITE.DATA </w:instrText>
      </w:r>
      <w:r w:rsidR="003573B3">
        <w:fldChar w:fldCharType="end"/>
      </w:r>
      <w:r w:rsidR="000A4A7D">
        <w:fldChar w:fldCharType="separate"/>
      </w:r>
      <w:r w:rsidR="003573B3">
        <w:rPr>
          <w:noProof/>
        </w:rPr>
        <w:t>(14, 20, 21)</w:t>
      </w:r>
      <w:r w:rsidR="000A4A7D">
        <w:fldChar w:fldCharType="end"/>
      </w:r>
      <w:r w:rsidR="000D2847">
        <w:t xml:space="preserve"> and cardiovascular disease risk </w:t>
      </w:r>
      <w:r w:rsidR="00ED60AD">
        <w:fldChar w:fldCharType="begin">
          <w:fldData xml:space="preserve">PEVuZE5vdGU+PENpdGU+PEF1dGhvcj5MaXU8L0F1dGhvcj48WWVhcj4yMDE5PC9ZZWFyPjxSZWNO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</w:fldData>
        </w:fldChar>
      </w:r>
      <w:r w:rsidR="003573B3">
        <w:instrText xml:space="preserve"> ADDIN EN.CITE </w:instrText>
      </w:r>
      <w:r w:rsidR="003573B3">
        <w:fldChar w:fldCharType="begin">
          <w:fldData xml:space="preserve">PEVuZE5vdGU+PENpdGU+PEF1dGhvcj5MaXU8L0F1dGhvcj48WWVhcj4yMDE5PC9ZZWFyPjxSZWNO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</w:fldData>
        </w:fldChar>
      </w:r>
      <w:r w:rsidR="003573B3">
        <w:instrText xml:space="preserve"> ADDIN EN.CITE.DATA </w:instrText>
      </w:r>
      <w:r w:rsidR="003573B3">
        <w:fldChar w:fldCharType="end"/>
      </w:r>
      <w:r w:rsidR="00ED60AD">
        <w:fldChar w:fldCharType="separate"/>
      </w:r>
      <w:r w:rsidR="003573B3">
        <w:rPr>
          <w:noProof/>
        </w:rPr>
        <w:t>(16, 17, 22)</w:t>
      </w:r>
      <w:r w:rsidR="00ED60AD">
        <w:fldChar w:fldCharType="end"/>
      </w:r>
      <w:r w:rsidR="000D2847">
        <w:t xml:space="preserve">. These associations are consistent with the demonstration of increased </w:t>
      </w:r>
      <w:r w:rsidR="00A969D5">
        <w:t xml:space="preserve">kynurenine </w:t>
      </w:r>
      <w:r w:rsidR="00AA2145">
        <w:t xml:space="preserve">monooxygenase (KMO) </w:t>
      </w:r>
      <w:r w:rsidR="00F4626F">
        <w:t>activity</w:t>
      </w:r>
      <w:r w:rsidR="00AA2145">
        <w:t xml:space="preserve">, </w:t>
      </w:r>
      <w:r w:rsidR="00492D2C">
        <w:t>which catalyses the</w:t>
      </w:r>
      <w:r w:rsidR="00F4626F">
        <w:t xml:space="preserve"> conversion of </w:t>
      </w:r>
      <w:r w:rsidR="00FC79F8">
        <w:t xml:space="preserve">KYN </w:t>
      </w:r>
      <w:r w:rsidR="00AA2145">
        <w:t xml:space="preserve">to HK </w:t>
      </w:r>
      <w:r w:rsidR="000A4A7D">
        <w:fldChar w:fldCharType="begin">
          <w:fldData xml:space="preserve">PEVuZE5vdGU+PENpdGU+PEF1dGhvcj5GYXZlbm5lYzwvQXV0aG9yPjxZZWFyPjIwMTU8L1llYXI+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</w:fldData>
        </w:fldChar>
      </w:r>
      <w:r w:rsidR="003573B3">
        <w:instrText xml:space="preserve"> ADDIN EN.CITE </w:instrText>
      </w:r>
      <w:r w:rsidR="003573B3">
        <w:fldChar w:fldCharType="begin">
          <w:fldData xml:space="preserve">PEVuZE5vdGU+PENpdGU+PEF1dGhvcj5GYXZlbm5lYzwvQXV0aG9yPjxZZWFyPjIwMTU8L1llYXI+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</w:fldData>
        </w:fldChar>
      </w:r>
      <w:r w:rsidR="003573B3">
        <w:instrText xml:space="preserve"> ADDIN EN.CITE.DATA </w:instrText>
      </w:r>
      <w:r w:rsidR="003573B3">
        <w:fldChar w:fldCharType="end"/>
      </w:r>
      <w:r w:rsidR="000A4A7D">
        <w:fldChar w:fldCharType="separate"/>
      </w:r>
      <w:r w:rsidR="003573B3">
        <w:rPr>
          <w:noProof/>
        </w:rPr>
        <w:t>(12)</w:t>
      </w:r>
      <w:r w:rsidR="000A4A7D">
        <w:fldChar w:fldCharType="end"/>
      </w:r>
      <w:r w:rsidR="00AA2145">
        <w:t xml:space="preserve">. </w:t>
      </w:r>
      <w:r w:rsidR="000D2847">
        <w:t xml:space="preserve">However, despite these metabolites representing the major pathway of </w:t>
      </w:r>
      <w:r w:rsidR="00FC79F8">
        <w:t xml:space="preserve">TRP </w:t>
      </w:r>
      <w:r w:rsidR="000D2847">
        <w:t xml:space="preserve">metabolism, there remains limited knowledge of the mechanisms of action, including the key regulatory tissues </w:t>
      </w:r>
      <w:r w:rsidR="00ED60AD">
        <w:fldChar w:fldCharType="begin">
          <w:fldData xml:space="preserve">PEVuZE5vdGU+PENpdGU+PEF1dGhvcj5NZXlyYW1vdjwvQXV0aG9yPjxZZWFyPjE5OTg8L1llYXI+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</w:fldData>
        </w:fldChar>
      </w:r>
      <w:r w:rsidR="003573B3">
        <w:instrText xml:space="preserve"> ADDIN EN.CITE </w:instrText>
      </w:r>
      <w:r w:rsidR="003573B3">
        <w:fldChar w:fldCharType="begin">
          <w:fldData xml:space="preserve">PEVuZE5vdGU+PENpdGU+PEF1dGhvcj5NZXlyYW1vdjwvQXV0aG9yPjxZZWFyPjE5OTg8L1llYXI+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</w:fldData>
        </w:fldChar>
      </w:r>
      <w:r w:rsidR="003573B3">
        <w:instrText xml:space="preserve"> ADDIN EN.CITE.DATA </w:instrText>
      </w:r>
      <w:r w:rsidR="003573B3">
        <w:fldChar w:fldCharType="end"/>
      </w:r>
      <w:r w:rsidR="00ED60AD">
        <w:fldChar w:fldCharType="separate"/>
      </w:r>
      <w:r w:rsidR="003573B3">
        <w:rPr>
          <w:noProof/>
        </w:rPr>
        <w:t>(7-9, 23)</w:t>
      </w:r>
      <w:r w:rsidR="00ED60AD">
        <w:fldChar w:fldCharType="end"/>
      </w:r>
      <w:r w:rsidR="00492D2C">
        <w:t>, with few studies addressing relationships to metabolic disease risks in children</w:t>
      </w:r>
      <w:r w:rsidR="000D2847">
        <w:t xml:space="preserve">. </w:t>
      </w:r>
    </w:p>
    <w:p w14:paraId="442BA812" w14:textId="747AD63B" w:rsidR="00136FAC" w:rsidRDefault="00492D2C" w:rsidP="00EC5E0B">
      <w:pPr>
        <w:spacing w:line="480" w:lineRule="auto"/>
        <w:ind w:firstLine="720"/>
        <w:jc w:val="both"/>
      </w:pPr>
      <w:r>
        <w:t xml:space="preserve">There is consistent evidence demonstrating positive relationships between circulating concentrations </w:t>
      </w:r>
      <w:r w:rsidR="00A93B5A">
        <w:t xml:space="preserve">of </w:t>
      </w:r>
      <w:r w:rsidR="00FC79F8">
        <w:t>TRP</w:t>
      </w:r>
      <w:r w:rsidR="00AA2145">
        <w:t xml:space="preserve">, </w:t>
      </w:r>
      <w:r w:rsidR="00FC79F8">
        <w:t>KYN</w:t>
      </w:r>
      <w:r w:rsidR="00AA2145">
        <w:t xml:space="preserve"> and </w:t>
      </w:r>
      <w:r w:rsidR="00FC79F8">
        <w:t xml:space="preserve">KYN/TRP </w:t>
      </w:r>
      <w:r w:rsidR="00AA2145">
        <w:t>ratio</w:t>
      </w:r>
      <w:r>
        <w:t xml:space="preserve"> and aspects of metabolic risk</w:t>
      </w:r>
      <w:r w:rsidR="0041045C">
        <w:t xml:space="preserve">. However </w:t>
      </w:r>
      <w:r w:rsidR="009A1635">
        <w:t>the limited analys</w:t>
      </w:r>
      <w:r w:rsidR="00F03F47">
        <w:t>e</w:t>
      </w:r>
      <w:r w:rsidR="009A1635">
        <w:t>s in children</w:t>
      </w:r>
      <w:r w:rsidR="0041045C">
        <w:t xml:space="preserve"> have </w:t>
      </w:r>
      <w:r w:rsidR="009A1635">
        <w:t>been</w:t>
      </w:r>
      <w:r>
        <w:t xml:space="preserve"> in small cohorts</w:t>
      </w:r>
      <w:r w:rsidR="00165C2F">
        <w:t xml:space="preserve"> (sample size &lt;50)</w:t>
      </w:r>
      <w:r w:rsidR="007040C8">
        <w:t xml:space="preserve"> </w:t>
      </w:r>
      <w:r w:rsidR="007040C8">
        <w:fldChar w:fldCharType="begin">
          <w:fldData xml:space="preserve">PEVuZE5vdGU+PENpdGU+PEF1dGhvcj5TdXp1a2k8L0F1dGhvcj48WWVhcj4yMDE5PC9ZZWFyPjxS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</w:fldData>
        </w:fldChar>
      </w:r>
      <w:r w:rsidR="003573B3">
        <w:instrText xml:space="preserve"> ADDIN EN.CITE </w:instrText>
      </w:r>
      <w:r w:rsidR="003573B3">
        <w:fldChar w:fldCharType="begin">
          <w:fldData xml:space="preserve">PEVuZE5vdGU+PENpdGU+PEF1dGhvcj5TdXp1a2k8L0F1dGhvcj48WWVhcj4yMDE5PC9ZZWFyPjxS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</w:fldData>
        </w:fldChar>
      </w:r>
      <w:r w:rsidR="003573B3">
        <w:instrText xml:space="preserve"> ADDIN EN.CITE.DATA </w:instrText>
      </w:r>
      <w:r w:rsidR="003573B3">
        <w:fldChar w:fldCharType="end"/>
      </w:r>
      <w:r w:rsidR="007040C8">
        <w:fldChar w:fldCharType="separate"/>
      </w:r>
      <w:r w:rsidR="003573B3">
        <w:rPr>
          <w:noProof/>
        </w:rPr>
        <w:t>(18, 24)</w:t>
      </w:r>
      <w:r w:rsidR="007040C8">
        <w:fldChar w:fldCharType="end"/>
      </w:r>
      <w:r>
        <w:t>, across a</w:t>
      </w:r>
      <w:r w:rsidR="004F23F5">
        <w:t>n</w:t>
      </w:r>
      <w:r>
        <w:t xml:space="preserve"> </w:t>
      </w:r>
      <w:r w:rsidR="009A1635">
        <w:t>age</w:t>
      </w:r>
      <w:r>
        <w:t xml:space="preserve"> range spanning pre- to post-pubert</w:t>
      </w:r>
      <w:r w:rsidR="00F03F47">
        <w:t>y</w:t>
      </w:r>
      <w:r w:rsidR="009A1635">
        <w:t xml:space="preserve"> </w:t>
      </w:r>
      <w:r w:rsidR="007040C8">
        <w:fldChar w:fldCharType="begin">
          <w:fldData xml:space="preserve">PEVuZE5vdGU+PENpdGU+PEF1dGhvcj5NYW5nZ2U8L0F1dGhvcj48WWVhcj4yMDE0PC9ZZWFyPjxS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</w:fldData>
        </w:fldChar>
      </w:r>
      <w:r w:rsidR="003573B3">
        <w:instrText xml:space="preserve"> ADDIN EN.CITE </w:instrText>
      </w:r>
      <w:r w:rsidR="003573B3">
        <w:fldChar w:fldCharType="begin">
          <w:fldData xml:space="preserve">PEVuZE5vdGU+PENpdGU+PEF1dGhvcj5NYW5nZ2U8L0F1dGhvcj48WWVhcj4yMDE0PC9ZZWFyPjxS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</w:fldData>
        </w:fldChar>
      </w:r>
      <w:r w:rsidR="003573B3">
        <w:instrText xml:space="preserve"> ADDIN EN.CITE.DATA </w:instrText>
      </w:r>
      <w:r w:rsidR="003573B3">
        <w:fldChar w:fldCharType="end"/>
      </w:r>
      <w:r w:rsidR="007040C8">
        <w:fldChar w:fldCharType="separate"/>
      </w:r>
      <w:r w:rsidR="003573B3">
        <w:rPr>
          <w:noProof/>
        </w:rPr>
        <w:t>(11)</w:t>
      </w:r>
      <w:r w:rsidR="007040C8">
        <w:fldChar w:fldCharType="end"/>
      </w:r>
      <w:r w:rsidR="007040C8">
        <w:t xml:space="preserve"> </w:t>
      </w:r>
      <w:r w:rsidR="009A1635">
        <w:t xml:space="preserve">and in </w:t>
      </w:r>
      <w:r w:rsidR="00910A55">
        <w:t xml:space="preserve">a </w:t>
      </w:r>
      <w:r w:rsidR="009A1635">
        <w:t xml:space="preserve">single </w:t>
      </w:r>
      <w:r w:rsidR="00910A55">
        <w:t xml:space="preserve">ethnicity </w:t>
      </w:r>
      <w:r w:rsidR="007040C8">
        <w:fldChar w:fldCharType="begin">
          <w:fldData xml:space="preserve">PEVuZE5vdGU+PENpdGU+PEF1dGhvcj5CdXR0ZTwvQXV0aG9yPjxZZWFyPjIwMTU8L1llYXI+PFJl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I1Ni02NzwvcGFn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</w:fldData>
        </w:fldChar>
      </w:r>
      <w:r w:rsidR="003573B3">
        <w:instrText xml:space="preserve"> ADDIN EN.CITE </w:instrText>
      </w:r>
      <w:r w:rsidR="003573B3">
        <w:fldChar w:fldCharType="begin">
          <w:fldData xml:space="preserve">PEVuZE5vdGU+PENpdGU+PEF1dGhvcj5CdXR0ZTwvQXV0aG9yPjxZZWFyPjIwMTU8L1llYXI+PFJl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I1Ni02NzwvcGFn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</w:fldData>
        </w:fldChar>
      </w:r>
      <w:r w:rsidR="003573B3">
        <w:instrText xml:space="preserve"> ADDIN EN.CITE.DATA </w:instrText>
      </w:r>
      <w:r w:rsidR="003573B3">
        <w:fldChar w:fldCharType="end"/>
      </w:r>
      <w:r w:rsidR="007040C8">
        <w:fldChar w:fldCharType="separate"/>
      </w:r>
      <w:r w:rsidR="003573B3">
        <w:rPr>
          <w:noProof/>
        </w:rPr>
        <w:t>(25)</w:t>
      </w:r>
      <w:r w:rsidR="007040C8">
        <w:fldChar w:fldCharType="end"/>
      </w:r>
      <w:r w:rsidR="009A1635">
        <w:t>.</w:t>
      </w:r>
      <w:r>
        <w:t xml:space="preserve"> There is also a lack of</w:t>
      </w:r>
      <w:r w:rsidR="005F5EAC">
        <w:t xml:space="preserve"> data </w:t>
      </w:r>
      <w:r w:rsidR="00842A21">
        <w:t xml:space="preserve">in children </w:t>
      </w:r>
      <w:r>
        <w:t>examining relationship</w:t>
      </w:r>
      <w:r w:rsidR="00842A21">
        <w:t>s</w:t>
      </w:r>
      <w:r>
        <w:t xml:space="preserve"> </w:t>
      </w:r>
      <w:r w:rsidR="00842A21">
        <w:t>for</w:t>
      </w:r>
      <w:r>
        <w:t xml:space="preserve"> </w:t>
      </w:r>
      <w:r w:rsidR="005F5EAC">
        <w:t>downstream</w:t>
      </w:r>
      <w:r w:rsidR="00AA2145">
        <w:t xml:space="preserve"> </w:t>
      </w:r>
      <w:r w:rsidR="00FC79F8">
        <w:t>KYN</w:t>
      </w:r>
      <w:r w:rsidR="00AA2145">
        <w:t xml:space="preserve"> metabolites</w:t>
      </w:r>
      <w:r w:rsidR="005F5EAC">
        <w:t>,</w:t>
      </w:r>
      <w:r w:rsidR="00AA2145">
        <w:t xml:space="preserve"> </w:t>
      </w:r>
      <w:r w:rsidR="005F5EAC">
        <w:t xml:space="preserve">including </w:t>
      </w:r>
      <w:r w:rsidR="00AA2145">
        <w:t>HAA, XA and QA</w:t>
      </w:r>
      <w:r w:rsidR="00F4626F">
        <w:t xml:space="preserve">, </w:t>
      </w:r>
      <w:r>
        <w:t>for whi</w:t>
      </w:r>
      <w:r w:rsidR="00FD19B7">
        <w:t>c</w:t>
      </w:r>
      <w:r>
        <w:t xml:space="preserve">h there </w:t>
      </w:r>
      <w:r w:rsidR="008D14AF">
        <w:t xml:space="preserve">are </w:t>
      </w:r>
      <w:r>
        <w:t xml:space="preserve">emerging </w:t>
      </w:r>
      <w:r w:rsidR="00842A21">
        <w:t>roles as contributors to</w:t>
      </w:r>
      <w:r w:rsidR="005E770F">
        <w:t xml:space="preserve"> </w:t>
      </w:r>
      <w:r w:rsidR="008D14AF">
        <w:t>insulin resistance and metabolic syndrome</w:t>
      </w:r>
      <w:r w:rsidR="00FD19B7">
        <w:t xml:space="preserve"> </w:t>
      </w:r>
      <w:r w:rsidR="00817C8C">
        <w:fldChar w:fldCharType="begin">
          <w:fldData xml:space="preserve">PEVuZE5vdGU+PENpdGU+PEF1dGhvcj5PeGVua3J1ZzwvQXV0aG9yPjxZZWFyPjIwMTU8L1llYXI+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</w:fldData>
        </w:fldChar>
      </w:r>
      <w:r w:rsidR="003573B3">
        <w:instrText xml:space="preserve"> ADDIN EN.CITE </w:instrText>
      </w:r>
      <w:r w:rsidR="003573B3">
        <w:fldChar w:fldCharType="begin">
          <w:fldData xml:space="preserve">PEVuZE5vdGU+PENpdGU+PEF1dGhvcj5PeGVua3J1ZzwvQXV0aG9yPjxZZWFyPjIwMTU8L1llYXI+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</w:fldData>
        </w:fldChar>
      </w:r>
      <w:r w:rsidR="003573B3">
        <w:instrText xml:space="preserve"> ADDIN EN.CITE.DATA </w:instrText>
      </w:r>
      <w:r w:rsidR="003573B3">
        <w:fldChar w:fldCharType="end"/>
      </w:r>
      <w:r w:rsidR="00817C8C">
        <w:fldChar w:fldCharType="separate"/>
      </w:r>
      <w:r w:rsidR="003573B3">
        <w:rPr>
          <w:noProof/>
        </w:rPr>
        <w:t>(20, 21, 23)</w:t>
      </w:r>
      <w:r w:rsidR="00817C8C">
        <w:fldChar w:fldCharType="end"/>
      </w:r>
      <w:r w:rsidR="00AA2145">
        <w:t xml:space="preserve">. </w:t>
      </w:r>
      <w:r w:rsidR="00ED60AD">
        <w:t>T</w:t>
      </w:r>
      <w:r w:rsidR="00AA2145">
        <w:t>herefore</w:t>
      </w:r>
      <w:r w:rsidR="00F4626F">
        <w:t>,</w:t>
      </w:r>
      <w:r w:rsidR="00AA2145">
        <w:t xml:space="preserve"> the aim of this study </w:t>
      </w:r>
      <w:r w:rsidR="00842A21">
        <w:t>was</w:t>
      </w:r>
      <w:r w:rsidR="00AA2145">
        <w:t xml:space="preserve"> to </w:t>
      </w:r>
      <w:r w:rsidR="00FD19B7">
        <w:t xml:space="preserve">comprehensively examine </w:t>
      </w:r>
      <w:r w:rsidR="00D55231">
        <w:t>relations</w:t>
      </w:r>
      <w:r w:rsidR="00842A21">
        <w:t xml:space="preserve"> </w:t>
      </w:r>
      <w:r w:rsidR="00D55231">
        <w:t>of</w:t>
      </w:r>
      <w:r w:rsidR="00FD19B7">
        <w:t xml:space="preserve"> both </w:t>
      </w:r>
      <w:r w:rsidR="005F5EAC">
        <w:t xml:space="preserve">individual </w:t>
      </w:r>
      <w:r w:rsidR="00A66886">
        <w:t>metabolic parameters</w:t>
      </w:r>
      <w:r w:rsidR="00D55231">
        <w:t xml:space="preserve"> and </w:t>
      </w:r>
      <w:r w:rsidR="00E00A93">
        <w:t xml:space="preserve">composite </w:t>
      </w:r>
      <w:r w:rsidR="00D55231">
        <w:t>risk</w:t>
      </w:r>
      <w:r w:rsidR="00FD19B7">
        <w:t xml:space="preserve"> score</w:t>
      </w:r>
      <w:r w:rsidR="00D55231">
        <w:t>s</w:t>
      </w:r>
      <w:r w:rsidR="00FD19B7">
        <w:t xml:space="preserve"> </w:t>
      </w:r>
      <w:r w:rsidR="005F5EAC">
        <w:t>of</w:t>
      </w:r>
      <w:r w:rsidR="00AA2145">
        <w:t xml:space="preserve"> metabolic health</w:t>
      </w:r>
      <w:r w:rsidR="00DA4496">
        <w:t>, including fatty liver index,</w:t>
      </w:r>
      <w:r w:rsidR="00AA2145">
        <w:t xml:space="preserve"> in </w:t>
      </w:r>
      <w:r w:rsidR="00A93B5A">
        <w:t xml:space="preserve">a </w:t>
      </w:r>
      <w:r w:rsidR="00AA2145">
        <w:t xml:space="preserve">8-year-old </w:t>
      </w:r>
      <w:r w:rsidR="00F4626F">
        <w:t xml:space="preserve">multi-ethnic </w:t>
      </w:r>
      <w:r w:rsidR="00AA2145">
        <w:t xml:space="preserve">Asian </w:t>
      </w:r>
      <w:r w:rsidR="00F4626F">
        <w:t>child cohort</w:t>
      </w:r>
      <w:r w:rsidR="00FD19B7">
        <w:t xml:space="preserve"> with circulatory concentrations of the KYN pathway </w:t>
      </w:r>
      <w:r w:rsidR="00842A21">
        <w:t xml:space="preserve">metabolites </w:t>
      </w:r>
      <w:r w:rsidR="008D14AF">
        <w:fldChar w:fldCharType="begin"/>
      </w:r>
      <w:r w:rsidR="003573B3">
        <w:instrText xml:space="preserve"> ADDIN EN.CITE &lt;EndNote&gt;&lt;Cite&gt;&lt;Author&gt;Midttun&lt;/Author&gt;&lt;Year&gt;2009&lt;/Year&gt;&lt;RecNum&gt;33&lt;/RecNum&gt;&lt;DisplayText&gt;(26)&lt;/DisplayText&gt;&lt;record&gt;&lt;rec-number&gt;33&lt;/rec-number&gt;&lt;foreign-keys&gt;&lt;key app="EN" db-id="02rvwrtrma9zrqeevs6v9az5atepreaazrse" timestamp="0"&gt;33&lt;/key&gt;&lt;/foreign-keys&gt;&lt;ref-type name="Journal Article"&gt;17&lt;/ref-type&gt;&lt;contributors&gt;&lt;authors&gt;&lt;author&gt;Midttun, Ø&lt;/author&gt;&lt;author&gt;Hustad, S.&lt;/author&gt;&lt;author&gt;Ueland, P. M.&lt;/author&gt;&lt;/authors&gt;&lt;/contributors&gt;&lt;auth-address&gt;Bevital A/S, Armauer Hansens Hus, N-5021 Bergen, Norway. nkjbm@uib.no&lt;/auth-address&gt;&lt;titles&gt;&lt;title&gt;Quantitative profiling of biomarkers related to B-vitamin status, tryptophan metabolism and inflammation in human plasma by liquid chromatography/tandem mass spectrometry&lt;/title&gt;&lt;secondary-title&gt;Rapid Commun Mass Spectrom&lt;/secondary-title&gt;&lt;alt-title&gt;Rapid communications in mass spectrometry : RCM&lt;/alt-title&gt;&lt;/titles&gt;&lt;pages&gt;1371-9&lt;/pages&gt;&lt;volume&gt;23&lt;/volume&gt;&lt;number&gt;9&lt;/number&gt;&lt;edition&gt;2009/04/02&lt;/edition&gt;&lt;keywords&gt;&lt;keyword&gt;Biomarkers/*blood&lt;/keyword&gt;&lt;keyword&gt;Chromatography, Liquid/*methods&lt;/keyword&gt;&lt;keyword&gt;Cotinine/blood&lt;/keyword&gt;&lt;keyword&gt;Cystathionine/blood&lt;/keyword&gt;&lt;keyword&gt;Humans&lt;/keyword&gt;&lt;keyword&gt;Inflammation/*blood&lt;/keyword&gt;&lt;keyword&gt;Neopterin/blood&lt;/keyword&gt;&lt;keyword&gt;Riboflavin/blood&lt;/keyword&gt;&lt;keyword&gt;Sensitivity and Specificity&lt;/keyword&gt;&lt;keyword&gt;Tandem Mass Spectrometry/*methods&lt;/keyword&gt;&lt;keyword&gt;Tryptophan/*blood/metabolism&lt;/keyword&gt;&lt;keyword&gt;Vitamin B 6/*blood&lt;/keyword&gt;&lt;/keywords&gt;&lt;dates&gt;&lt;year&gt;2009&lt;/year&gt;&lt;pub-dates&gt;&lt;date&gt;May&lt;/date&gt;&lt;/pub-dates&gt;&lt;/dates&gt;&lt;isbn&gt;0951-4198 (Print)&amp;#xD;0951-4198&lt;/isbn&gt;&lt;accession-num&gt;19337982&lt;/accession-num&gt;&lt;urls&gt;&lt;/urls&gt;&lt;electronic-resource-num&gt;10.1002/rcm.4013&lt;/electronic-resource-num&gt;&lt;remote-database-provider&gt;NLM&lt;/remote-database-provider&gt;&lt;language&gt;eng&lt;/language&gt;&lt;/record&gt;&lt;/Cite&gt;&lt;/EndNote&gt;</w:instrText>
      </w:r>
      <w:r w:rsidR="008D14AF">
        <w:fldChar w:fldCharType="separate"/>
      </w:r>
      <w:r w:rsidR="003573B3">
        <w:rPr>
          <w:noProof/>
        </w:rPr>
        <w:t>(26)</w:t>
      </w:r>
      <w:r w:rsidR="008D14AF">
        <w:fldChar w:fldCharType="end"/>
      </w:r>
      <w:r w:rsidR="004425C4">
        <w:t>, as well as the ratios of these metabolites which may indicate enzyme activities in the pathway</w:t>
      </w:r>
      <w:r w:rsidR="00AA2145">
        <w:t>.</w:t>
      </w:r>
      <w:r w:rsidR="005F5EAC">
        <w:t xml:space="preserve"> </w:t>
      </w:r>
    </w:p>
    <w:p w14:paraId="6A1297AE" w14:textId="77777777" w:rsidR="007040C8" w:rsidRDefault="007040C8" w:rsidP="00EC5E0B">
      <w:pPr>
        <w:spacing w:line="480" w:lineRule="auto"/>
        <w:jc w:val="both"/>
        <w:rPr>
          <w:b/>
        </w:rPr>
      </w:pPr>
    </w:p>
    <w:p w14:paraId="155581B5" w14:textId="07F78B92" w:rsidR="00AA2145" w:rsidRPr="00062BD3" w:rsidRDefault="00AA2145" w:rsidP="00EC5E0B">
      <w:pPr>
        <w:spacing w:line="480" w:lineRule="auto"/>
        <w:jc w:val="both"/>
        <w:rPr>
          <w:b/>
        </w:rPr>
      </w:pPr>
      <w:r w:rsidRPr="00062BD3">
        <w:rPr>
          <w:b/>
        </w:rPr>
        <w:t>Methods</w:t>
      </w:r>
    </w:p>
    <w:p w14:paraId="0C5DAF69" w14:textId="77777777" w:rsidR="00AA2145" w:rsidRPr="00211DB6" w:rsidRDefault="00AA2145" w:rsidP="00EC5E0B">
      <w:pPr>
        <w:spacing w:line="480" w:lineRule="auto"/>
        <w:jc w:val="both"/>
        <w:rPr>
          <w:b/>
        </w:rPr>
      </w:pPr>
      <w:r w:rsidRPr="00211DB6">
        <w:rPr>
          <w:b/>
        </w:rPr>
        <w:t>Study Population</w:t>
      </w:r>
    </w:p>
    <w:p w14:paraId="011EFA88" w14:textId="3F2F167F" w:rsidR="00AA2145" w:rsidRDefault="00AA2145" w:rsidP="00EC5E0B">
      <w:pPr>
        <w:spacing w:line="480" w:lineRule="auto"/>
        <w:ind w:firstLine="720"/>
        <w:jc w:val="both"/>
      </w:pPr>
      <w:r>
        <w:t xml:space="preserve">Children </w:t>
      </w:r>
      <w:r w:rsidR="00795095">
        <w:t>were</w:t>
      </w:r>
      <w:r w:rsidRPr="00211DB6">
        <w:t xml:space="preserve"> from the Growing Up in Singapore Towards healthy Outcomes (GUSTO) study, an Asian prospect</w:t>
      </w:r>
      <w:r>
        <w:t>ive</w:t>
      </w:r>
      <w:r w:rsidR="00795095">
        <w:t xml:space="preserve"> mother-offspring</w:t>
      </w:r>
      <w:r>
        <w:t xml:space="preserve"> cohort</w:t>
      </w:r>
      <w:r w:rsidR="000A4A7D">
        <w:t xml:space="preserve"> in Singapore </w:t>
      </w:r>
      <w:r w:rsidR="000A4A7D">
        <w:fldChar w:fldCharType="begin"/>
      </w:r>
      <w:r w:rsidR="003573B3">
        <w:instrText xml:space="preserve"> ADDIN EN.CITE &lt;EndNote&gt;&lt;Cite&gt;&lt;Author&gt;Soh&lt;/Author&gt;&lt;Year&gt;2014&lt;/Year&gt;&lt;RecNum&gt;44&lt;/RecNum&gt;&lt;DisplayText&gt;(27)&lt;/DisplayText&gt;&lt;record&gt;&lt;rec-number&gt;44&lt;/rec-number&gt;&lt;foreign-keys&gt;&lt;key app="EN" db-id="02rvwrtrma9zrqeevs6v9az5atepreaazrse" timestamp="0"&gt;44&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ü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10.1093/ije/dyt125&lt;/electronic-resource-num&gt;&lt;remote-database-provider&gt;NLM&lt;/remote-database-provider&gt;&lt;language&gt;eng&lt;/language&gt;&lt;/record&gt;&lt;/Cite&gt;&lt;/EndNote&gt;</w:instrText>
      </w:r>
      <w:r w:rsidR="000A4A7D">
        <w:fldChar w:fldCharType="separate"/>
      </w:r>
      <w:r w:rsidR="003573B3">
        <w:rPr>
          <w:noProof/>
        </w:rPr>
        <w:t>(27)</w:t>
      </w:r>
      <w:r w:rsidR="000A4A7D">
        <w:fldChar w:fldCharType="end"/>
      </w:r>
      <w:r>
        <w:t>.</w:t>
      </w:r>
      <w:r w:rsidRPr="00211DB6">
        <w:t xml:space="preserve"> </w:t>
      </w:r>
      <w:r w:rsidR="006761F0" w:rsidRPr="00F2003D">
        <w:t>This birth cohort is a prospective observational study, which was registered on 1 July 2010 under the identifier NCT01174875.</w:t>
      </w:r>
      <w:r w:rsidR="006761F0">
        <w:t xml:space="preserve"> </w:t>
      </w:r>
      <w:r w:rsidR="00795095">
        <w:t>F</w:t>
      </w:r>
      <w:r w:rsidR="00795095" w:rsidRPr="00211DB6">
        <w:t>rom June 2009 to September 2010</w:t>
      </w:r>
      <w:r w:rsidR="00795095">
        <w:t xml:space="preserve">, </w:t>
      </w:r>
      <w:r>
        <w:t xml:space="preserve">1247 </w:t>
      </w:r>
      <w:r w:rsidRPr="00211DB6">
        <w:t>pregnant women were recruited at 11–14 weeks gestation from the two public m</w:t>
      </w:r>
      <w:r>
        <w:t>aternity hospitals in Singapore</w:t>
      </w:r>
      <w:r w:rsidRPr="00211DB6">
        <w:t>, KK Women’s and Children’s Hospital (KKH) and Nat</w:t>
      </w:r>
      <w:r>
        <w:t>ional University Hospital (NUH)</w:t>
      </w:r>
      <w:r w:rsidRPr="00211DB6">
        <w:t>.</w:t>
      </w:r>
      <w:r w:rsidR="00795095">
        <w:t xml:space="preserve"> </w:t>
      </w:r>
      <w:r w:rsidR="00D72333">
        <w:t>A total of 940 singleton children remained in the study at age 8 years, and 80</w:t>
      </w:r>
      <w:r w:rsidR="00703C97">
        <w:t>8</w:t>
      </w:r>
      <w:r w:rsidR="00D72333">
        <w:t xml:space="preserve"> of these children attended the year 8 visit. </w:t>
      </w:r>
      <w:r w:rsidR="00795095">
        <w:t>This study included s</w:t>
      </w:r>
      <w:r>
        <w:t>ingleton</w:t>
      </w:r>
      <w:r w:rsidR="00795095">
        <w:t xml:space="preserve"> children</w:t>
      </w:r>
      <w:r>
        <w:t xml:space="preserve"> </w:t>
      </w:r>
      <w:r w:rsidR="00F4626F">
        <w:t>(n=</w:t>
      </w:r>
      <w:r w:rsidR="00D03A96">
        <w:t xml:space="preserve"> </w:t>
      </w:r>
      <w:r w:rsidR="008963C7">
        <w:t>552</w:t>
      </w:r>
      <w:r w:rsidR="00D03A96">
        <w:t xml:space="preserve">) where </w:t>
      </w:r>
      <w:r w:rsidR="0098788C">
        <w:t>KYN</w:t>
      </w:r>
      <w:r w:rsidR="002E42D8">
        <w:t xml:space="preserve"> </w:t>
      </w:r>
      <w:r>
        <w:t xml:space="preserve">metabolite data </w:t>
      </w:r>
      <w:r w:rsidR="00D03A96">
        <w:t xml:space="preserve">was quantified </w:t>
      </w:r>
      <w:r w:rsidR="00795095">
        <w:t>at age 8 years</w:t>
      </w:r>
      <w:r>
        <w:t xml:space="preserve">. </w:t>
      </w:r>
      <w:r w:rsidRPr="00211DB6">
        <w:t xml:space="preserve">All participants provided </w:t>
      </w:r>
      <w:r>
        <w:t xml:space="preserve">assent and their </w:t>
      </w:r>
      <w:r w:rsidR="00D03A96">
        <w:t>parents</w:t>
      </w:r>
      <w:r>
        <w:t xml:space="preserve"> provided </w:t>
      </w:r>
      <w:r w:rsidRPr="00211DB6">
        <w:t>informed written consent. The study was conducted according to the guidelines laid down in the Declaration of Helsinki. Ethical approval was obtained from the Domain Specific Review Board of Singapore National Healthcare Group and the Centralised Institutional Review Board of SingHealth.</w:t>
      </w:r>
    </w:p>
    <w:p w14:paraId="1C7DED67" w14:textId="77777777" w:rsidR="00AA2145" w:rsidRDefault="00AA2145" w:rsidP="00EC5E0B">
      <w:pPr>
        <w:spacing w:line="480" w:lineRule="auto"/>
        <w:jc w:val="both"/>
        <w:rPr>
          <w:b/>
        </w:rPr>
      </w:pPr>
      <w:r>
        <w:rPr>
          <w:b/>
        </w:rPr>
        <w:t>Measurements</w:t>
      </w:r>
    </w:p>
    <w:p w14:paraId="4EAFB64F" w14:textId="3EDF3045" w:rsidR="00AA2145" w:rsidRDefault="00AA2145" w:rsidP="00EC5E0B">
      <w:pPr>
        <w:spacing w:line="480" w:lineRule="auto"/>
        <w:ind w:firstLine="720"/>
        <w:jc w:val="both"/>
      </w:pPr>
      <w:r>
        <w:t xml:space="preserve">At </w:t>
      </w:r>
      <w:r w:rsidR="006A05B0">
        <w:t xml:space="preserve">age </w:t>
      </w:r>
      <w:r>
        <w:t xml:space="preserve">8 years, weight </w:t>
      </w:r>
      <w:r w:rsidR="00EE4DA2">
        <w:t>(</w:t>
      </w:r>
      <w:r>
        <w:t>SECA803</w:t>
      </w:r>
      <w:r w:rsidR="00461455">
        <w:t xml:space="preserve"> weighing scale</w:t>
      </w:r>
      <w:r w:rsidR="00EE4DA2">
        <w:t xml:space="preserve">, </w:t>
      </w:r>
      <w:r w:rsidR="00461455">
        <w:t>Netherlands</w:t>
      </w:r>
      <w:r w:rsidR="00EE4DA2">
        <w:t>)</w:t>
      </w:r>
      <w:r>
        <w:t xml:space="preserve"> and standing height </w:t>
      </w:r>
      <w:r w:rsidR="00EE4DA2">
        <w:t xml:space="preserve">were </w:t>
      </w:r>
      <w:r>
        <w:t xml:space="preserve">measured </w:t>
      </w:r>
      <w:r w:rsidR="00EE4DA2">
        <w:t>(</w:t>
      </w:r>
      <w:r w:rsidRPr="00211DB6">
        <w:t>SEC</w:t>
      </w:r>
      <w:r>
        <w:t>A213 stadiometer</w:t>
      </w:r>
      <w:r w:rsidR="00461455">
        <w:t>, Netherlands</w:t>
      </w:r>
      <w:r w:rsidR="00EE4DA2">
        <w:t>)</w:t>
      </w:r>
      <w:r>
        <w:t xml:space="preserve">. </w:t>
      </w:r>
      <w:r w:rsidR="008A1A02" w:rsidRPr="008A1A02">
        <w:t xml:space="preserve">The body mass index (BMI)-for-age </w:t>
      </w:r>
      <w:r w:rsidR="004C6F6B">
        <w:t xml:space="preserve">Z-scores </w:t>
      </w:r>
      <w:r w:rsidR="008A1A02" w:rsidRPr="008A1A02">
        <w:t xml:space="preserve">of the children were determined using </w:t>
      </w:r>
      <w:r w:rsidRPr="008A1A02">
        <w:t xml:space="preserve">local </w:t>
      </w:r>
      <w:r w:rsidR="008A1A02" w:rsidRPr="008A1A02">
        <w:t>BMI-for-age</w:t>
      </w:r>
      <w:r w:rsidR="008A1A02" w:rsidRPr="008A1A02" w:rsidDel="008A1A02">
        <w:t xml:space="preserve"> </w:t>
      </w:r>
      <w:r w:rsidRPr="008A1A02">
        <w:t>percentile charts for boys and girls (</w:t>
      </w:r>
      <w:hyperlink r:id="rId11" w:history="1">
        <w:r w:rsidRPr="008A1A02">
          <w:rPr>
            <w:rStyle w:val="Hyperlink"/>
          </w:rPr>
          <w:t>https://www.healthhub.sg/live-healthy/745/differencesbetweenchildandadultbmi</w:t>
        </w:r>
      </w:hyperlink>
      <w:r w:rsidRPr="008A1A02">
        <w:t xml:space="preserve">, last accessed </w:t>
      </w:r>
      <w:r w:rsidR="00793A24" w:rsidRPr="008A1A02">
        <w:t>10 August</w:t>
      </w:r>
      <w:r w:rsidRPr="008A1A02">
        <w:t xml:space="preserve"> 2021). Children with BMI-for-age &lt; -1 Z-scores were classified as underweight, while children with BMI-for-age &gt; +1 Z-scores were classified as overweight and children with BMI-for-age &gt; +2 Z-scores were classified as </w:t>
      </w:r>
      <w:r w:rsidR="00232B37">
        <w:t>obese</w:t>
      </w:r>
      <w:r w:rsidR="00127F11" w:rsidRPr="008A1A02">
        <w:t xml:space="preserve">, </w:t>
      </w:r>
      <w:r w:rsidR="00232B37">
        <w:t>as recommended by</w:t>
      </w:r>
      <w:r w:rsidR="00127F11" w:rsidRPr="008A1A02">
        <w:t xml:space="preserve"> the</w:t>
      </w:r>
      <w:r w:rsidR="00232B37">
        <w:t xml:space="preserve"> </w:t>
      </w:r>
      <w:r w:rsidR="00127F11" w:rsidRPr="008A1A02">
        <w:t>World</w:t>
      </w:r>
      <w:r w:rsidRPr="008A1A02">
        <w:t xml:space="preserve"> Health Organization (WHO) </w:t>
      </w:r>
      <w:r w:rsidR="00793A24" w:rsidRPr="008A1A02">
        <w:fldChar w:fldCharType="begin"/>
      </w:r>
      <w:r w:rsidR="003573B3">
        <w:instrText xml:space="preserve"> ADDIN EN.CITE &lt;EndNote&gt;&lt;Cite&gt;&lt;Author&gt;de Onis&lt;/Author&gt;&lt;Year&gt;2007&lt;/Year&gt;&lt;RecNum&gt;16&lt;/RecNum&gt;&lt;DisplayText&gt;(28)&lt;/DisplayText&gt;&lt;record&gt;&lt;rec-number&gt;16&lt;/rec-number&gt;&lt;foreign-keys&gt;&lt;key app="EN" db-id="02rvwrtrma9zrqeevs6v9az5atepreaazrse" timestamp="0"&gt;16&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lt;/isbn&gt;&lt;accession-num&gt;18026621&lt;/accession-num&gt;&lt;urls&gt;&lt;/urls&gt;&lt;custom2&gt;PMC2636412&lt;/custom2&gt;&lt;electronic-resource-num&gt;10.2471/blt.07.043497&lt;/electronic-resource-num&gt;&lt;remote-database-provider&gt;NLM&lt;/remote-database-provider&gt;&lt;language&gt;eng&lt;/language&gt;&lt;/record&gt;&lt;/Cite&gt;&lt;/EndNote&gt;</w:instrText>
      </w:r>
      <w:r w:rsidR="00793A24" w:rsidRPr="008A1A02">
        <w:fldChar w:fldCharType="separate"/>
      </w:r>
      <w:r w:rsidR="003573B3">
        <w:rPr>
          <w:noProof/>
        </w:rPr>
        <w:t>(28)</w:t>
      </w:r>
      <w:r w:rsidR="00793A24" w:rsidRPr="008A1A02">
        <w:fldChar w:fldCharType="end"/>
      </w:r>
      <w:r w:rsidR="00793A24" w:rsidRPr="008A1A02">
        <w:t>.</w:t>
      </w:r>
      <w:r w:rsidR="00EE4DA2">
        <w:t xml:space="preserve"> </w:t>
      </w:r>
      <w:r>
        <w:t>Abdominal circumference was measured</w:t>
      </w:r>
      <w:r w:rsidR="00EE4DA2">
        <w:t xml:space="preserve"> </w:t>
      </w:r>
      <w:r>
        <w:t xml:space="preserve">at the </w:t>
      </w:r>
      <w:r w:rsidR="00FC52A5">
        <w:t xml:space="preserve">level of the iliac crest </w:t>
      </w:r>
      <w:r>
        <w:t xml:space="preserve">using </w:t>
      </w:r>
      <w:r w:rsidR="00FC52A5">
        <w:t>an inelastic</w:t>
      </w:r>
      <w:r>
        <w:t xml:space="preserve"> measuring tape. </w:t>
      </w:r>
      <w:r w:rsidRPr="00044251">
        <w:t>Peripheral systolic blood pressure (SBP) and diastolic blood pressure (DBP) were mea</w:t>
      </w:r>
      <w:r>
        <w:t xml:space="preserve">sured from the right upper arm while the child was in a sitting position </w:t>
      </w:r>
      <w:r w:rsidR="00EE4DA2">
        <w:t>(</w:t>
      </w:r>
      <w:r>
        <w:t>Dinamap CARESCAPE V100</w:t>
      </w:r>
      <w:r w:rsidR="00EE4DA2">
        <w:t xml:space="preserve">, </w:t>
      </w:r>
      <w:r w:rsidRPr="00044251">
        <w:t>GE Healthcare, Milwaukee, WI)</w:t>
      </w:r>
      <w:r>
        <w:t>.</w:t>
      </w:r>
      <w:r w:rsidRPr="00044251">
        <w:t xml:space="preserve"> </w:t>
      </w:r>
      <w:r w:rsidR="00EE4DA2">
        <w:t xml:space="preserve">All anthropometric measures </w:t>
      </w:r>
      <w:r>
        <w:t>were performed in duplicate</w:t>
      </w:r>
      <w:r w:rsidR="00571D69">
        <w:t>s</w:t>
      </w:r>
      <w:r>
        <w:t xml:space="preserve"> and the average of the 2 measurements was used.</w:t>
      </w:r>
      <w:r w:rsidRPr="00044251">
        <w:t xml:space="preserve"> </w:t>
      </w:r>
    </w:p>
    <w:p w14:paraId="45F1CBCE" w14:textId="57F360A4" w:rsidR="00AA2145" w:rsidRDefault="00EE4DA2" w:rsidP="00EC5E0B">
      <w:pPr>
        <w:spacing w:line="480" w:lineRule="auto"/>
        <w:ind w:firstLine="720"/>
        <w:jc w:val="both"/>
      </w:pPr>
      <w:r>
        <w:t>Whole body f</w:t>
      </w:r>
      <w:r w:rsidR="00AA2145" w:rsidRPr="00202163">
        <w:t xml:space="preserve">at mass </w:t>
      </w:r>
      <w:r>
        <w:t>was determined</w:t>
      </w:r>
      <w:r w:rsidRPr="00202163">
        <w:t xml:space="preserve"> </w:t>
      </w:r>
      <w:r w:rsidR="00AA2145" w:rsidRPr="00202163">
        <w:t>by Quantitative Magnetic Resonance (QMR) (EchoMRI-Adolescent Humans Body Composition Analyzer, EchoMRI Corporation, Singapore) with a low magnetic field (</w:t>
      </w:r>
      <w:r w:rsidR="00793A24">
        <w:t>0.007 Tesla)</w:t>
      </w:r>
      <w:r>
        <w:t xml:space="preserve">, as previously described </w:t>
      </w:r>
      <w:r w:rsidR="00793A24">
        <w:fldChar w:fldCharType="begin">
          <w:fldData xml:space="preserve">PEVuZE5vdGU+PENpdGU+PEF1dGhvcj5DaGVuPC9BdXRob3I+PFllYXI+MjAxODwvWWVhcj48UmVj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</w:fldData>
        </w:fldChar>
      </w:r>
      <w:r w:rsidR="003573B3">
        <w:instrText xml:space="preserve"> ADDIN EN.CITE </w:instrText>
      </w:r>
      <w:r w:rsidR="003573B3">
        <w:fldChar w:fldCharType="begin">
          <w:fldData xml:space="preserve">PEVuZE5vdGU+PENpdGU+PEF1dGhvcj5DaGVuPC9BdXRob3I+PFllYXI+MjAxODwvWWVhcj48UmVj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</w:fldData>
        </w:fldChar>
      </w:r>
      <w:r w:rsidR="003573B3">
        <w:instrText xml:space="preserve"> ADDIN EN.CITE.DATA </w:instrText>
      </w:r>
      <w:r w:rsidR="003573B3">
        <w:fldChar w:fldCharType="end"/>
      </w:r>
      <w:r w:rsidR="00793A24">
        <w:fldChar w:fldCharType="separate"/>
      </w:r>
      <w:r w:rsidR="003573B3">
        <w:rPr>
          <w:noProof/>
        </w:rPr>
        <w:t>(29)</w:t>
      </w:r>
      <w:r w:rsidR="00793A24">
        <w:fldChar w:fldCharType="end"/>
      </w:r>
      <w:r w:rsidR="00AA2145" w:rsidRPr="00202163">
        <w:t xml:space="preserve">. </w:t>
      </w:r>
      <w:r w:rsidR="00FC52A5">
        <w:t>Body fat percentage</w:t>
      </w:r>
      <w:r w:rsidR="00AA2145" w:rsidRPr="00202163">
        <w:t xml:space="preserve"> was calculated by dividing the total body fat in kg by the total body weight in kg multiplied by 100.</w:t>
      </w:r>
    </w:p>
    <w:p w14:paraId="5818F026" w14:textId="77777777" w:rsidR="00AA2145" w:rsidRDefault="00AA2145" w:rsidP="00EC5E0B">
      <w:pPr>
        <w:spacing w:line="480" w:lineRule="auto"/>
        <w:jc w:val="both"/>
        <w:rPr>
          <w:b/>
        </w:rPr>
      </w:pPr>
      <w:r>
        <w:rPr>
          <w:b/>
        </w:rPr>
        <w:t>Laboratory analyse</w:t>
      </w:r>
      <w:r w:rsidRPr="00BF5C9C">
        <w:rPr>
          <w:b/>
        </w:rPr>
        <w:t>s</w:t>
      </w:r>
    </w:p>
    <w:p w14:paraId="4FC1D9D7" w14:textId="0887A5C8" w:rsidR="00AA2145" w:rsidRDefault="00AA2145" w:rsidP="00EC5E0B">
      <w:pPr>
        <w:spacing w:line="480" w:lineRule="auto"/>
        <w:ind w:firstLine="720"/>
        <w:jc w:val="both"/>
      </w:pPr>
      <w:r>
        <w:t xml:space="preserve">Fasting blood samples were collected from </w:t>
      </w:r>
      <w:r w:rsidR="008963C7">
        <w:t xml:space="preserve">the children at 8 years of age from </w:t>
      </w:r>
      <w:r>
        <w:t xml:space="preserve">a peripheral vein after an overnight fast of 8-10 hours. Glucose was measured in sodium fluoride plasma in </w:t>
      </w:r>
      <w:r w:rsidR="00D92EAD">
        <w:t xml:space="preserve">the </w:t>
      </w:r>
      <w:r>
        <w:t xml:space="preserve">clinical laboratory </w:t>
      </w:r>
      <w:r w:rsidRPr="00472F97">
        <w:t>using the hexokinase enzymatic method (Architect c8000 analyzer</w:t>
      </w:r>
      <w:r w:rsidR="00EE4DA2">
        <w:t xml:space="preserve">, </w:t>
      </w:r>
      <w:r w:rsidR="00EE4DA2" w:rsidRPr="00472F97">
        <w:t>Abbott</w:t>
      </w:r>
      <w:r w:rsidRPr="00472F97">
        <w:t xml:space="preserve"> and Beckman AU5800 analyzer</w:t>
      </w:r>
      <w:r w:rsidR="00EE4DA2">
        <w:t>, Beckman Coulter</w:t>
      </w:r>
      <w:r w:rsidRPr="00472F97">
        <w:t>)</w:t>
      </w:r>
      <w:r>
        <w:t>. Serum and EDTA plasma were obtained by centrifugation at 1600 g at 4</w:t>
      </w:r>
      <w:r>
        <w:rPr>
          <w:rFonts w:cstheme="minorHAnsi"/>
        </w:rPr>
        <w:t>°</w:t>
      </w:r>
      <w:r>
        <w:t>C for 10 minutes and stored at -80</w:t>
      </w:r>
      <w:r>
        <w:rPr>
          <w:rFonts w:cstheme="minorHAnsi"/>
        </w:rPr>
        <w:t>°</w:t>
      </w:r>
      <w:r>
        <w:t>C for later analyses. I</w:t>
      </w:r>
      <w:r w:rsidRPr="00472F97">
        <w:t xml:space="preserve">nsulin was measured </w:t>
      </w:r>
      <w:r>
        <w:t xml:space="preserve">in serum at </w:t>
      </w:r>
      <w:r w:rsidR="008911D8">
        <w:t xml:space="preserve">the </w:t>
      </w:r>
      <w:r w:rsidR="00D92EAD">
        <w:t xml:space="preserve">NUH </w:t>
      </w:r>
      <w:r>
        <w:t>clinical laboratory</w:t>
      </w:r>
      <w:r w:rsidR="005D4E45">
        <w:t>,</w:t>
      </w:r>
      <w:r>
        <w:t xml:space="preserve"> </w:t>
      </w:r>
      <w:r w:rsidR="005D4E45" w:rsidRPr="009B226A">
        <w:t>accredited by the College of American Pathologists</w:t>
      </w:r>
      <w:r w:rsidR="005D4E45">
        <w:t xml:space="preserve"> </w:t>
      </w:r>
      <w:r w:rsidR="005D4E45">
        <w:fldChar w:fldCharType="begin">
          <w:fldData xml:space="preserve">PEVuZE5vdGU+PENpdGU+PEF1dGhvcj5EaW5nPC9BdXRob3I+PFllYXI+MjAyMDwvWWVhcj48UmVj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MTI8L3ZvbHVtZT48bnVtYmVyPjEyPC9u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=
</w:fldData>
        </w:fldChar>
      </w:r>
      <w:r w:rsidR="005D4E45">
        <w:instrText xml:space="preserve"> ADDIN EN.CITE </w:instrText>
      </w:r>
      <w:r w:rsidR="005D4E45">
        <w:fldChar w:fldCharType="begin">
          <w:fldData xml:space="preserve">PEVuZE5vdGU+PENpdGU+PEF1dGhvcj5EaW5nPC9BdXRob3I+PFllYXI+MjAyMDwvWWVhcj48UmVj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MTI8L3ZvbHVtZT48bnVtYmVyPjEyPC9u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=
</w:fldData>
        </w:fldChar>
      </w:r>
      <w:r w:rsidR="005D4E45">
        <w:instrText xml:space="preserve"> ADDIN EN.CITE.DATA </w:instrText>
      </w:r>
      <w:r w:rsidR="005D4E45">
        <w:fldChar w:fldCharType="end"/>
      </w:r>
      <w:r w:rsidR="005D4E45">
        <w:fldChar w:fldCharType="separate"/>
      </w:r>
      <w:r w:rsidR="005D4E45">
        <w:rPr>
          <w:noProof/>
        </w:rPr>
        <w:t>(30)</w:t>
      </w:r>
      <w:r w:rsidR="005D4E45">
        <w:fldChar w:fldCharType="end"/>
      </w:r>
      <w:r w:rsidR="005D4E45">
        <w:t xml:space="preserve">, </w:t>
      </w:r>
      <w:r w:rsidRPr="00472F97">
        <w:t>using a sandwich immunoassay (Beckman DXL800 analyzer, Beckman Coulter)</w:t>
      </w:r>
      <w:r>
        <w:t xml:space="preserve">. </w:t>
      </w:r>
      <w:r w:rsidR="00A76BA9">
        <w:t>The h</w:t>
      </w:r>
      <w:r w:rsidRPr="00472F97">
        <w:t>omeostasis model assessment (HOMA) of insulin resi</w:t>
      </w:r>
      <w:r>
        <w:t>stance (HOMA-IR) was calculated by multiplying</w:t>
      </w:r>
      <w:r w:rsidRPr="00472F97">
        <w:t xml:space="preserve"> </w:t>
      </w:r>
      <w:r>
        <w:t>fasting insulin in mU/L by fasting glucose in mmol/mL and dividin</w:t>
      </w:r>
      <w:r w:rsidR="00793A24">
        <w:t xml:space="preserve">g by 22.5 </w:t>
      </w:r>
      <w:r w:rsidR="00793A24">
        <w:fldChar w:fldCharType="begin"/>
      </w:r>
      <w:r w:rsidR="005D4E45">
        <w:instrText xml:space="preserve"> ADDIN EN.CITE &lt;EndNote&gt;&lt;Cite&gt;&lt;Author&gt;Matthews&lt;/Author&gt;&lt;Year&gt;1985&lt;/Year&gt;&lt;RecNum&gt;30&lt;/RecNum&gt;&lt;DisplayText&gt;(31)&lt;/DisplayText&gt;&lt;record&gt;&lt;rec-number&gt;30&lt;/rec-number&gt;&lt;foreign-keys&gt;&lt;key app="EN" db-id="02rvwrtrma9zrqeevs6v9az5atepreaazrse" timestamp="0"&gt;30&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electronic-resource-num&gt;10.1007/bf00280883&lt;/electronic-resource-num&gt;&lt;remote-database-provider&gt;NLM&lt;/remote-database-provider&gt;&lt;language&gt;eng&lt;/language&gt;&lt;/record&gt;&lt;/Cite&gt;&lt;/EndNote&gt;</w:instrText>
      </w:r>
      <w:r w:rsidR="00793A24">
        <w:fldChar w:fldCharType="separate"/>
      </w:r>
      <w:r w:rsidR="005D4E45">
        <w:rPr>
          <w:noProof/>
        </w:rPr>
        <w:t>(31)</w:t>
      </w:r>
      <w:r w:rsidR="00793A24">
        <w:fldChar w:fldCharType="end"/>
      </w:r>
      <w:r w:rsidRPr="00472F97">
        <w:t>.</w:t>
      </w:r>
      <w:r>
        <w:t xml:space="preserve"> </w:t>
      </w:r>
    </w:p>
    <w:p w14:paraId="5ACEE67E" w14:textId="18F177F7" w:rsidR="00AA2145" w:rsidRDefault="00D92EAD" w:rsidP="00EC5E0B">
      <w:pPr>
        <w:spacing w:line="480" w:lineRule="auto"/>
        <w:ind w:firstLine="720"/>
        <w:jc w:val="both"/>
      </w:pPr>
      <w:r>
        <w:t>Serum t</w:t>
      </w:r>
      <w:r w:rsidR="00AA2145">
        <w:t>riglyceride</w:t>
      </w:r>
      <w:r w:rsidR="00EE4DA2">
        <w:t xml:space="preserve">, </w:t>
      </w:r>
      <w:r w:rsidR="00AA2145">
        <w:t>total cholesterol</w:t>
      </w:r>
      <w:r w:rsidR="00EE4DA2">
        <w:t xml:space="preserve">, HDL-cholesterol, gamma glutamyl transferase (GGT) and </w:t>
      </w:r>
      <w:r w:rsidR="00461455">
        <w:t>h</w:t>
      </w:r>
      <w:r w:rsidR="00EE4DA2" w:rsidRPr="00202163">
        <w:t>igh sensitivity C-reactive protein (hsCRP)</w:t>
      </w:r>
      <w:r w:rsidR="00EE4DA2">
        <w:t xml:space="preserve"> </w:t>
      </w:r>
      <w:r w:rsidR="00AA2145">
        <w:t>were measured in</w:t>
      </w:r>
      <w:r>
        <w:t xml:space="preserve"> </w:t>
      </w:r>
      <w:r w:rsidR="00F759AE">
        <w:t xml:space="preserve">the </w:t>
      </w:r>
      <w:r>
        <w:t xml:space="preserve">NUH clinical laboratory </w:t>
      </w:r>
      <w:r w:rsidR="00AA2145">
        <w:t xml:space="preserve">using enzymatic colorimetric methods (Beckman AU5800 analyzer, Beckman Coulter). </w:t>
      </w:r>
      <w:r w:rsidR="00AA2145" w:rsidRPr="00202163">
        <w:t>LDL-cholesterol was calculated using the Friedewald equation</w:t>
      </w:r>
      <w:r w:rsidR="007C345B">
        <w:t xml:space="preserve"> </w:t>
      </w:r>
      <w:r w:rsidR="00793A24">
        <w:fldChar w:fldCharType="begin"/>
      </w:r>
      <w:r w:rsidR="003573B3">
        <w:instrText xml:space="preserve"> ADDIN EN.CITE &lt;EndNote&gt;&lt;Cite&gt;&lt;Author&gt;Friedewald&lt;/Author&gt;&lt;Year&gt;1972&lt;/Year&gt;&lt;RecNum&gt;19&lt;/RecNum&gt;&lt;DisplayText&gt;(32)&lt;/DisplayText&gt;&lt;record&gt;&lt;rec-number&gt;19&lt;/rec-number&gt;&lt;foreign-keys&gt;&lt;key app="EN" db-id="02rvwrtrma9zrqeevs6v9az5atepreaazrse" timestamp="0"&gt;19&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lt;/isbn&gt;&lt;accession-num&gt;4337382&lt;/accession-num&gt;&lt;urls&gt;&lt;/urls&gt;&lt;remote-database-provider&gt;NLM&lt;/remote-database-provider&gt;&lt;language&gt;eng&lt;/language&gt;&lt;/record&gt;&lt;/Cite&gt;&lt;/EndNote&gt;</w:instrText>
      </w:r>
      <w:r w:rsidR="00793A24">
        <w:fldChar w:fldCharType="separate"/>
      </w:r>
      <w:r w:rsidR="003573B3">
        <w:rPr>
          <w:noProof/>
        </w:rPr>
        <w:t>(32)</w:t>
      </w:r>
      <w:r w:rsidR="00793A24">
        <w:fldChar w:fldCharType="end"/>
      </w:r>
      <w:r w:rsidR="00AA2145">
        <w:t>.</w:t>
      </w:r>
      <w:r w:rsidR="00AA2145" w:rsidRPr="00202163">
        <w:t xml:space="preserve"> As the distribution of hsCRP was skewed even after log-transformation, the following cut-offs were arbitrarily defined to categorize hsCRP levels in the children: (i) hsCRP below the detection limit &lt;0.1 mg/L (n=98), (ii) hsCRP from 0.1 to 0.3 mg/L (n=211), (iii) hsCRP from 0.4 to 1.0 mg/L (n=130), and (iv) hsCRP &gt;1.0 mg/L (n=93).</w:t>
      </w:r>
      <w:r w:rsidR="00E85CE9">
        <w:t xml:space="preserve"> </w:t>
      </w:r>
    </w:p>
    <w:p w14:paraId="4E6D645C" w14:textId="0E5E21F5" w:rsidR="00AA2145" w:rsidRDefault="00461455" w:rsidP="00EC5E0B">
      <w:pPr>
        <w:spacing w:line="480" w:lineRule="auto"/>
        <w:ind w:firstLine="720"/>
        <w:jc w:val="both"/>
      </w:pPr>
      <w:r>
        <w:t>TRP</w:t>
      </w:r>
      <w:r w:rsidR="00AA2145">
        <w:t xml:space="preserve">, </w:t>
      </w:r>
      <w:r>
        <w:t>KYN</w:t>
      </w:r>
      <w:r w:rsidR="00AA2145">
        <w:t xml:space="preserve">, KA, HK, XA, HAA and QA were measured in fasting EDTA plasma </w:t>
      </w:r>
      <w:r w:rsidR="003F787F" w:rsidRPr="00F2003D">
        <w:t>by a targeted method based on liquid chromatography-tandem mass spectrometry (BEVITAL AS; www.bevital.no)</w:t>
      </w:r>
      <w:r w:rsidR="003F787F" w:rsidRPr="003F787F">
        <w:t xml:space="preserve"> </w:t>
      </w:r>
      <w:r w:rsidR="00D03A96">
        <w:t>as described previously</w:t>
      </w:r>
      <w:r w:rsidR="00793A24">
        <w:t xml:space="preserve"> </w:t>
      </w:r>
      <w:r w:rsidR="00793A24">
        <w:fldChar w:fldCharType="begin"/>
      </w:r>
      <w:r w:rsidR="003573B3">
        <w:instrText xml:space="preserve"> ADDIN EN.CITE &lt;EndNote&gt;&lt;Cite&gt;&lt;Author&gt;Midttun&lt;/Author&gt;&lt;Year&gt;2009&lt;/Year&gt;&lt;RecNum&gt;33&lt;/RecNum&gt;&lt;DisplayText&gt;(26)&lt;/DisplayText&gt;&lt;record&gt;&lt;rec-number&gt;33&lt;/rec-number&gt;&lt;foreign-keys&gt;&lt;key app="EN" db-id="02rvwrtrma9zrqeevs6v9az5atepreaazrse" timestamp="0"&gt;33&lt;/key&gt;&lt;/foreign-keys&gt;&lt;ref-type name="Journal Article"&gt;17&lt;/ref-type&gt;&lt;contributors&gt;&lt;authors&gt;&lt;author&gt;Midttun, Ø&lt;/author&gt;&lt;author&gt;Hustad, S.&lt;/author&gt;&lt;author&gt;Ueland, P. M.&lt;/author&gt;&lt;/authors&gt;&lt;/contributors&gt;&lt;auth-address&gt;Bevital A/S, Armauer Hansens Hus, N-5021 Bergen, Norway. nkjbm@uib.no&lt;/auth-address&gt;&lt;titles&gt;&lt;title&gt;Quantitative profiling of biomarkers related to B-vitamin status, tryptophan metabolism and inflammation in human plasma by liquid chromatography/tandem mass spectrometry&lt;/title&gt;&lt;secondary-title&gt;Rapid Commun Mass Spectrom&lt;/secondary-title&gt;&lt;alt-title&gt;Rapid communications in mass spectrometry : RCM&lt;/alt-title&gt;&lt;/titles&gt;&lt;pages&gt;1371-9&lt;/pages&gt;&lt;volume&gt;23&lt;/volume&gt;&lt;number&gt;9&lt;/number&gt;&lt;edition&gt;2009/04/02&lt;/edition&gt;&lt;keywords&gt;&lt;keyword&gt;Biomarkers/*blood&lt;/keyword&gt;&lt;keyword&gt;Chromatography, Liquid/*methods&lt;/keyword&gt;&lt;keyword&gt;Cotinine/blood&lt;/keyword&gt;&lt;keyword&gt;Cystathionine/blood&lt;/keyword&gt;&lt;keyword&gt;Humans&lt;/keyword&gt;&lt;keyword&gt;Inflammation/*blood&lt;/keyword&gt;&lt;keyword&gt;Neopterin/blood&lt;/keyword&gt;&lt;keyword&gt;Riboflavin/blood&lt;/keyword&gt;&lt;keyword&gt;Sensitivity and Specificity&lt;/keyword&gt;&lt;keyword&gt;Tandem Mass Spectrometry/*methods&lt;/keyword&gt;&lt;keyword&gt;Tryptophan/*blood/metabolism&lt;/keyword&gt;&lt;keyword&gt;Vitamin B 6/*blood&lt;/keyword&gt;&lt;/keywords&gt;&lt;dates&gt;&lt;year&gt;2009&lt;/year&gt;&lt;pub-dates&gt;&lt;date&gt;May&lt;/date&gt;&lt;/pub-dates&gt;&lt;/dates&gt;&lt;isbn&gt;0951-4198 (Print)&amp;#xD;0951-4198&lt;/isbn&gt;&lt;accession-num&gt;19337982&lt;/accession-num&gt;&lt;urls&gt;&lt;/urls&gt;&lt;electronic-resource-num&gt;10.1002/rcm.4013&lt;/electronic-resource-num&gt;&lt;remote-database-provider&gt;NLM&lt;/remote-database-provider&gt;&lt;language&gt;eng&lt;/language&gt;&lt;/record&gt;&lt;/Cite&gt;&lt;/EndNote&gt;</w:instrText>
      </w:r>
      <w:r w:rsidR="00793A24">
        <w:fldChar w:fldCharType="separate"/>
      </w:r>
      <w:r w:rsidR="003573B3">
        <w:rPr>
          <w:noProof/>
        </w:rPr>
        <w:t>(26)</w:t>
      </w:r>
      <w:r w:rsidR="00793A24">
        <w:fldChar w:fldCharType="end"/>
      </w:r>
      <w:r w:rsidR="00AA2145">
        <w:t xml:space="preserve">. </w:t>
      </w:r>
      <w:r w:rsidR="00174C06">
        <w:t xml:space="preserve">We calculated the </w:t>
      </w:r>
      <w:r>
        <w:t>KYN/TRP</w:t>
      </w:r>
      <w:r w:rsidR="00AA2145" w:rsidRPr="00F577AF">
        <w:t xml:space="preserve"> ratio</w:t>
      </w:r>
      <w:r w:rsidR="00AA2145">
        <w:t>*100</w:t>
      </w:r>
      <w:r w:rsidR="00174C06">
        <w:t>,</w:t>
      </w:r>
      <w:r w:rsidR="00174C06" w:rsidRPr="00174C06">
        <w:t xml:space="preserve"> </w:t>
      </w:r>
      <w:r w:rsidR="00174C06">
        <w:t>HK/KYN ratio, XA/HK ratio*100 and the HAA/HK ratio*100</w:t>
      </w:r>
      <w:r w:rsidR="00AA2145" w:rsidRPr="00F577AF">
        <w:t xml:space="preserve"> </w:t>
      </w:r>
      <w:r w:rsidR="00174C06">
        <w:t>as</w:t>
      </w:r>
      <w:r w:rsidR="00AA2145">
        <w:t xml:space="preserve"> prox</w:t>
      </w:r>
      <w:r w:rsidR="00174C06">
        <w:t>ies</w:t>
      </w:r>
      <w:r w:rsidR="00AA2145">
        <w:t xml:space="preserve"> for IDO</w:t>
      </w:r>
      <w:r w:rsidR="002B3F40" w:rsidRPr="00F2003D">
        <w:t>1</w:t>
      </w:r>
      <w:r w:rsidR="00174C06" w:rsidRPr="00F2003D">
        <w:t>,</w:t>
      </w:r>
      <w:r w:rsidR="00174C06">
        <w:t xml:space="preserve"> </w:t>
      </w:r>
      <w:r w:rsidR="00AA2145">
        <w:t>KMO</w:t>
      </w:r>
      <w:r w:rsidR="00174C06">
        <w:t xml:space="preserve">, </w:t>
      </w:r>
      <w:r w:rsidR="00A05473" w:rsidRPr="00110FAF">
        <w:t xml:space="preserve">kynurenine aminotransferase </w:t>
      </w:r>
      <w:r w:rsidR="00A05473">
        <w:t>(</w:t>
      </w:r>
      <w:r w:rsidR="008D14AF">
        <w:t>KAT</w:t>
      </w:r>
      <w:r w:rsidR="00A05473">
        <w:t>)</w:t>
      </w:r>
      <w:r w:rsidR="008D14AF">
        <w:t xml:space="preserve"> </w:t>
      </w:r>
      <w:r w:rsidR="00174C06">
        <w:t xml:space="preserve">and </w:t>
      </w:r>
      <w:r w:rsidR="00270608">
        <w:t>kynurenin</w:t>
      </w:r>
      <w:r w:rsidR="005D4E45">
        <w:t>as</w:t>
      </w:r>
      <w:r w:rsidR="00270608">
        <w:t>e (KYNU) activit</w:t>
      </w:r>
      <w:r w:rsidR="00174C06">
        <w:t>ies, respectively</w:t>
      </w:r>
      <w:r w:rsidR="000C65E7">
        <w:t xml:space="preserve"> </w:t>
      </w:r>
      <w:r w:rsidR="000C65E7">
        <w:fldChar w:fldCharType="begin">
          <w:fldData xml:space="preserve">PEVuZE5vdGU+PENpdGU+PEF1dGhvcj5Hcm92ZW48L0F1dGhvcj48WWVhcj4yMDIxPC9ZZWFyPjxS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</w:fldData>
        </w:fldChar>
      </w:r>
      <w:r w:rsidR="003573B3">
        <w:instrText xml:space="preserve"> ADDIN EN.CITE </w:instrText>
      </w:r>
      <w:r w:rsidR="003573B3">
        <w:fldChar w:fldCharType="begin">
          <w:fldData xml:space="preserve">PEVuZE5vdGU+PENpdGU+PEF1dGhvcj5Hcm92ZW48L0F1dGhvcj48WWVhcj4yMDIxPC9ZZWFyPjxS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</w:fldData>
        </w:fldChar>
      </w:r>
      <w:r w:rsidR="003573B3">
        <w:instrText xml:space="preserve"> ADDIN EN.CITE.DATA </w:instrText>
      </w:r>
      <w:r w:rsidR="003573B3">
        <w:fldChar w:fldCharType="end"/>
      </w:r>
      <w:r w:rsidR="000C65E7">
        <w:fldChar w:fldCharType="separate"/>
      </w:r>
      <w:r w:rsidR="003573B3">
        <w:rPr>
          <w:noProof/>
        </w:rPr>
        <w:t>(19)</w:t>
      </w:r>
      <w:r w:rsidR="000C65E7">
        <w:fldChar w:fldCharType="end"/>
      </w:r>
      <w:r w:rsidR="00AA2145">
        <w:t>. The between batch coefficient</w:t>
      </w:r>
      <w:r w:rsidR="00174C06">
        <w:t>s</w:t>
      </w:r>
      <w:r w:rsidR="00AA2145">
        <w:t xml:space="preserve"> of variation (CV) of quality control samples between assays </w:t>
      </w:r>
      <w:r w:rsidR="00010F59">
        <w:t>w</w:t>
      </w:r>
      <w:r w:rsidR="00174C06">
        <w:t>ere</w:t>
      </w:r>
      <w:r w:rsidR="00010F59">
        <w:t xml:space="preserve"> </w:t>
      </w:r>
      <w:r w:rsidR="00AA2145">
        <w:t xml:space="preserve">2.1% to 4.9%. </w:t>
      </w:r>
    </w:p>
    <w:p w14:paraId="55B00F89" w14:textId="7BB71A4E" w:rsidR="00AA2145" w:rsidRDefault="00AA2145" w:rsidP="00EC5E0B">
      <w:pPr>
        <w:spacing w:line="480" w:lineRule="auto"/>
        <w:jc w:val="both"/>
        <w:rPr>
          <w:b/>
        </w:rPr>
      </w:pPr>
      <w:r w:rsidRPr="004A69B5">
        <w:rPr>
          <w:b/>
        </w:rPr>
        <w:t xml:space="preserve">Calculation of </w:t>
      </w:r>
      <w:r w:rsidR="00281E86">
        <w:rPr>
          <w:b/>
        </w:rPr>
        <w:t xml:space="preserve">the </w:t>
      </w:r>
      <w:r w:rsidRPr="004A69B5">
        <w:rPr>
          <w:b/>
        </w:rPr>
        <w:t xml:space="preserve">metabolic </w:t>
      </w:r>
      <w:r w:rsidR="005E5259">
        <w:rPr>
          <w:b/>
        </w:rPr>
        <w:t>syndrome</w:t>
      </w:r>
      <w:r w:rsidRPr="004A69B5">
        <w:rPr>
          <w:b/>
        </w:rPr>
        <w:t xml:space="preserve"> score</w:t>
      </w:r>
      <w:r>
        <w:rPr>
          <w:b/>
        </w:rPr>
        <w:t xml:space="preserve"> (M</w:t>
      </w:r>
      <w:r w:rsidR="005E5259">
        <w:rPr>
          <w:b/>
        </w:rPr>
        <w:t>et</w:t>
      </w:r>
      <w:r>
        <w:rPr>
          <w:b/>
        </w:rPr>
        <w:t>S)</w:t>
      </w:r>
      <w:r w:rsidRPr="004A69B5">
        <w:rPr>
          <w:b/>
        </w:rPr>
        <w:t xml:space="preserve"> and fatty liver index</w:t>
      </w:r>
      <w:r>
        <w:rPr>
          <w:b/>
        </w:rPr>
        <w:t xml:space="preserve"> (FLI)</w:t>
      </w:r>
    </w:p>
    <w:p w14:paraId="5E50ED1C" w14:textId="35902FE7" w:rsidR="00AA2145" w:rsidRDefault="002D4623" w:rsidP="007040C8">
      <w:pPr>
        <w:spacing w:line="480" w:lineRule="auto"/>
        <w:ind w:firstLine="720"/>
        <w:jc w:val="both"/>
      </w:pPr>
      <w:r>
        <w:t>We</w:t>
      </w:r>
      <w:r w:rsidR="00281E86">
        <w:t xml:space="preserve"> </w:t>
      </w:r>
      <w:r w:rsidR="007040C8">
        <w:t>also examined these associations with the metabolic syndrome score (MetS), that combines the sex-specific risk factors of increased a</w:t>
      </w:r>
      <w:r w:rsidR="007040C8" w:rsidRPr="00FC79F8">
        <w:t xml:space="preserve">bdominal circumference, systolic and diastolic blood pressure, </w:t>
      </w:r>
      <w:r w:rsidR="007040C8">
        <w:t>h</w:t>
      </w:r>
      <w:r w:rsidR="007040C8" w:rsidRPr="00472F97">
        <w:t>omeostasis model assessment of insulin resi</w:t>
      </w:r>
      <w:r w:rsidR="007040C8">
        <w:t xml:space="preserve">stance (HOMA-IR), serum </w:t>
      </w:r>
      <w:r w:rsidR="007040C8" w:rsidRPr="00FC79F8">
        <w:t xml:space="preserve">triglyceride and </w:t>
      </w:r>
      <w:r w:rsidR="007040C8">
        <w:t xml:space="preserve">decreased </w:t>
      </w:r>
      <w:r w:rsidR="007040C8" w:rsidRPr="00FC79F8">
        <w:t>HDL-cholesterol</w:t>
      </w:r>
      <w:r w:rsidR="007040C8">
        <w:t xml:space="preserve"> </w:t>
      </w:r>
      <w:r w:rsidR="007040C8">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007040C8">
        <w:fldChar w:fldCharType="separate"/>
      </w:r>
      <w:r>
        <w:rPr>
          <w:noProof/>
        </w:rPr>
        <w:t>(33)</w:t>
      </w:r>
      <w:r w:rsidR="007040C8">
        <w:fldChar w:fldCharType="end"/>
      </w:r>
      <w:r w:rsidR="007040C8">
        <w:t xml:space="preserve">. The MetS has been proposed as a tool for evaluating the need for intervention in clinical practice </w:t>
      </w:r>
      <w:r w:rsidR="007040C8">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007040C8">
        <w:fldChar w:fldCharType="separate"/>
      </w:r>
      <w:r>
        <w:rPr>
          <w:noProof/>
        </w:rPr>
        <w:t>(33)</w:t>
      </w:r>
      <w:r w:rsidR="007040C8">
        <w:fldChar w:fldCharType="end"/>
      </w:r>
      <w:r w:rsidR="007040C8">
        <w:t xml:space="preserve">. </w:t>
      </w:r>
      <w:r w:rsidR="00281E86">
        <w:t xml:space="preserve">Following a previously published study in children </w:t>
      </w:r>
      <w:r w:rsidR="00281E86">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00281E86">
        <w:fldChar w:fldCharType="separate"/>
      </w:r>
      <w:r>
        <w:rPr>
          <w:noProof/>
        </w:rPr>
        <w:t>(33)</w:t>
      </w:r>
      <w:r w:rsidR="00281E86">
        <w:fldChar w:fldCharType="end"/>
      </w:r>
      <w:r w:rsidR="00281E86">
        <w:t xml:space="preserve">, </w:t>
      </w:r>
      <w:r w:rsidR="00AA2145">
        <w:t>M</w:t>
      </w:r>
      <w:r w:rsidR="005E5259">
        <w:t>et</w:t>
      </w:r>
      <w:r w:rsidR="00AA2145">
        <w:t xml:space="preserve">S was calculated by adding the sex-standardized components: </w:t>
      </w:r>
      <w:r w:rsidR="00AA2145" w:rsidRPr="004D337A">
        <w:t>z_</w:t>
      </w:r>
      <w:r w:rsidR="00AA2145">
        <w:t>abdominal circumference</w:t>
      </w:r>
      <w:r w:rsidR="00AA2145" w:rsidRPr="004D337A">
        <w:t xml:space="preserve"> + (z_SBP + z_DBP</w:t>
      </w:r>
      <w:r w:rsidR="00AA2145">
        <w:t>)/2 + z_HOMA-</w:t>
      </w:r>
      <w:r w:rsidR="00AA2145" w:rsidRPr="004D337A">
        <w:t>IR + (z_</w:t>
      </w:r>
      <w:r w:rsidR="00AA2145">
        <w:t>triglyceride</w:t>
      </w:r>
      <w:r w:rsidR="00AA2145" w:rsidRPr="004D337A">
        <w:t xml:space="preserve"> + z_HDL</w:t>
      </w:r>
      <w:r w:rsidR="00AA2145">
        <w:t>-cholesterol</w:t>
      </w:r>
      <w:r w:rsidR="00AA2145" w:rsidRPr="004D337A">
        <w:t>)/2</w:t>
      </w:r>
      <w:r w:rsidR="00281E86">
        <w:t>.</w:t>
      </w:r>
      <w:r w:rsidR="00AA2145">
        <w:t xml:space="preserve"> </w:t>
      </w:r>
      <w:r w:rsidR="007E6099">
        <w:t xml:space="preserve">Children with MetS </w:t>
      </w:r>
      <w:r w:rsidR="007E6099">
        <w:rPr>
          <w:rFonts w:cstheme="minorHAnsi"/>
        </w:rPr>
        <w:t>≥</w:t>
      </w:r>
      <w:r w:rsidR="007E6099">
        <w:t xml:space="preserve"> 90</w:t>
      </w:r>
      <w:r w:rsidR="007E6099" w:rsidRPr="007E6099">
        <w:rPr>
          <w:vertAlign w:val="superscript"/>
        </w:rPr>
        <w:t>th</w:t>
      </w:r>
      <w:r w:rsidR="007E6099">
        <w:t xml:space="preserve"> percentile were considered has having </w:t>
      </w:r>
      <w:r w:rsidR="00281E86">
        <w:t xml:space="preserve">the </w:t>
      </w:r>
      <w:r w:rsidR="007E6099">
        <w:t xml:space="preserve">metabolic syndrome </w:t>
      </w:r>
      <w:r w:rsidR="007E6099">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007E6099">
        <w:fldChar w:fldCharType="separate"/>
      </w:r>
      <w:r>
        <w:rPr>
          <w:noProof/>
        </w:rPr>
        <w:t>(33)</w:t>
      </w:r>
      <w:r w:rsidR="007E6099">
        <w:fldChar w:fldCharType="end"/>
      </w:r>
      <w:r w:rsidR="007E6099">
        <w:t>.</w:t>
      </w:r>
    </w:p>
    <w:p w14:paraId="61A52C0D" w14:textId="6DB6E1AF" w:rsidR="00AA2145" w:rsidRDefault="007040C8" w:rsidP="007040C8">
      <w:pPr>
        <w:spacing w:line="480" w:lineRule="auto"/>
        <w:ind w:firstLine="720"/>
        <w:jc w:val="both"/>
      </w:pPr>
      <w:r w:rsidRPr="00A43E53">
        <w:t xml:space="preserve">Non-alcoholic fatty liver disease (NAFLD), characterized by fat accumulation in the liver, is the hepatic manifestation of metabolic syndrome, and is becoming a major health concern with </w:t>
      </w:r>
      <w:r w:rsidR="0087106E">
        <w:t xml:space="preserve">an </w:t>
      </w:r>
      <w:r w:rsidRPr="00A43E53">
        <w:t xml:space="preserve">increasing prevalence in children and adolescents </w:t>
      </w:r>
      <w:r>
        <w:fldChar w:fldCharType="begin">
          <w:fldData xml:space="preserve">PEVuZE5vdGU+PENpdGU+PEF1dGhvcj5DbGVtZW50ZTwvQXV0aG9yPjxZZWFyPjIwMTY8L1llYXI+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</w:fldData>
        </w:fldChar>
      </w:r>
      <w:r w:rsidR="002D4623">
        <w:instrText xml:space="preserve"> ADDIN EN.CITE </w:instrText>
      </w:r>
      <w:r w:rsidR="002D4623">
        <w:fldChar w:fldCharType="begin">
          <w:fldData xml:space="preserve">PEVuZE5vdGU+PENpdGU+PEF1dGhvcj5DbGVtZW50ZTwvQXV0aG9yPjxZZWFyPjIwMTY8L1llYXI+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</w:fldData>
        </w:fldChar>
      </w:r>
      <w:r w:rsidR="002D4623">
        <w:instrText xml:space="preserve"> ADDIN EN.CITE.DATA </w:instrText>
      </w:r>
      <w:r w:rsidR="002D4623">
        <w:fldChar w:fldCharType="end"/>
      </w:r>
      <w:r>
        <w:fldChar w:fldCharType="separate"/>
      </w:r>
      <w:r w:rsidR="002D4623">
        <w:rPr>
          <w:noProof/>
        </w:rPr>
        <w:t>(34, 35)</w:t>
      </w:r>
      <w:r>
        <w:fldChar w:fldCharType="end"/>
      </w:r>
      <w:r w:rsidRPr="00A43E53">
        <w:t>.</w:t>
      </w:r>
      <w:r>
        <w:t xml:space="preserve"> </w:t>
      </w:r>
      <w:bookmarkStart w:id="3" w:name="_Hlk92183170"/>
      <w:r w:rsidR="0087106E">
        <w:t xml:space="preserve">The </w:t>
      </w:r>
      <w:r>
        <w:t>prevalence increases with BM</w:t>
      </w:r>
      <w:r w:rsidRPr="00F2003D">
        <w:t>I</w:t>
      </w:r>
      <w:r w:rsidR="009918F7" w:rsidRPr="00F2003D">
        <w:t>,</w:t>
      </w:r>
      <w:r>
        <w:t xml:space="preserve"> and </w:t>
      </w:r>
      <w:r w:rsidR="0087106E">
        <w:t>NAFLD has been</w:t>
      </w:r>
      <w:r>
        <w:t xml:space="preserve"> reported in 38% of obese adolescents </w:t>
      </w:r>
      <w:r>
        <w:fldChar w:fldCharType="begin"/>
      </w:r>
      <w:r>
        <w:instrText xml:space="preserve"> ADDIN EN.CITE &lt;EndNote&gt;&lt;Cite&gt;&lt;Author&gt;Caprio&lt;/Author&gt;&lt;Year&gt;2020&lt;/Year&gt;&lt;RecNum&gt;61&lt;/RecNum&gt;&lt;DisplayText&gt;(2)&lt;/DisplayText&gt;&lt;record&gt;&lt;rec-number&gt;61&lt;/rec-number&gt;&lt;foreign-keys&gt;&lt;key app="EN" db-id="02rvwrtrma9zrqeevs6v9az5atepreaazrse" timestamp="1629435855"&gt;61&lt;/key&gt;&lt;/foreign-keys&gt;&lt;ref-type name="Journal Article"&gt;17&lt;/ref-type&gt;&lt;contributors&gt;&lt;authors&gt;&lt;author&gt;Caprio, S.&lt;/author&gt;&lt;author&gt;Santoro, N.&lt;/author&gt;&lt;author&gt;Weiss, R.&lt;/author&gt;&lt;/authors&gt;&lt;/contributors&gt;&lt;auth-address&gt;Department of Pediatrics, Yale School of Medicine, New Haven, CT, USA. sonia.caprio@yale.edu.&amp;#xD;Department of Pediatrics, Yale School of Medicine, New Haven, CT, USA. nicola.santoro@yale.edu.&amp;#xD;Department of Pediatrics, Ruth Rappaport Children&amp;apos;s Hospital, Rambam Medical Center, Technion School of Medicine, Haifa, Israel. ramw@ekmd.huji.ac.il.&lt;/auth-address&gt;&lt;titles&gt;&lt;title&gt;Childhood obesity and the associated rise in cardiometabolic complications&lt;/title&gt;&lt;secondary-title&gt;Nat Metab&lt;/secondary-title&gt;&lt;alt-title&gt;Nature metabolism&lt;/alt-title&gt;&lt;/titles&gt;&lt;periodical&gt;&lt;full-title&gt;Nat Metab&lt;/full-title&gt;&lt;abbr-1&gt;Nature metabolism&lt;/abbr-1&gt;&lt;/periodical&gt;&lt;alt-periodical&gt;&lt;full-title&gt;Nat Metab&lt;/full-title&gt;&lt;abbr-1&gt;Nature metabolism&lt;/abbr-1&gt;&lt;/alt-periodical&gt;&lt;pages&gt;223-232&lt;/pages&gt;&lt;volume&gt;2&lt;/volume&gt;&lt;number&gt;3&lt;/number&gt;&lt;edition&gt;2020/07/23&lt;/edition&gt;&lt;keywords&gt;&lt;keyword&gt;Adolescent&lt;/keyword&gt;&lt;keyword&gt;Cardiovascular Diseases/*complications&lt;/keyword&gt;&lt;keyword&gt;Child&lt;/keyword&gt;&lt;keyword&gt;Humans&lt;/keyword&gt;&lt;keyword&gt;Metabolic Syndrome/*complications&lt;/keyword&gt;&lt;keyword&gt;Pediatric Obesity/*complications&lt;/keyword&gt;&lt;keyword&gt;Risk Factors&lt;/keyword&gt;&lt;/keywords&gt;&lt;dates&gt;&lt;year&gt;2020&lt;/year&gt;&lt;pub-dates&gt;&lt;date&gt;Mar&lt;/date&gt;&lt;/pub-dates&gt;&lt;/dates&gt;&lt;isbn&gt;2522-5812&lt;/isbn&gt;&lt;accession-num&gt;32694781&lt;/accession-num&gt;&lt;urls&gt;&lt;/urls&gt;&lt;electronic-resource-num&gt;10.1038/s42255-020-0183-z&lt;/electronic-resource-num&gt;&lt;remote-database-provider&gt;NLM&lt;/remote-database-provider&gt;&lt;language&gt;eng&lt;/language&gt;&lt;/record&gt;&lt;/Cite&gt;&lt;/EndNote&gt;</w:instrText>
      </w:r>
      <w:r>
        <w:fldChar w:fldCharType="separate"/>
      </w:r>
      <w:r>
        <w:rPr>
          <w:noProof/>
        </w:rPr>
        <w:t>(2)</w:t>
      </w:r>
      <w:r>
        <w:fldChar w:fldCharType="end"/>
      </w:r>
      <w:r>
        <w:t xml:space="preserve">. </w:t>
      </w:r>
      <w:bookmarkEnd w:id="3"/>
      <w:r>
        <w:t>We further studied the relationship between KYN pathway metabolites and fatty liver index (FLI), an algorithm for prediction of fatty liver in the general population</w:t>
      </w:r>
      <w:r w:rsidR="0087106E">
        <w:t xml:space="preserve"> developed to identify individuals for intervention in clinical practice </w:t>
      </w:r>
      <w:r w:rsidR="0087106E">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instrText xml:space="preserve"> ADDIN EN.CITE </w:instrText>
      </w:r>
      <w:r w:rsidR="002D4623">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instrText xml:space="preserve"> ADDIN EN.CITE.DATA </w:instrText>
      </w:r>
      <w:r w:rsidR="002D4623">
        <w:fldChar w:fldCharType="end"/>
      </w:r>
      <w:r w:rsidR="0087106E">
        <w:fldChar w:fldCharType="separate"/>
      </w:r>
      <w:r w:rsidR="002D4623">
        <w:rPr>
          <w:noProof/>
        </w:rPr>
        <w:t>(36)</w:t>
      </w:r>
      <w:r w:rsidR="0087106E">
        <w:fldChar w:fldCharType="end"/>
      </w:r>
      <w:r w:rsidR="0087106E">
        <w:t xml:space="preserve"> </w:t>
      </w:r>
      <w:r>
        <w:t>based on the predictors BMI, abdominal circumference, serum triglycerides and gamma glutamyl transferase (GGT), which has bee</w:t>
      </w:r>
      <w:r w:rsidRPr="00F2003D">
        <w:t>n</w:t>
      </w:r>
      <w:r w:rsidR="008D2D93" w:rsidRPr="00F2003D">
        <w:rPr>
          <w:strike/>
        </w:rPr>
        <w:t xml:space="preserve"> </w:t>
      </w:r>
      <w:r w:rsidR="008D2D93">
        <w:t xml:space="preserve">used in children </w:t>
      </w:r>
      <w:r w:rsidR="008D2D93">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 </w:instrText>
      </w:r>
      <w:r w:rsidR="002D4623">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DATA </w:instrText>
      </w:r>
      <w:r w:rsidR="002D4623">
        <w:fldChar w:fldCharType="end"/>
      </w:r>
      <w:r w:rsidR="008D2D93">
        <w:fldChar w:fldCharType="separate"/>
      </w:r>
      <w:r w:rsidR="002D4623">
        <w:rPr>
          <w:noProof/>
        </w:rPr>
        <w:t>(37)</w:t>
      </w:r>
      <w:r w:rsidR="008D2D93">
        <w:fldChar w:fldCharType="end"/>
      </w:r>
      <w:r>
        <w:t xml:space="preserve">. </w:t>
      </w:r>
      <w:r w:rsidR="00AA2145">
        <w:t xml:space="preserve">FLI was calculated </w:t>
      </w:r>
      <w:r>
        <w:t xml:space="preserve">using published equation </w:t>
      </w:r>
      <w:r w:rsidR="00AA2145">
        <w:t>as (e</w:t>
      </w:r>
      <w:r w:rsidR="00AA2145">
        <w:rPr>
          <w:vertAlign w:val="superscript"/>
        </w:rPr>
        <w:t xml:space="preserve">0.953*loge(triglyceride) </w:t>
      </w:r>
      <w:r w:rsidR="00AA2145" w:rsidRPr="0026596C">
        <w:rPr>
          <w:vertAlign w:val="superscript"/>
        </w:rPr>
        <w:t>+ 0.139*</w:t>
      </w:r>
      <w:r w:rsidR="00AA2145">
        <w:rPr>
          <w:vertAlign w:val="superscript"/>
        </w:rPr>
        <w:t>BMI + 0.718*loge(GGT) +0.053(abdominal circumference) – 15.745</w:t>
      </w:r>
      <w:r w:rsidR="00AA2145">
        <w:t>)/(1+ e</w:t>
      </w:r>
      <w:r w:rsidR="00AA2145">
        <w:rPr>
          <w:vertAlign w:val="superscript"/>
        </w:rPr>
        <w:t xml:space="preserve">0.953*loge(triglyceride) </w:t>
      </w:r>
      <w:r w:rsidR="00AA2145" w:rsidRPr="0026596C">
        <w:rPr>
          <w:vertAlign w:val="superscript"/>
        </w:rPr>
        <w:t>+ 0.139*</w:t>
      </w:r>
      <w:r w:rsidR="00AA2145">
        <w:rPr>
          <w:vertAlign w:val="superscript"/>
        </w:rPr>
        <w:t>BMI + 0.718*loge(GGT) +0.053(abdominal circumference) – 15.745</w:t>
      </w:r>
      <w:r w:rsidR="00AA2145">
        <w:t>) *100</w:t>
      </w:r>
      <w:r w:rsidR="00461455">
        <w:t xml:space="preserve"> </w:t>
      </w:r>
      <w:r w:rsidR="00461455">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instrText xml:space="preserve"> ADDIN EN.CITE </w:instrText>
      </w:r>
      <w:r w:rsidR="002D4623">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instrText xml:space="preserve"> ADDIN EN.CITE.DATA </w:instrText>
      </w:r>
      <w:r w:rsidR="002D4623">
        <w:fldChar w:fldCharType="end"/>
      </w:r>
      <w:r w:rsidR="00461455">
        <w:fldChar w:fldCharType="separate"/>
      </w:r>
      <w:r w:rsidR="002D4623">
        <w:rPr>
          <w:noProof/>
        </w:rPr>
        <w:t>(36)</w:t>
      </w:r>
      <w:r w:rsidR="00461455">
        <w:fldChar w:fldCharType="end"/>
      </w:r>
      <w:r w:rsidR="00AA2145">
        <w:t>.</w:t>
      </w:r>
      <w:r w:rsidR="007E6099">
        <w:t xml:space="preserve"> </w:t>
      </w:r>
      <w:r w:rsidR="007E6099" w:rsidRPr="00A25D09">
        <w:t xml:space="preserve">A score of &lt;30 </w:t>
      </w:r>
      <w:r w:rsidR="0087106E" w:rsidRPr="00A25D09">
        <w:t xml:space="preserve">was </w:t>
      </w:r>
      <w:r w:rsidR="007E6099" w:rsidRPr="00A25D09">
        <w:t xml:space="preserve">considered to rule out NAFLD </w:t>
      </w:r>
      <w:r w:rsidR="007E6099" w:rsidRPr="00A25D09">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rsidRPr="00A25D09">
        <w:instrText xml:space="preserve"> ADDIN EN.CITE </w:instrText>
      </w:r>
      <w:r w:rsidR="002D4623" w:rsidRPr="00A25D09">
        <w:fldChar w:fldCharType="begin">
          <w:fldData xml:space="preserve">PEVuZE5vdGU+PENpdGU+PEF1dGhvcj5CZWRvZ25pPC9BdXRob3I+PFllYXI+MjAwNjwvWWVhcj48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</w:fldData>
        </w:fldChar>
      </w:r>
      <w:r w:rsidR="002D4623" w:rsidRPr="00A25D09">
        <w:instrText xml:space="preserve"> ADDIN EN.CITE.DATA </w:instrText>
      </w:r>
      <w:r w:rsidR="002D4623" w:rsidRPr="00A25D09">
        <w:fldChar w:fldCharType="end"/>
      </w:r>
      <w:r w:rsidR="007E6099" w:rsidRPr="00A25D09">
        <w:fldChar w:fldCharType="separate"/>
      </w:r>
      <w:r w:rsidR="002D4623" w:rsidRPr="00A25D09">
        <w:rPr>
          <w:noProof/>
        </w:rPr>
        <w:t>(36)</w:t>
      </w:r>
      <w:r w:rsidR="007E6099" w:rsidRPr="00A25D09">
        <w:fldChar w:fldCharType="end"/>
      </w:r>
      <w:r w:rsidR="007E6099" w:rsidRPr="00A25D09">
        <w:t>.</w:t>
      </w:r>
    </w:p>
    <w:p w14:paraId="1897E99C" w14:textId="77777777" w:rsidR="00AA2145" w:rsidRDefault="00AA2145" w:rsidP="00EC5E0B">
      <w:pPr>
        <w:spacing w:line="480" w:lineRule="auto"/>
        <w:jc w:val="both"/>
        <w:rPr>
          <w:b/>
        </w:rPr>
      </w:pPr>
      <w:r w:rsidRPr="00BF5C9C">
        <w:rPr>
          <w:b/>
        </w:rPr>
        <w:t>Statistical analyses</w:t>
      </w:r>
    </w:p>
    <w:p w14:paraId="16E9B4F4" w14:textId="01554B89" w:rsidR="00AA2145" w:rsidRDefault="00AA2145" w:rsidP="00EC5E0B">
      <w:pPr>
        <w:spacing w:line="480" w:lineRule="auto"/>
        <w:ind w:firstLine="720"/>
        <w:jc w:val="both"/>
      </w:pPr>
      <w:r>
        <w:t xml:space="preserve">Statistical analyses were performed using </w:t>
      </w:r>
      <w:r w:rsidRPr="006C7D97">
        <w:t xml:space="preserve">SPSS Statistics for Windows, Version </w:t>
      </w:r>
      <w:r w:rsidR="007C1131" w:rsidRPr="006C7D97">
        <w:t>2</w:t>
      </w:r>
      <w:r w:rsidR="007C1131">
        <w:t>6</w:t>
      </w:r>
      <w:r w:rsidRPr="006C7D97">
        <w:t>.0</w:t>
      </w:r>
      <w:r w:rsidR="005D027D">
        <w:t xml:space="preserve"> </w:t>
      </w:r>
      <w:r w:rsidRPr="006C7D97">
        <w:t>(IBM Corp., Armonk, NY).</w:t>
      </w:r>
      <w:r>
        <w:t xml:space="preserve"> </w:t>
      </w:r>
      <w:r w:rsidRPr="00F140C4">
        <w:t xml:space="preserve">Independent samples t-test </w:t>
      </w:r>
      <w:r w:rsidR="0087106E">
        <w:t>were</w:t>
      </w:r>
      <w:r w:rsidRPr="00F140C4">
        <w:t xml:space="preserve"> used to compare mean values of normally distributed variables between girls and boys. Analysis of variance (ANOVA) (post-hoc test with Bonferroni correction) was used to compare mean values of normally distributed variables between Chinese, Malay and Indian ethnic groups. </w:t>
      </w:r>
      <w:r>
        <w:t>For variables that were not normally distributed</w:t>
      </w:r>
      <w:r w:rsidR="0087106E">
        <w:t>,</w:t>
      </w:r>
      <w:r>
        <w:t xml:space="preserve"> e.g. insulin and HOMA-IR, the variables were Log</w:t>
      </w:r>
      <w:r w:rsidRPr="00604C90">
        <w:rPr>
          <w:vertAlign w:val="subscript"/>
        </w:rPr>
        <w:t>10</w:t>
      </w:r>
      <w:r>
        <w:t xml:space="preserve"> transformed before statistical comparison. Logistic regression analysis</w:t>
      </w:r>
      <w:r w:rsidRPr="00CC5253">
        <w:t xml:space="preserve"> </w:t>
      </w:r>
      <w:r>
        <w:t xml:space="preserve">was used to compare mean values of normally distributed variables by increasing weight categories. </w:t>
      </w:r>
    </w:p>
    <w:p w14:paraId="1ECFBFB9" w14:textId="6B65BB16" w:rsidR="00AA2145" w:rsidRDefault="00AA2145" w:rsidP="00EC5E0B">
      <w:pPr>
        <w:spacing w:line="480" w:lineRule="auto"/>
        <w:ind w:firstLine="720"/>
        <w:jc w:val="both"/>
      </w:pPr>
      <w:r w:rsidRPr="0072371C">
        <w:t xml:space="preserve">Multivariable regression analyses were performed </w:t>
      </w:r>
      <w:r>
        <w:t xml:space="preserve">with the </w:t>
      </w:r>
      <w:r w:rsidR="0098788C">
        <w:t>KYN</w:t>
      </w:r>
      <w:r>
        <w:t xml:space="preserve"> metabolites as the main exposures and metabolic health risk components or </w:t>
      </w:r>
      <w:r w:rsidR="0019123A">
        <w:t>metabolic syndrome score</w:t>
      </w:r>
      <w:r>
        <w:t>s or fatty liver index as outcomes of interest.</w:t>
      </w:r>
      <w:r w:rsidRPr="0072371C">
        <w:t xml:space="preserve"> Both exposures and outcome variables were transformed into standardized scores so that the strength</w:t>
      </w:r>
      <w:r w:rsidR="0087106E">
        <w:t>s</w:t>
      </w:r>
      <w:r w:rsidRPr="0072371C">
        <w:t xml:space="preserve"> of associations were comparable in </w:t>
      </w:r>
      <w:r>
        <w:t xml:space="preserve">the </w:t>
      </w:r>
      <w:r w:rsidRPr="0072371C">
        <w:t>regression model</w:t>
      </w:r>
      <w:r w:rsidR="00D25133">
        <w:t>s</w:t>
      </w:r>
      <w:r w:rsidRPr="0072371C">
        <w:t>.</w:t>
      </w:r>
      <w:r>
        <w:t xml:space="preserve"> All regression models were adjusted for sex and ethnicity. </w:t>
      </w:r>
      <w:r w:rsidRPr="004A31AA">
        <w:t xml:space="preserve">Multivariable logistic regression analysis, with adjustment for sex and ethnicity, was used to determine the association between the standardized scores of the </w:t>
      </w:r>
      <w:r w:rsidR="0098788C">
        <w:t>KYN</w:t>
      </w:r>
      <w:r w:rsidRPr="004A31AA">
        <w:t xml:space="preserve"> metabolites and hsCRP categories.</w:t>
      </w:r>
      <w:r>
        <w:t xml:space="preserve"> </w:t>
      </w:r>
      <w:r w:rsidRPr="00D84C1A">
        <w:rPr>
          <w:i/>
        </w:rPr>
        <w:t>p</w:t>
      </w:r>
      <w:r w:rsidRPr="001738D0">
        <w:t xml:space="preserve">-values &lt;0.05 </w:t>
      </w:r>
      <w:r w:rsidR="0087106E">
        <w:t>were</w:t>
      </w:r>
      <w:r w:rsidRPr="001738D0">
        <w:t xml:space="preserve"> considered significant.</w:t>
      </w:r>
      <w:r>
        <w:t xml:space="preserve"> </w:t>
      </w:r>
    </w:p>
    <w:p w14:paraId="25C90B3F" w14:textId="77777777" w:rsidR="007C1131" w:rsidRDefault="007C1131" w:rsidP="00EC5E0B">
      <w:pPr>
        <w:spacing w:line="480" w:lineRule="auto"/>
        <w:ind w:firstLine="720"/>
        <w:jc w:val="both"/>
      </w:pPr>
    </w:p>
    <w:p w14:paraId="0B03FDFE" w14:textId="2D611D24" w:rsidR="00AA2145" w:rsidRDefault="00AA2145" w:rsidP="00EC5E0B">
      <w:pPr>
        <w:spacing w:line="480" w:lineRule="auto"/>
        <w:jc w:val="both"/>
        <w:rPr>
          <w:b/>
        </w:rPr>
      </w:pPr>
      <w:r>
        <w:rPr>
          <w:b/>
        </w:rPr>
        <w:t>Results</w:t>
      </w:r>
    </w:p>
    <w:p w14:paraId="3333A40F" w14:textId="77777777" w:rsidR="00AA2145" w:rsidRDefault="00AA2145" w:rsidP="00EC5E0B">
      <w:pPr>
        <w:spacing w:line="480" w:lineRule="auto"/>
        <w:jc w:val="both"/>
        <w:rPr>
          <w:b/>
        </w:rPr>
      </w:pPr>
      <w:r w:rsidRPr="00D33D20">
        <w:rPr>
          <w:b/>
        </w:rPr>
        <w:t>Char</w:t>
      </w:r>
      <w:r>
        <w:rPr>
          <w:b/>
        </w:rPr>
        <w:t>acteristics of the study cohort</w:t>
      </w:r>
    </w:p>
    <w:p w14:paraId="5F29A26C" w14:textId="52E3CBDA" w:rsidR="00AA2145" w:rsidRDefault="00AA2145" w:rsidP="00EC5E0B">
      <w:pPr>
        <w:spacing w:line="480" w:lineRule="auto"/>
        <w:ind w:firstLine="720"/>
        <w:jc w:val="both"/>
      </w:pPr>
      <w:r>
        <w:t xml:space="preserve">The characteristics of the study cohort is shown in </w:t>
      </w:r>
      <w:r w:rsidRPr="005779E6">
        <w:rPr>
          <w:b/>
        </w:rPr>
        <w:t>Table 1</w:t>
      </w:r>
      <w:r>
        <w:t xml:space="preserve">. </w:t>
      </w:r>
      <w:r w:rsidR="002B0F14">
        <w:t xml:space="preserve">The mean age was 8 years </w:t>
      </w:r>
      <w:r w:rsidR="002B0F14">
        <w:rPr>
          <w:rFonts w:cstheme="minorHAnsi"/>
        </w:rPr>
        <w:t xml:space="preserve">± </w:t>
      </w:r>
      <w:r w:rsidR="00175CD4">
        <w:t xml:space="preserve">4.1 </w:t>
      </w:r>
      <w:r w:rsidR="002B0F14" w:rsidRPr="00232B37">
        <w:t>months</w:t>
      </w:r>
      <w:r w:rsidR="002B0F14">
        <w:t xml:space="preserve">, </w:t>
      </w:r>
      <w:r w:rsidR="002F0EFA">
        <w:t xml:space="preserve">range </w:t>
      </w:r>
      <w:r w:rsidR="002B0F14" w:rsidRPr="002F0EFA">
        <w:t>7.7-8.5 years</w:t>
      </w:r>
      <w:r w:rsidR="002B0F14">
        <w:t xml:space="preserve">. </w:t>
      </w:r>
      <w:r>
        <w:t>Among the 552 children, 51% were boys and 49% were girls. M</w:t>
      </w:r>
      <w:r w:rsidR="00071428">
        <w:t>ost</w:t>
      </w:r>
      <w:r>
        <w:t xml:space="preserve"> of the children were of Chinese ethnicity (55%), with a minority of Malay (27%) and Indian (18%) ethnicit</w:t>
      </w:r>
      <w:r w:rsidR="00071428">
        <w:t>y</w:t>
      </w:r>
      <w:r>
        <w:t>. The mean BMI of the children was 16.5 kg/m</w:t>
      </w:r>
      <w:r>
        <w:rPr>
          <w:vertAlign w:val="superscript"/>
        </w:rPr>
        <w:t>2</w:t>
      </w:r>
      <w:r w:rsidR="00BE2A41">
        <w:t xml:space="preserve"> (mean (SD) </w:t>
      </w:r>
      <w:r w:rsidR="00BE2A41" w:rsidRPr="00BE2A41">
        <w:t>16.7 (3.1)</w:t>
      </w:r>
      <w:r w:rsidR="00BE2A41">
        <w:t xml:space="preserve"> kg/m</w:t>
      </w:r>
      <w:r w:rsidR="00BE2A41">
        <w:rPr>
          <w:vertAlign w:val="superscript"/>
        </w:rPr>
        <w:t>2</w:t>
      </w:r>
      <w:r w:rsidR="00BE2A41">
        <w:t xml:space="preserve"> for boys and 1</w:t>
      </w:r>
      <w:r w:rsidR="00BE2A41" w:rsidRPr="00BE2A41">
        <w:t>6.4 (3.1)</w:t>
      </w:r>
      <w:r w:rsidR="00BE2A41">
        <w:t xml:space="preserve"> kg/m</w:t>
      </w:r>
      <w:r w:rsidR="00BE2A41">
        <w:rPr>
          <w:vertAlign w:val="superscript"/>
        </w:rPr>
        <w:t>2</w:t>
      </w:r>
      <w:r w:rsidR="00BE2A41">
        <w:t xml:space="preserve"> for girls)</w:t>
      </w:r>
      <w:r>
        <w:t xml:space="preserve">. </w:t>
      </w:r>
      <w:r w:rsidR="00BE2A41">
        <w:t>Indian children had higher BMI (</w:t>
      </w:r>
      <w:r w:rsidR="00BE2A41" w:rsidRPr="00BE2A41">
        <w:t>17.0 (3.5)</w:t>
      </w:r>
      <w:r w:rsidR="00BE2A41">
        <w:t xml:space="preserve"> kg/m</w:t>
      </w:r>
      <w:r w:rsidR="00BE2A41">
        <w:rPr>
          <w:vertAlign w:val="superscript"/>
        </w:rPr>
        <w:t>2</w:t>
      </w:r>
      <w:r w:rsidR="00BE2A41">
        <w:t xml:space="preserve"> than Chinese (</w:t>
      </w:r>
      <w:r w:rsidR="00BE2A41" w:rsidRPr="00BE2A41">
        <w:t>16.3 (2.7)</w:t>
      </w:r>
      <w:r w:rsidR="00BE2A41">
        <w:t xml:space="preserve"> kg/m</w:t>
      </w:r>
      <w:r w:rsidR="00BE2A41">
        <w:rPr>
          <w:vertAlign w:val="superscript"/>
        </w:rPr>
        <w:t>2</w:t>
      </w:r>
      <w:r w:rsidR="00BE2A41" w:rsidRPr="00BE2A41">
        <w:t xml:space="preserve">) </w:t>
      </w:r>
      <w:r w:rsidR="00BE2A41">
        <w:t>and Malay (</w:t>
      </w:r>
      <w:r w:rsidR="00BE2A41" w:rsidRPr="00BE2A41">
        <w:t>16.</w:t>
      </w:r>
      <w:r w:rsidR="00BE2A41">
        <w:t>8</w:t>
      </w:r>
      <w:r w:rsidR="00BE2A41" w:rsidRPr="00BE2A41">
        <w:t xml:space="preserve"> (</w:t>
      </w:r>
      <w:r w:rsidR="00BE2A41">
        <w:t>3.5</w:t>
      </w:r>
      <w:r w:rsidR="00BE2A41" w:rsidRPr="00BE2A41">
        <w:t>)</w:t>
      </w:r>
      <w:r w:rsidR="00BE2A41">
        <w:t xml:space="preserve"> kg/m</w:t>
      </w:r>
      <w:r w:rsidR="00BE2A41">
        <w:rPr>
          <w:vertAlign w:val="superscript"/>
        </w:rPr>
        <w:t>2</w:t>
      </w:r>
      <w:r w:rsidR="00BE2A41" w:rsidRPr="00BE2A41">
        <w:t xml:space="preserve">) </w:t>
      </w:r>
      <w:r w:rsidR="00BE2A41">
        <w:t xml:space="preserve">children. </w:t>
      </w:r>
      <w:r>
        <w:t xml:space="preserve">Girls and children of Indian ethnicity had higher </w:t>
      </w:r>
      <w:r w:rsidR="00FC52A5">
        <w:t xml:space="preserve">body </w:t>
      </w:r>
      <w:r>
        <w:t>fat percentage. Girls also had higher total cholesterol and LDL-cholesterol levels compared to boys</w:t>
      </w:r>
      <w:r w:rsidR="00010F59">
        <w:t>.</w:t>
      </w:r>
      <w:r>
        <w:t xml:space="preserve"> Indian children had lower HDL-cholesterol compared to Malay and Chinese children. Insulin resistance, as indicated by HOMA-IR, was highest in Indian children, as were </w:t>
      </w:r>
      <w:r w:rsidR="0019123A">
        <w:t>MetS</w:t>
      </w:r>
      <w:r>
        <w:t xml:space="preserve"> and FLI</w:t>
      </w:r>
      <w:r w:rsidR="00770D82">
        <w:t xml:space="preserve"> scores</w:t>
      </w:r>
      <w:r>
        <w:t xml:space="preserve">. </w:t>
      </w:r>
      <w:r w:rsidR="007B19D9" w:rsidRPr="007B19D9">
        <w:rPr>
          <w:b/>
          <w:bCs/>
        </w:rPr>
        <w:t>Supplementary table 1</w:t>
      </w:r>
      <w:r w:rsidR="007B19D9" w:rsidRPr="007B19D9">
        <w:t xml:space="preserve"> shows the comparison between the children who had KYN metabolites measured in their blood and those who did not consent for blood collection.</w:t>
      </w:r>
      <w:r w:rsidR="007B19D9">
        <w:t xml:space="preserve"> </w:t>
      </w:r>
      <w:r w:rsidR="00183418">
        <w:t>T</w:t>
      </w:r>
      <w:r w:rsidR="007B19D9">
        <w:t xml:space="preserve">here was no difference in BMI, abdominal circumference, fat percentage, systolic or diastolic blood pressure between those included in the study and those who were not. </w:t>
      </w:r>
    </w:p>
    <w:p w14:paraId="204F19A3" w14:textId="0BB544DF" w:rsidR="007C1131" w:rsidRDefault="00AA2145" w:rsidP="003E648F">
      <w:pPr>
        <w:spacing w:line="480" w:lineRule="auto"/>
        <w:ind w:firstLine="720"/>
        <w:jc w:val="both"/>
        <w:rPr>
          <w:b/>
        </w:rPr>
      </w:pPr>
      <w:r>
        <w:t xml:space="preserve">Using the 2007 WHO classification of BMI-for-age Z-scores, 37 children (6.7%) were underweight, 76.4% had </w:t>
      </w:r>
      <w:r w:rsidR="002F0EFA">
        <w:t xml:space="preserve">normal </w:t>
      </w:r>
      <w:r>
        <w:t xml:space="preserve">weight, 65 (11.8%) were </w:t>
      </w:r>
      <w:r w:rsidR="002F0EFA">
        <w:t>overweight,</w:t>
      </w:r>
      <w:r>
        <w:t xml:space="preserve"> and 28 (5.1%) were </w:t>
      </w:r>
      <w:r w:rsidR="00232B37">
        <w:t>obese</w:t>
      </w:r>
      <w:r>
        <w:t xml:space="preserve"> (</w:t>
      </w:r>
      <w:r w:rsidRPr="00517773">
        <w:rPr>
          <w:b/>
        </w:rPr>
        <w:t>Table 2</w:t>
      </w:r>
      <w:r>
        <w:t>). 45 boys (15.9%) and 48 girls (17.8%) were overweight</w:t>
      </w:r>
      <w:r w:rsidR="005875C2">
        <w:t xml:space="preserve"> or </w:t>
      </w:r>
      <w:r w:rsidR="00232B37">
        <w:t>obese</w:t>
      </w:r>
      <w:r w:rsidR="00F27ED5">
        <w:t xml:space="preserve">. </w:t>
      </w:r>
      <w:r>
        <w:t>Malay (20.3%) and Indian (25.3%) children were more likely to be overweight than Chinese (12.5%) children. Overweight children had higher blood pressure, fasting glucose, fasting insulin</w:t>
      </w:r>
      <w:r w:rsidR="00DB706D">
        <w:t xml:space="preserve">, </w:t>
      </w:r>
      <w:r w:rsidR="00232B37">
        <w:t>HOMA-IR</w:t>
      </w:r>
      <w:r>
        <w:t>, hsCRP, triglyceride, M</w:t>
      </w:r>
      <w:r w:rsidR="00D60B54">
        <w:t>et</w:t>
      </w:r>
      <w:r>
        <w:t>S and FLI</w:t>
      </w:r>
      <w:r w:rsidR="007C1131">
        <w:t xml:space="preserve"> scores</w:t>
      </w:r>
      <w:r>
        <w:t xml:space="preserve">, but lower HDL-cholesterol. </w:t>
      </w:r>
      <w:r w:rsidR="004D6902">
        <w:t xml:space="preserve">Using </w:t>
      </w:r>
      <w:r w:rsidR="00930089">
        <w:t xml:space="preserve">the Z-score </w:t>
      </w:r>
      <w:r w:rsidR="00930089">
        <w:rPr>
          <w:rFonts w:cstheme="minorHAnsi"/>
        </w:rPr>
        <w:t>≥</w:t>
      </w:r>
      <w:r w:rsidR="00930089">
        <w:t xml:space="preserve"> 90</w:t>
      </w:r>
      <w:r w:rsidR="00930089" w:rsidRPr="004D6902">
        <w:rPr>
          <w:vertAlign w:val="superscript"/>
        </w:rPr>
        <w:t>th</w:t>
      </w:r>
      <w:r w:rsidR="00930089">
        <w:t xml:space="preserve"> percentile </w:t>
      </w:r>
      <w:r w:rsidR="004D6902">
        <w:t xml:space="preserve">definition of MetS, 0%, 1.6%, 35.3% and 76.9% of girls in the underweight, </w:t>
      </w:r>
      <w:r w:rsidR="00097C88">
        <w:t xml:space="preserve">normal </w:t>
      </w:r>
      <w:r w:rsidR="004D6902">
        <w:t xml:space="preserve">weight, overweight and </w:t>
      </w:r>
      <w:r w:rsidR="00232B37">
        <w:t>obese</w:t>
      </w:r>
      <w:r w:rsidR="004D6902">
        <w:t xml:space="preserve"> categories respectively had MetS, while 0%, 1.9%, 27.6% and 86.7% of boys in the underweight, </w:t>
      </w:r>
      <w:r w:rsidR="00097C88">
        <w:t xml:space="preserve">normal </w:t>
      </w:r>
      <w:r w:rsidR="004D6902">
        <w:t xml:space="preserve">weight, overweight and </w:t>
      </w:r>
      <w:r w:rsidR="00232B37">
        <w:t>obese</w:t>
      </w:r>
      <w:r w:rsidR="004D6902">
        <w:t xml:space="preserve"> categories had MetS</w:t>
      </w:r>
      <w:r w:rsidR="004D6902">
        <w:rPr>
          <w:b/>
        </w:rPr>
        <w:t>.</w:t>
      </w:r>
    </w:p>
    <w:p w14:paraId="3C219BB0" w14:textId="77777777" w:rsidR="007C1131" w:rsidRDefault="007C1131" w:rsidP="00EC5E0B">
      <w:pPr>
        <w:spacing w:line="480" w:lineRule="auto"/>
        <w:ind w:firstLine="720"/>
        <w:jc w:val="both"/>
        <w:rPr>
          <w:b/>
        </w:rPr>
      </w:pPr>
    </w:p>
    <w:p w14:paraId="18D143D5" w14:textId="3F05E37E" w:rsidR="00AA2145" w:rsidRDefault="0098788C" w:rsidP="00EC5E0B">
      <w:pPr>
        <w:spacing w:line="480" w:lineRule="auto"/>
        <w:jc w:val="both"/>
        <w:rPr>
          <w:b/>
        </w:rPr>
      </w:pPr>
      <w:r>
        <w:rPr>
          <w:b/>
        </w:rPr>
        <w:t>KYN</w:t>
      </w:r>
      <w:r w:rsidR="00AA2145" w:rsidRPr="00D33D20">
        <w:rPr>
          <w:b/>
        </w:rPr>
        <w:t xml:space="preserve"> metabolites</w:t>
      </w:r>
    </w:p>
    <w:p w14:paraId="2F2400A5" w14:textId="54F9B2AB" w:rsidR="00AA2145" w:rsidRDefault="00AA2145" w:rsidP="00EC5E0B">
      <w:pPr>
        <w:spacing w:line="480" w:lineRule="auto"/>
        <w:jc w:val="both"/>
      </w:pPr>
      <w:r>
        <w:rPr>
          <w:b/>
        </w:rPr>
        <w:tab/>
      </w:r>
      <w:r w:rsidRPr="00DF44C6">
        <w:t>Boys had higher HAA and QA concentrations compared to girls</w:t>
      </w:r>
      <w:r w:rsidR="005D4E45">
        <w:t xml:space="preserve"> (Table 1)</w:t>
      </w:r>
      <w:r w:rsidRPr="00DF44C6">
        <w:t>.</w:t>
      </w:r>
      <w:r>
        <w:t xml:space="preserve"> Malay children had lower </w:t>
      </w:r>
      <w:r w:rsidR="00BE2A41">
        <w:t xml:space="preserve">TRP </w:t>
      </w:r>
      <w:r>
        <w:t>concentrations compared to Chinese and Indian children</w:t>
      </w:r>
      <w:r w:rsidR="00F200EC">
        <w:t>, as well as lower XA concentrations compared to Chinese children</w:t>
      </w:r>
      <w:r>
        <w:t xml:space="preserve">. Indian children had higher </w:t>
      </w:r>
      <w:r w:rsidR="004A7766">
        <w:t xml:space="preserve">KYN </w:t>
      </w:r>
      <w:r>
        <w:t xml:space="preserve">concentrations compared to Chinese children. </w:t>
      </w:r>
      <w:r w:rsidR="00DC6835" w:rsidRPr="00F2003D">
        <w:t xml:space="preserve">Chinese children had higher HAA concentrations compared to Malay and Indian children. </w:t>
      </w:r>
      <w:r w:rsidRPr="00F2003D">
        <w:t xml:space="preserve">Chinese children </w:t>
      </w:r>
      <w:r w:rsidR="00DC6835" w:rsidRPr="00F2003D">
        <w:t xml:space="preserve">also </w:t>
      </w:r>
      <w:r w:rsidRPr="00F2003D">
        <w:t>had lo</w:t>
      </w:r>
      <w:r>
        <w:t xml:space="preserve">wer </w:t>
      </w:r>
      <w:r w:rsidR="004A7766">
        <w:t>KYN/TRP</w:t>
      </w:r>
      <w:r>
        <w:t xml:space="preserve"> ratios</w:t>
      </w:r>
      <w:r w:rsidR="00F200EC">
        <w:t xml:space="preserve"> </w:t>
      </w:r>
      <w:r w:rsidR="001C65E0">
        <w:t>but</w:t>
      </w:r>
      <w:r w:rsidR="00F200EC">
        <w:t xml:space="preserve"> higher </w:t>
      </w:r>
      <w:r w:rsidR="001C65E0">
        <w:t>XA/HK and HAA/HK ratios</w:t>
      </w:r>
      <w:r>
        <w:t xml:space="preserve"> compared to Malay and Indian children. </w:t>
      </w:r>
    </w:p>
    <w:p w14:paraId="1339919C" w14:textId="72F9E9BE" w:rsidR="00AA2145" w:rsidRDefault="00F200EC" w:rsidP="00EC5E0B">
      <w:pPr>
        <w:spacing w:line="480" w:lineRule="auto"/>
        <w:ind w:firstLine="720"/>
        <w:jc w:val="both"/>
      </w:pPr>
      <w:r>
        <w:t>O</w:t>
      </w:r>
      <w:r w:rsidR="00AA2145">
        <w:t xml:space="preserve">verweight children had higher concentrations of all metabolites in the </w:t>
      </w:r>
      <w:r w:rsidR="0098788C">
        <w:t>KYN</w:t>
      </w:r>
      <w:r w:rsidR="00AA2145">
        <w:t xml:space="preserve"> pathway compared to </w:t>
      </w:r>
      <w:r w:rsidR="005F135D">
        <w:t xml:space="preserve">normal </w:t>
      </w:r>
      <w:r w:rsidR="00AA2145">
        <w:t>weight and underweight children</w:t>
      </w:r>
      <w:r w:rsidR="005D027D">
        <w:t xml:space="preserve"> (</w:t>
      </w:r>
      <w:r w:rsidRPr="007C1131">
        <w:t>Table 2</w:t>
      </w:r>
      <w:r w:rsidR="005D027D" w:rsidRPr="007C1131">
        <w:t>)</w:t>
      </w:r>
      <w:r w:rsidR="00AA2145">
        <w:t xml:space="preserve">. The </w:t>
      </w:r>
      <w:r w:rsidR="004A7766">
        <w:t>KYN/TRP</w:t>
      </w:r>
      <w:r w:rsidR="00AA2145">
        <w:t xml:space="preserve"> </w:t>
      </w:r>
      <w:r w:rsidR="001C65E0">
        <w:t xml:space="preserve">and HAA/HK </w:t>
      </w:r>
      <w:r w:rsidR="00AA2145">
        <w:t>ratio</w:t>
      </w:r>
      <w:r w:rsidR="001C65E0">
        <w:t>s</w:t>
      </w:r>
      <w:r w:rsidR="00AA2145">
        <w:t xml:space="preserve"> w</w:t>
      </w:r>
      <w:r w:rsidR="001C65E0">
        <w:t>ere</w:t>
      </w:r>
      <w:r w:rsidR="00AA2145">
        <w:t xml:space="preserve"> also higher in overweight children. The HK/</w:t>
      </w:r>
      <w:r w:rsidR="004A7766">
        <w:t xml:space="preserve">KYN </w:t>
      </w:r>
      <w:r w:rsidR="001C65E0">
        <w:t xml:space="preserve">and XA/HK </w:t>
      </w:r>
      <w:r w:rsidR="00AA2145">
        <w:t>ratio</w:t>
      </w:r>
      <w:r w:rsidR="001C65E0">
        <w:t>s</w:t>
      </w:r>
      <w:r w:rsidR="00AA2145">
        <w:t xml:space="preserve">, however, did not increase with BMI. </w:t>
      </w:r>
      <w:r w:rsidR="00AA2145">
        <w:rPr>
          <w:b/>
        </w:rPr>
        <w:t>Figure 2</w:t>
      </w:r>
      <w:r w:rsidR="00AA2145">
        <w:t xml:space="preserve"> shows the fold change in metabolites of the </w:t>
      </w:r>
      <w:r w:rsidR="0098788C">
        <w:t>KYN</w:t>
      </w:r>
      <w:r w:rsidR="00AA2145">
        <w:t xml:space="preserve"> pathway in the underweight (&lt; -1 SD), overweight (&gt; +1 SD), and </w:t>
      </w:r>
      <w:r w:rsidR="00232B37">
        <w:t>obese</w:t>
      </w:r>
      <w:r w:rsidR="00AA2145">
        <w:t xml:space="preserve"> (&gt; +2 SD) categories compared to the normal weight category (-1 SD to +1 SD). The increases in the concentrations of the distal downstream metabolites XA</w:t>
      </w:r>
      <w:r w:rsidR="004A7766">
        <w:t xml:space="preserve"> (</w:t>
      </w:r>
      <w:r w:rsidR="005F135D">
        <w:t>1.38-fold</w:t>
      </w:r>
      <w:r w:rsidR="004A7766">
        <w:t xml:space="preserve"> in </w:t>
      </w:r>
      <w:r w:rsidR="00232B37">
        <w:t>obese</w:t>
      </w:r>
      <w:r w:rsidR="004A7766">
        <w:t>)</w:t>
      </w:r>
      <w:r w:rsidR="00AA2145">
        <w:t xml:space="preserve">, HAA </w:t>
      </w:r>
      <w:r w:rsidR="004A7766">
        <w:t>(</w:t>
      </w:r>
      <w:r w:rsidR="005F135D">
        <w:t>1.38-fold</w:t>
      </w:r>
      <w:r w:rsidR="004A7766">
        <w:t xml:space="preserve"> in </w:t>
      </w:r>
      <w:r w:rsidR="00232B37">
        <w:t xml:space="preserve">obese) </w:t>
      </w:r>
      <w:r w:rsidR="00AA2145">
        <w:t xml:space="preserve">and QA </w:t>
      </w:r>
      <w:r w:rsidR="004A7766">
        <w:t xml:space="preserve">(1.30 fold in </w:t>
      </w:r>
      <w:r w:rsidR="00232B37">
        <w:t>obese</w:t>
      </w:r>
      <w:r w:rsidR="004A7766">
        <w:t xml:space="preserve">) </w:t>
      </w:r>
      <w:r w:rsidR="002D573B">
        <w:t>were somewhat</w:t>
      </w:r>
      <w:r>
        <w:t xml:space="preserve"> greater</w:t>
      </w:r>
      <w:r w:rsidR="00AA2145">
        <w:t xml:space="preserve"> </w:t>
      </w:r>
      <w:r w:rsidR="002D573B">
        <w:t xml:space="preserve">than </w:t>
      </w:r>
      <w:r w:rsidR="00AA2145">
        <w:t xml:space="preserve">metabolites </w:t>
      </w:r>
      <w:r w:rsidR="002D573B">
        <w:t xml:space="preserve">more </w:t>
      </w:r>
      <w:r w:rsidR="00AA2145">
        <w:t xml:space="preserve">proximal to </w:t>
      </w:r>
      <w:r w:rsidR="004A7766">
        <w:t>TRP</w:t>
      </w:r>
      <w:r w:rsidR="002D573B">
        <w:t>,</w:t>
      </w:r>
      <w:r w:rsidR="004A7766">
        <w:t xml:space="preserve"> </w:t>
      </w:r>
      <w:r w:rsidR="00AA2145">
        <w:t xml:space="preserve">such as </w:t>
      </w:r>
      <w:r w:rsidR="004A7766">
        <w:t xml:space="preserve">KYN (1.16 fold in </w:t>
      </w:r>
      <w:r w:rsidR="00232B37">
        <w:t>obese</w:t>
      </w:r>
      <w:r w:rsidR="004A7766">
        <w:t>)</w:t>
      </w:r>
      <w:r w:rsidR="00AA2145">
        <w:t xml:space="preserve">, KA </w:t>
      </w:r>
      <w:r w:rsidR="004A7766">
        <w:t xml:space="preserve">(1.22 fold in </w:t>
      </w:r>
      <w:r w:rsidR="00724917">
        <w:t>obese</w:t>
      </w:r>
      <w:r w:rsidR="004A7766">
        <w:t xml:space="preserve">) </w:t>
      </w:r>
      <w:r w:rsidR="00AA2145">
        <w:t>and HK</w:t>
      </w:r>
      <w:r w:rsidR="004A7766">
        <w:t xml:space="preserve"> (1.27 fold in </w:t>
      </w:r>
      <w:r w:rsidR="00232B37">
        <w:t>obese</w:t>
      </w:r>
      <w:r w:rsidR="004A7766" w:rsidRPr="00232B37">
        <w:t>)</w:t>
      </w:r>
      <w:r w:rsidR="00AA2145">
        <w:t>.</w:t>
      </w:r>
      <w:r w:rsidR="009D4CB2">
        <w:t xml:space="preserve"> </w:t>
      </w:r>
    </w:p>
    <w:p w14:paraId="4FA00FD7" w14:textId="77777777" w:rsidR="007C1131" w:rsidRDefault="007C1131" w:rsidP="00EC5E0B">
      <w:pPr>
        <w:spacing w:line="480" w:lineRule="auto"/>
        <w:ind w:firstLine="720"/>
        <w:jc w:val="both"/>
      </w:pPr>
    </w:p>
    <w:p w14:paraId="2293D515" w14:textId="1DDB4449" w:rsidR="00AA2145" w:rsidRDefault="00AA2145" w:rsidP="00EC5E0B">
      <w:pPr>
        <w:spacing w:line="480" w:lineRule="auto"/>
        <w:jc w:val="both"/>
        <w:rPr>
          <w:b/>
        </w:rPr>
      </w:pPr>
      <w:r w:rsidRPr="00D33D20">
        <w:rPr>
          <w:b/>
        </w:rPr>
        <w:t xml:space="preserve">Associations between </w:t>
      </w:r>
      <w:r w:rsidR="0098788C">
        <w:rPr>
          <w:b/>
        </w:rPr>
        <w:t>KYN</w:t>
      </w:r>
      <w:r w:rsidR="004A7766">
        <w:rPr>
          <w:b/>
        </w:rPr>
        <w:t xml:space="preserve"> </w:t>
      </w:r>
      <w:r w:rsidRPr="00D33D20">
        <w:rPr>
          <w:b/>
        </w:rPr>
        <w:t xml:space="preserve">metabolites and metabolic risk </w:t>
      </w:r>
      <w:r>
        <w:rPr>
          <w:b/>
        </w:rPr>
        <w:t>factors</w:t>
      </w:r>
    </w:p>
    <w:p w14:paraId="3EBBFC85" w14:textId="537F14ED" w:rsidR="001B5BC9" w:rsidRDefault="005D027D" w:rsidP="00EC5E0B">
      <w:pPr>
        <w:spacing w:line="480" w:lineRule="auto"/>
        <w:ind w:firstLine="720"/>
        <w:jc w:val="both"/>
      </w:pPr>
      <w:r>
        <w:t>A</w:t>
      </w:r>
      <w:r w:rsidR="00AA2145">
        <w:t xml:space="preserve">ll </w:t>
      </w:r>
      <w:r w:rsidR="00F200EC">
        <w:t xml:space="preserve">analysed </w:t>
      </w:r>
      <w:r w:rsidR="00AA2145">
        <w:t>metabolites</w:t>
      </w:r>
      <w:r>
        <w:t>, as well as the</w:t>
      </w:r>
      <w:r w:rsidR="00AA2145">
        <w:t xml:space="preserve"> </w:t>
      </w:r>
      <w:r w:rsidR="004A7766">
        <w:t>KYN/TRP</w:t>
      </w:r>
      <w:r w:rsidR="00933FA7">
        <w:t xml:space="preserve">, XA/HK and HAA/HK ratios </w:t>
      </w:r>
      <w:r w:rsidR="00F200EC">
        <w:t xml:space="preserve">were </w:t>
      </w:r>
      <w:r w:rsidR="00AA2145">
        <w:t>associated positively with BMI in the children (</w:t>
      </w:r>
      <w:r w:rsidR="00AA2145">
        <w:rPr>
          <w:b/>
        </w:rPr>
        <w:t>Figure 3</w:t>
      </w:r>
      <w:r w:rsidR="00AA2145">
        <w:t xml:space="preserve">). </w:t>
      </w:r>
      <w:r w:rsidR="00AA2145" w:rsidRPr="00D36AA5">
        <w:t>The magnitudes of association</w:t>
      </w:r>
      <w:r w:rsidR="00F44E2C">
        <w:t>s</w:t>
      </w:r>
      <w:r w:rsidR="00AA2145" w:rsidRPr="00D36AA5">
        <w:t xml:space="preserve"> were highest for HAA and QA. For </w:t>
      </w:r>
      <w:r w:rsidR="00FC52A5">
        <w:t xml:space="preserve">body </w:t>
      </w:r>
      <w:r w:rsidR="00AA2145" w:rsidRPr="00D36AA5">
        <w:t xml:space="preserve">fat percentage, all metabolites except </w:t>
      </w:r>
      <w:r w:rsidR="00FB7E6A">
        <w:t>TRP</w:t>
      </w:r>
      <w:r w:rsidR="00744FB7">
        <w:t>,</w:t>
      </w:r>
      <w:r w:rsidR="00AA2145" w:rsidRPr="00D36AA5">
        <w:t xml:space="preserve"> HK</w:t>
      </w:r>
      <w:r w:rsidR="00D274AE">
        <w:t>, and the KYN/TRP and HAA/HK ratios</w:t>
      </w:r>
      <w:r w:rsidR="00AA2145" w:rsidRPr="00D36AA5">
        <w:t xml:space="preserve"> showed positive association</w:t>
      </w:r>
      <w:r w:rsidR="00744FB7">
        <w:t>s</w:t>
      </w:r>
      <w:r w:rsidR="00AA2145" w:rsidRPr="00D36AA5">
        <w:t>. KA, XA, HAA and QA showed positive association</w:t>
      </w:r>
      <w:r w:rsidR="00602655">
        <w:t>s</w:t>
      </w:r>
      <w:r w:rsidR="00AA2145" w:rsidRPr="00D36AA5">
        <w:t xml:space="preserve"> with systolic blood pressure, while </w:t>
      </w:r>
      <w:r w:rsidR="00FB7E6A">
        <w:t>TRP</w:t>
      </w:r>
      <w:r w:rsidR="00AA2145">
        <w:t>, XA and HAA</w:t>
      </w:r>
      <w:r w:rsidR="00AA2145" w:rsidRPr="00D36AA5">
        <w:t xml:space="preserve"> showed positive association</w:t>
      </w:r>
      <w:r w:rsidR="00602655">
        <w:t>s</w:t>
      </w:r>
      <w:r w:rsidR="00AA2145" w:rsidRPr="00D36AA5">
        <w:t xml:space="preserve"> with diastolic blood pressure.</w:t>
      </w:r>
      <w:r w:rsidR="00AA2145">
        <w:t xml:space="preserve"> </w:t>
      </w:r>
      <w:r w:rsidR="001B5BC9">
        <w:t xml:space="preserve">Although the activities of the upstream </w:t>
      </w:r>
      <w:r w:rsidR="001B5BC9" w:rsidRPr="00F2003D">
        <w:t>enzymes IDO</w:t>
      </w:r>
      <w:r w:rsidR="00B22585" w:rsidRPr="00F2003D">
        <w:t>1</w:t>
      </w:r>
      <w:r w:rsidR="001B5BC9" w:rsidRPr="00F2003D">
        <w:t xml:space="preserve"> (KYN/TRP) and KMO (</w:t>
      </w:r>
      <w:r w:rsidR="001B5BC9">
        <w:t xml:space="preserve">HK/KYN) </w:t>
      </w:r>
      <w:r w:rsidR="00C82715">
        <w:t xml:space="preserve">showed </w:t>
      </w:r>
      <w:r w:rsidR="001B5BC9">
        <w:t>no association</w:t>
      </w:r>
      <w:r w:rsidR="005B186F">
        <w:t>s</w:t>
      </w:r>
      <w:r w:rsidR="001B5BC9">
        <w:t xml:space="preserve"> with blood pressure, the downstream enzyme</w:t>
      </w:r>
      <w:r w:rsidR="005B186F">
        <w:t xml:space="preserve"> activities of</w:t>
      </w:r>
      <w:r w:rsidR="001B5BC9">
        <w:t xml:space="preserve"> KAT (XA/HK) and KYNU (HAA/HK) </w:t>
      </w:r>
      <w:r w:rsidR="00C82715">
        <w:t xml:space="preserve">were </w:t>
      </w:r>
      <w:r w:rsidR="001B5BC9">
        <w:t>positively associated with both systolic and diastolic blood pressure.</w:t>
      </w:r>
    </w:p>
    <w:p w14:paraId="7FF4489F" w14:textId="03BC5A4C" w:rsidR="00AA2145" w:rsidRDefault="00FB7E6A" w:rsidP="00EC5E0B">
      <w:pPr>
        <w:spacing w:line="480" w:lineRule="auto"/>
        <w:ind w:firstLine="720"/>
        <w:jc w:val="both"/>
      </w:pPr>
      <w:r>
        <w:t>TRP</w:t>
      </w:r>
      <w:r w:rsidR="00AA2145" w:rsidRPr="00971F3D">
        <w:t xml:space="preserve">, </w:t>
      </w:r>
      <w:r>
        <w:t>KYN</w:t>
      </w:r>
      <w:r w:rsidR="00AA2145" w:rsidRPr="00971F3D">
        <w:t xml:space="preserve">, HAA and QA </w:t>
      </w:r>
      <w:r w:rsidR="00C82715">
        <w:t xml:space="preserve">were </w:t>
      </w:r>
      <w:r w:rsidR="00AA2145" w:rsidRPr="00971F3D">
        <w:t>positively associated with fasting glucose concentrations.</w:t>
      </w:r>
      <w:r w:rsidR="00AA2145">
        <w:t xml:space="preserve"> </w:t>
      </w:r>
      <w:r w:rsidR="00872742">
        <w:t>HK/KYN showed a negative association with fasting glucose</w:t>
      </w:r>
      <w:r w:rsidR="00137763">
        <w:t>,</w:t>
      </w:r>
      <w:r w:rsidR="00872742">
        <w:t xml:space="preserve"> while HAA/HK showed a positive association with fasting glucose. </w:t>
      </w:r>
      <w:r>
        <w:t>TRP</w:t>
      </w:r>
      <w:r w:rsidR="00AA2145" w:rsidRPr="00971F3D">
        <w:t xml:space="preserve">, </w:t>
      </w:r>
      <w:r>
        <w:t>KYN</w:t>
      </w:r>
      <w:r w:rsidR="00AA2145" w:rsidRPr="00971F3D">
        <w:t xml:space="preserve">, KA, XA, HAA and QA </w:t>
      </w:r>
      <w:r w:rsidR="00C82715">
        <w:t xml:space="preserve">were </w:t>
      </w:r>
      <w:r w:rsidR="00AA2145" w:rsidRPr="00971F3D">
        <w:t>positively associated with fasting insulin concentrations and HOMA-IR.</w:t>
      </w:r>
      <w:r w:rsidR="00AA2145">
        <w:t xml:space="preserve"> </w:t>
      </w:r>
      <w:bookmarkStart w:id="4" w:name="_Hlk92182276"/>
      <w:r w:rsidR="00F66E2D" w:rsidRPr="00F2003D">
        <w:t>Although the activities of the upstream enzymes IDO</w:t>
      </w:r>
      <w:r w:rsidR="00B22585" w:rsidRPr="00F2003D">
        <w:t>1</w:t>
      </w:r>
      <w:r w:rsidR="00F66E2D" w:rsidRPr="00F2003D">
        <w:t xml:space="preserve"> (</w:t>
      </w:r>
      <w:r w:rsidR="00E514A1" w:rsidRPr="00F2003D">
        <w:t xml:space="preserve">reflected by </w:t>
      </w:r>
      <w:r w:rsidR="00F66E2D" w:rsidRPr="00F2003D">
        <w:t>KYN/TRP) and KMO (</w:t>
      </w:r>
      <w:r w:rsidR="00E514A1" w:rsidRPr="00F2003D">
        <w:t xml:space="preserve">reflected by </w:t>
      </w:r>
      <w:r w:rsidR="00F66E2D" w:rsidRPr="00F2003D">
        <w:t xml:space="preserve">HK/KYN) </w:t>
      </w:r>
      <w:r w:rsidR="00C82715" w:rsidRPr="00F2003D">
        <w:t xml:space="preserve">showed </w:t>
      </w:r>
      <w:r w:rsidR="00F66E2D" w:rsidRPr="00F2003D">
        <w:t xml:space="preserve">no association with blood pressure, the downstream enzymes </w:t>
      </w:r>
      <w:r w:rsidR="008E61C5" w:rsidRPr="00F2003D">
        <w:t xml:space="preserve">activities of </w:t>
      </w:r>
      <w:r w:rsidR="00F66E2D" w:rsidRPr="00F2003D">
        <w:t>KAT (</w:t>
      </w:r>
      <w:r w:rsidR="00E514A1" w:rsidRPr="00F2003D">
        <w:t xml:space="preserve">reflected by </w:t>
      </w:r>
      <w:r w:rsidR="00F66E2D" w:rsidRPr="00F2003D">
        <w:t>XA/HK) and KYNU (</w:t>
      </w:r>
      <w:r w:rsidR="00E514A1" w:rsidRPr="00F2003D">
        <w:t xml:space="preserve">reflected by </w:t>
      </w:r>
      <w:r w:rsidR="00F66E2D" w:rsidRPr="00F2003D">
        <w:t>HAA/HK)</w:t>
      </w:r>
      <w:r w:rsidR="00F66E2D">
        <w:t xml:space="preserve"> appeared positively associated with fasting insulin and HOMA-IR</w:t>
      </w:r>
      <w:bookmarkEnd w:id="4"/>
      <w:r w:rsidR="00F66E2D">
        <w:t xml:space="preserve">. </w:t>
      </w:r>
      <w:r>
        <w:t>KYN</w:t>
      </w:r>
      <w:r w:rsidR="00AA2145">
        <w:t xml:space="preserve">, </w:t>
      </w:r>
      <w:r w:rsidR="001C4BF7">
        <w:t xml:space="preserve">HK, XA, </w:t>
      </w:r>
      <w:r w:rsidR="00AA2145" w:rsidRPr="00971F3D">
        <w:t>QA</w:t>
      </w:r>
      <w:r w:rsidR="001C4BF7">
        <w:t xml:space="preserve">, </w:t>
      </w:r>
      <w:r>
        <w:t xml:space="preserve">KYN/TRP </w:t>
      </w:r>
      <w:r w:rsidR="001C4BF7">
        <w:t xml:space="preserve">and HAA/HK </w:t>
      </w:r>
      <w:r w:rsidR="00AA2145">
        <w:t>ratio</w:t>
      </w:r>
      <w:r w:rsidR="00484804">
        <w:t>s</w:t>
      </w:r>
      <w:r w:rsidR="00AA2145">
        <w:t xml:space="preserve"> </w:t>
      </w:r>
      <w:r w:rsidR="00C82715">
        <w:t xml:space="preserve">were </w:t>
      </w:r>
      <w:r w:rsidR="00484804">
        <w:t xml:space="preserve">all </w:t>
      </w:r>
      <w:r w:rsidR="00AA2145" w:rsidRPr="00971F3D">
        <w:t>positively associated with hsCRP concentrations</w:t>
      </w:r>
      <w:r w:rsidR="00484804">
        <w:t xml:space="preserve">, while </w:t>
      </w:r>
      <w:r w:rsidR="008D7AC9">
        <w:t xml:space="preserve">the </w:t>
      </w:r>
      <w:r w:rsidR="00484804">
        <w:t>XA/HK ratio showed an inverse association with hsCRP.</w:t>
      </w:r>
      <w:r w:rsidR="00AA2145">
        <w:t xml:space="preserve"> </w:t>
      </w:r>
      <w:r>
        <w:t>TRP</w:t>
      </w:r>
      <w:r w:rsidR="00AA2145" w:rsidRPr="00971F3D">
        <w:t xml:space="preserve">, </w:t>
      </w:r>
      <w:r>
        <w:t>KYN</w:t>
      </w:r>
      <w:r w:rsidR="00AA2145" w:rsidRPr="00971F3D">
        <w:t xml:space="preserve">, HAA and QA </w:t>
      </w:r>
      <w:r w:rsidR="00C82715">
        <w:t xml:space="preserve">were </w:t>
      </w:r>
      <w:r w:rsidR="00AA2145" w:rsidRPr="00971F3D">
        <w:t xml:space="preserve">positively associated with triglyceride concentrations. </w:t>
      </w:r>
      <w:r w:rsidR="00356009">
        <w:t xml:space="preserve">The </w:t>
      </w:r>
      <w:r w:rsidR="00844309">
        <w:t xml:space="preserve">HK/KYN ratio </w:t>
      </w:r>
      <w:r w:rsidR="00C82715">
        <w:t xml:space="preserve">was </w:t>
      </w:r>
      <w:r w:rsidR="00844309">
        <w:t xml:space="preserve">negatively associated </w:t>
      </w:r>
      <w:r w:rsidR="00835270">
        <w:t xml:space="preserve">and HAA/HK positively associated </w:t>
      </w:r>
      <w:r w:rsidR="00844309">
        <w:t>with triglyceride</w:t>
      </w:r>
      <w:r w:rsidR="00835270">
        <w:t xml:space="preserve"> concentrations</w:t>
      </w:r>
      <w:r w:rsidR="00844309">
        <w:t xml:space="preserve">. </w:t>
      </w:r>
      <w:r>
        <w:t>KYN</w:t>
      </w:r>
      <w:r w:rsidR="00AA2145" w:rsidRPr="00971F3D">
        <w:t xml:space="preserve">, HK, HAA and QA </w:t>
      </w:r>
      <w:r w:rsidR="00C82715">
        <w:t xml:space="preserve">were </w:t>
      </w:r>
      <w:r w:rsidR="00AA2145" w:rsidRPr="00971F3D">
        <w:t xml:space="preserve">inversely associated with total cholesterol and HDL-cholesterol concentrations. </w:t>
      </w:r>
      <w:r w:rsidR="00844309">
        <w:t xml:space="preserve">KYN/TRP ratio </w:t>
      </w:r>
      <w:r w:rsidR="00C82715">
        <w:t xml:space="preserve">was </w:t>
      </w:r>
      <w:r w:rsidR="00844309">
        <w:t>negatively associated with HDL-cholesterol</w:t>
      </w:r>
      <w:r w:rsidR="00C251FC">
        <w:t>,</w:t>
      </w:r>
      <w:r w:rsidR="00844309">
        <w:t xml:space="preserve"> while XA/HK ratio </w:t>
      </w:r>
      <w:r w:rsidR="00C82715">
        <w:t xml:space="preserve">was </w:t>
      </w:r>
      <w:r w:rsidR="00844309">
        <w:t>positively associated with HDL-cholesterol.</w:t>
      </w:r>
    </w:p>
    <w:p w14:paraId="3032BF4A" w14:textId="6D20843F" w:rsidR="004720CC" w:rsidRDefault="001B2507" w:rsidP="00EC5E0B">
      <w:pPr>
        <w:spacing w:line="480" w:lineRule="auto"/>
        <w:ind w:firstLine="720"/>
        <w:jc w:val="both"/>
      </w:pPr>
      <w:r>
        <w:t xml:space="preserve">Plasma </w:t>
      </w:r>
      <w:r w:rsidR="00FB7E6A">
        <w:t>TRP</w:t>
      </w:r>
      <w:r w:rsidR="00AA2145" w:rsidRPr="00602BB7">
        <w:t xml:space="preserve">, </w:t>
      </w:r>
      <w:r w:rsidR="00FB7E6A">
        <w:t>KYN</w:t>
      </w:r>
      <w:r w:rsidR="00AA2145" w:rsidRPr="00602BB7">
        <w:t xml:space="preserve">, KA, XA, HAA and QA </w:t>
      </w:r>
      <w:r w:rsidR="00C82715">
        <w:t xml:space="preserve">were </w:t>
      </w:r>
      <w:r w:rsidR="00AA2145" w:rsidRPr="00602BB7">
        <w:t>positively associated wit</w:t>
      </w:r>
      <w:r w:rsidR="00D60B54">
        <w:t xml:space="preserve">h </w:t>
      </w:r>
      <w:r>
        <w:t xml:space="preserve">the </w:t>
      </w:r>
      <w:r w:rsidR="00D60B54">
        <w:t>Met</w:t>
      </w:r>
      <w:r w:rsidR="00AA2145" w:rsidRPr="00602BB7">
        <w:t>S</w:t>
      </w:r>
      <w:r w:rsidR="007C1131">
        <w:t xml:space="preserve"> score</w:t>
      </w:r>
      <w:r w:rsidR="00AA2145" w:rsidRPr="00602BB7">
        <w:t xml:space="preserve">, while </w:t>
      </w:r>
      <w:r w:rsidR="00FB7E6A">
        <w:t>TRP</w:t>
      </w:r>
      <w:r w:rsidR="00AA2145" w:rsidRPr="00602BB7">
        <w:t xml:space="preserve"> and all metabolites of the </w:t>
      </w:r>
      <w:r w:rsidR="0098788C">
        <w:t>KYN</w:t>
      </w:r>
      <w:r w:rsidR="00AA2145" w:rsidRPr="00602BB7">
        <w:t xml:space="preserve"> pathway </w:t>
      </w:r>
      <w:r w:rsidR="00C82715">
        <w:t xml:space="preserve">were </w:t>
      </w:r>
      <w:r w:rsidR="00AA2145" w:rsidRPr="00602BB7">
        <w:t>positively associated with FLI</w:t>
      </w:r>
      <w:r w:rsidR="007C1131">
        <w:t xml:space="preserve"> score</w:t>
      </w:r>
      <w:r w:rsidR="00AA2145">
        <w:t xml:space="preserve"> (</w:t>
      </w:r>
      <w:r w:rsidR="00AA2145" w:rsidRPr="00602BB7">
        <w:rPr>
          <w:b/>
        </w:rPr>
        <w:t>Figure 4</w:t>
      </w:r>
      <w:r w:rsidR="00AA2145">
        <w:t>)</w:t>
      </w:r>
      <w:r w:rsidR="00AA2145" w:rsidRPr="00602BB7">
        <w:t xml:space="preserve">. </w:t>
      </w:r>
      <w:r>
        <w:t>I</w:t>
      </w:r>
      <w:r w:rsidR="00E54FE1" w:rsidRPr="009C6C5E">
        <w:t>ncrease</w:t>
      </w:r>
      <w:r>
        <w:t>s</w:t>
      </w:r>
      <w:r w:rsidR="00E54FE1" w:rsidRPr="009C6C5E">
        <w:t xml:space="preserve"> in one standardized score of </w:t>
      </w:r>
      <w:r w:rsidR="00E54FE1">
        <w:t>HAA and QA</w:t>
      </w:r>
      <w:r w:rsidR="00E54FE1" w:rsidRPr="009C6C5E">
        <w:t xml:space="preserve"> </w:t>
      </w:r>
      <w:r>
        <w:t>were</w:t>
      </w:r>
      <w:r w:rsidR="00E54FE1" w:rsidRPr="009C6C5E">
        <w:t xml:space="preserve"> associated with 0.</w:t>
      </w:r>
      <w:r w:rsidR="00E54FE1">
        <w:t>3</w:t>
      </w:r>
      <w:r w:rsidR="00E54FE1" w:rsidRPr="009C6C5E">
        <w:t>8 (0.</w:t>
      </w:r>
      <w:r w:rsidR="00E54FE1">
        <w:t>2</w:t>
      </w:r>
      <w:r w:rsidR="00E54FE1" w:rsidRPr="009C6C5E">
        <w:t xml:space="preserve">9, </w:t>
      </w:r>
      <w:r w:rsidR="00E54FE1">
        <w:t>0.46</w:t>
      </w:r>
      <w:r w:rsidR="00E54FE1" w:rsidRPr="009C6C5E">
        <w:t>) and 0.</w:t>
      </w:r>
      <w:r w:rsidR="00E54FE1">
        <w:t>29</w:t>
      </w:r>
      <w:r w:rsidR="00E54FE1" w:rsidRPr="009C6C5E">
        <w:t xml:space="preserve"> (0.</w:t>
      </w:r>
      <w:r w:rsidR="00E54FE1">
        <w:t>20</w:t>
      </w:r>
      <w:r w:rsidR="00E54FE1" w:rsidRPr="009C6C5E">
        <w:t>, 0.</w:t>
      </w:r>
      <w:r w:rsidR="00E54FE1">
        <w:t>3</w:t>
      </w:r>
      <w:r w:rsidR="00E54FE1" w:rsidRPr="009C6C5E">
        <w:t>7) increase</w:t>
      </w:r>
      <w:r>
        <w:t>s</w:t>
      </w:r>
      <w:r w:rsidR="00E54FE1" w:rsidRPr="009C6C5E">
        <w:t xml:space="preserve"> in </w:t>
      </w:r>
      <w:r w:rsidR="00E54FE1">
        <w:t>MetS</w:t>
      </w:r>
      <w:r w:rsidR="00E54FE1" w:rsidRPr="009C6C5E">
        <w:t xml:space="preserve"> respectively, </w:t>
      </w:r>
      <w:r w:rsidR="00E54FE1">
        <w:t>compared to increase</w:t>
      </w:r>
      <w:r>
        <w:t>s</w:t>
      </w:r>
      <w:r w:rsidR="00E54FE1">
        <w:t xml:space="preserve"> of </w:t>
      </w:r>
      <w:r w:rsidR="00E54FE1" w:rsidRPr="009C6C5E">
        <w:t>0.</w:t>
      </w:r>
      <w:r w:rsidR="00E54FE1">
        <w:t xml:space="preserve">21 </w:t>
      </w:r>
      <w:r w:rsidR="00E54FE1" w:rsidRPr="009C6C5E">
        <w:t>(0.</w:t>
      </w:r>
      <w:r w:rsidR="00E54FE1">
        <w:t>12</w:t>
      </w:r>
      <w:r w:rsidR="00E54FE1" w:rsidRPr="009C6C5E">
        <w:t>, 0.</w:t>
      </w:r>
      <w:r w:rsidR="00E54FE1">
        <w:t>30</w:t>
      </w:r>
      <w:r w:rsidR="00E54FE1" w:rsidRPr="009C6C5E">
        <w:t>) and 0.</w:t>
      </w:r>
      <w:r w:rsidR="00E54FE1">
        <w:t>25</w:t>
      </w:r>
      <w:r w:rsidR="00E54FE1" w:rsidRPr="009C6C5E">
        <w:t xml:space="preserve"> (0.</w:t>
      </w:r>
      <w:r w:rsidR="00E54FE1">
        <w:t>16</w:t>
      </w:r>
      <w:r w:rsidR="00E54FE1" w:rsidRPr="009C6C5E">
        <w:t>, 0.</w:t>
      </w:r>
      <w:r w:rsidR="00E54FE1">
        <w:t>34</w:t>
      </w:r>
      <w:r w:rsidR="00E54FE1" w:rsidRPr="009C6C5E">
        <w:t>)</w:t>
      </w:r>
      <w:r w:rsidR="00E54FE1">
        <w:t xml:space="preserve"> in MetS with TRP and KYN</w:t>
      </w:r>
      <w:r w:rsidR="00E54FE1" w:rsidRPr="009C6C5E">
        <w:t>.</w:t>
      </w:r>
      <w:r w:rsidR="00E54FE1">
        <w:t xml:space="preserve"> </w:t>
      </w:r>
      <w:r w:rsidR="00AA2145">
        <w:t xml:space="preserve">However, </w:t>
      </w:r>
      <w:r w:rsidR="00C71A52">
        <w:t xml:space="preserve">the </w:t>
      </w:r>
      <w:r w:rsidR="00FB7E6A">
        <w:t>KYN/TRP</w:t>
      </w:r>
      <w:r w:rsidR="00AA2145">
        <w:t xml:space="preserve"> ratio showed no association with M</w:t>
      </w:r>
      <w:r w:rsidR="00D60B54">
        <w:t>et</w:t>
      </w:r>
      <w:r w:rsidR="00AA2145">
        <w:t>S</w:t>
      </w:r>
      <w:r w:rsidR="007C1131">
        <w:t xml:space="preserve"> score</w:t>
      </w:r>
      <w:r w:rsidR="00AA2145">
        <w:t>, while there was a positive association with FLI</w:t>
      </w:r>
      <w:r w:rsidR="007C1131">
        <w:t xml:space="preserve"> score</w:t>
      </w:r>
      <w:r w:rsidR="00AA2145">
        <w:t xml:space="preserve">. </w:t>
      </w:r>
      <w:r w:rsidR="00FF59B4">
        <w:t xml:space="preserve">In contrast, the XA/HK ratio was positively associated with MetS </w:t>
      </w:r>
      <w:r w:rsidR="007C1131">
        <w:t xml:space="preserve">score </w:t>
      </w:r>
      <w:r w:rsidR="00FF59B4">
        <w:t>but not with FLI</w:t>
      </w:r>
      <w:r w:rsidR="007C1131">
        <w:t xml:space="preserve"> score</w:t>
      </w:r>
      <w:r w:rsidR="00FF59B4">
        <w:t>. The HAA/HK ratio, indicative of KYNU activity, was positively associated with both MetS and FLI</w:t>
      </w:r>
      <w:r w:rsidR="007C1131">
        <w:t xml:space="preserve"> scores</w:t>
      </w:r>
      <w:r w:rsidR="00FF59B4">
        <w:t>.</w:t>
      </w:r>
    </w:p>
    <w:p w14:paraId="12A444CE" w14:textId="77777777" w:rsidR="005B319B" w:rsidRDefault="005B319B" w:rsidP="00EC5E0B">
      <w:pPr>
        <w:spacing w:line="480" w:lineRule="auto"/>
        <w:ind w:firstLine="720"/>
        <w:jc w:val="both"/>
      </w:pPr>
    </w:p>
    <w:p w14:paraId="7A0A41F8" w14:textId="34FB853A" w:rsidR="00AA2145" w:rsidRPr="00456833" w:rsidRDefault="00AA2145" w:rsidP="00EC5E0B">
      <w:pPr>
        <w:spacing w:line="480" w:lineRule="auto"/>
        <w:jc w:val="both"/>
        <w:rPr>
          <w:b/>
        </w:rPr>
      </w:pPr>
      <w:r w:rsidRPr="00456833">
        <w:rPr>
          <w:b/>
        </w:rPr>
        <w:t>Discussion</w:t>
      </w:r>
    </w:p>
    <w:p w14:paraId="1AAEC7B2" w14:textId="37D8F8FC" w:rsidR="00E514A1" w:rsidRPr="00F2003D" w:rsidRDefault="00E514A1" w:rsidP="00E514A1">
      <w:pPr>
        <w:spacing w:line="480" w:lineRule="auto"/>
        <w:ind w:firstLine="720"/>
        <w:jc w:val="both"/>
      </w:pPr>
      <w:r w:rsidRPr="00F2003D">
        <w:t xml:space="preserve">Previous studies showed higher concentrations of TRP, KYN, KA and HAA, in men compared to women </w:t>
      </w:r>
      <w:r w:rsidRPr="00F2003D">
        <w:fldChar w:fldCharType="begin">
          <w:fldData xml:space="preserve">PEVuZE5vdGU+PENpdGU+PEF1dGhvcj5UaGVvZnlsYWt0b3BvdWxvdTwvQXV0aG9yPjxZZWFyPjIw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</w:fldData>
        </w:fldChar>
      </w:r>
      <w:r w:rsidRPr="00F2003D">
        <w:instrText xml:space="preserve"> ADDIN EN.CITE </w:instrText>
      </w:r>
      <w:r w:rsidRPr="00F2003D">
        <w:fldChar w:fldCharType="begin">
          <w:fldData xml:space="preserve">PEVuZE5vdGU+PENpdGU+PEF1dGhvcj5UaGVvZnlsYWt0b3BvdWxvdTwvQXV0aG9yPjxZZWFyPjIw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</w:fldData>
        </w:fldChar>
      </w:r>
      <w:r w:rsidRPr="00F2003D">
        <w:instrText xml:space="preserve"> ADDIN EN.CITE.DATA </w:instrText>
      </w:r>
      <w:r w:rsidRPr="00F2003D">
        <w:fldChar w:fldCharType="end"/>
      </w:r>
      <w:r w:rsidRPr="00F2003D">
        <w:fldChar w:fldCharType="separate"/>
      </w:r>
      <w:r w:rsidRPr="00F2003D">
        <w:rPr>
          <w:noProof/>
        </w:rPr>
        <w:t>(38-40)</w:t>
      </w:r>
      <w:r w:rsidRPr="00F2003D">
        <w:fldChar w:fldCharType="end"/>
      </w:r>
      <w:r w:rsidRPr="00F2003D">
        <w:t xml:space="preserve">. In our study of pre-pubertal children, we observed no obvious sex differences in TRP and metabolites generated by the actions of IDO1. However, downstream of KMO, concentrations of HAA and QA were higher in boys than girls. The differences relative to previous studies in adulthood may be indicative of a sex-steroid regulation, as that estrogen is known to inhibit KAT </w:t>
      </w:r>
      <w:r w:rsidRPr="00F2003D">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Pr="00F2003D">
        <w:instrText xml:space="preserve"> ADDIN EN.CITE </w:instrText>
      </w:r>
      <w:r w:rsidRPr="00F2003D">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Pr="00F2003D">
        <w:instrText xml:space="preserve"> ADDIN EN.CITE.DATA </w:instrText>
      </w:r>
      <w:r w:rsidRPr="00F2003D">
        <w:fldChar w:fldCharType="end"/>
      </w:r>
      <w:r w:rsidRPr="00F2003D">
        <w:fldChar w:fldCharType="separate"/>
      </w:r>
      <w:r w:rsidRPr="00F2003D">
        <w:rPr>
          <w:noProof/>
        </w:rPr>
        <w:t>(9)</w:t>
      </w:r>
      <w:r w:rsidRPr="00F2003D">
        <w:fldChar w:fldCharType="end"/>
      </w:r>
      <w:r w:rsidRPr="00F2003D">
        <w:t>, which converts KYN to KA and HK to XA, thus possibly shunting the KYN pathway to HAA and QA synthesis (Figure 1). It is unclear why pre-pubertal boys have higher circulating HAA and QA than pre-pubertal girls, or indeed what the metabolic impact may be.</w:t>
      </w:r>
    </w:p>
    <w:p w14:paraId="3E2FB9FA" w14:textId="6144A875" w:rsidR="00E514A1" w:rsidRDefault="00E514A1" w:rsidP="00E514A1">
      <w:pPr>
        <w:spacing w:line="480" w:lineRule="auto"/>
        <w:ind w:firstLine="720"/>
        <w:jc w:val="both"/>
      </w:pPr>
      <w:r w:rsidRPr="00F2003D">
        <w:t xml:space="preserve">Ethnic differences in KYN pathway metabolite concentrations have been described for Caucasian, African-American, Hispanic and Asian-American ethnic groups </w:t>
      </w:r>
      <w:r w:rsidRPr="00F2003D">
        <w:fldChar w:fldCharType="begin"/>
      </w:r>
      <w:r w:rsidRPr="00F2003D">
        <w:instrText xml:space="preserve"> ADDIN EN.CITE &lt;EndNote&gt;&lt;Cite&gt;&lt;Author&gt;Badawy&lt;/Author&gt;&lt;Year&gt;2016&lt;/Year&gt;&lt;RecNum&gt;8&lt;/RecNum&gt;&lt;DisplayText&gt;(40)&lt;/DisplayText&gt;&lt;record&gt;&lt;rec-number&gt;8&lt;/rec-number&gt;&lt;foreign-keys&gt;&lt;key app="EN" db-id="02rvwrtrma9zrqeevs6v9az5atepreaazrse" timestamp="0"&gt;8&lt;/key&gt;&lt;/foreign-keys&gt;&lt;ref-type name="Journal Article"&gt;17&lt;/ref-type&gt;&lt;contributors&gt;&lt;authors&gt;&lt;author&gt;Badawy, A. A.&lt;/author&gt;&lt;author&gt;Dougherty, D. M.&lt;/author&gt;&lt;/authors&gt;&lt;/contributors&gt;&lt;auth-address&gt;School of Health Sciences, Cardiff Metropolitan University, Cardiff, Wales, UK.&amp;#xD;Department of Psychiatry, University of Texas Health Science Center at San Antonio, San Antonio, TX, USA.&lt;/auth-address&gt;&lt;titles&gt;&lt;title&gt;Assessment of the Human Kynurenine Pathway: Comparisons and Clinical Implications of Ethnic and Gender Differences in Plasma Tryptophan, Kynurenine Metabolites, and Enzyme Expressions at Baseline and After Acute Tryptophan Loading and Depletion&lt;/title&gt;&lt;secondary-title&gt;Int J Tryptophan Res&lt;/secondary-title&gt;&lt;alt-title&gt;International journal of tryptophan research : IJTR&lt;/alt-title&gt;&lt;/titles&gt;&lt;pages&gt;31-49&lt;/pages&gt;&lt;volume&gt;9&lt;/volume&gt;&lt;edition&gt;2016/08/23&lt;/edition&gt;&lt;keywords&gt;&lt;keyword&gt;acute tryptophan loading and depletion&lt;/keyword&gt;&lt;keyword&gt;ethnicity and gender&lt;/keyword&gt;&lt;keyword&gt;kynurenic acid&lt;/keyword&gt;&lt;keyword&gt;kynureninase&lt;/keyword&gt;&lt;keyword&gt;kynurenine aminotransferase&lt;/keyword&gt;&lt;keyword&gt;tryptophan 2,3-dioxygenase&lt;/keyword&gt;&lt;keyword&gt;tryptophan oxidation&lt;/keyword&gt;&lt;/keywords&gt;&lt;dates&gt;&lt;year&gt;2016&lt;/year&gt;&lt;/dates&gt;&lt;isbn&gt;1178-6469 (Print)&amp;#xD;1178-6469&lt;/isbn&gt;&lt;accession-num&gt;27547036&lt;/accession-num&gt;&lt;urls&gt;&lt;/urls&gt;&lt;custom2&gt;PMC4981220&lt;/custom2&gt;&lt;electronic-resource-num&gt;10.4137/ijtr.s38189&lt;/electronic-resource-num&gt;&lt;remote-database-provider&gt;NLM&lt;/remote-database-provider&gt;&lt;language&gt;eng&lt;/language&gt;&lt;/record&gt;&lt;/Cite&gt;&lt;/EndNote&gt;</w:instrText>
      </w:r>
      <w:r w:rsidRPr="00F2003D">
        <w:fldChar w:fldCharType="separate"/>
      </w:r>
      <w:r w:rsidRPr="00F2003D">
        <w:rPr>
          <w:noProof/>
        </w:rPr>
        <w:t>(40)</w:t>
      </w:r>
      <w:r w:rsidRPr="00F2003D">
        <w:fldChar w:fldCharType="end"/>
      </w:r>
      <w:r w:rsidRPr="00F2003D">
        <w:t>. In this study, we observed lower TRP concentrations in Malay children compared to Chinese and Indian children. This may be related to dietary differences or genetic differences in metabolic enzymes such as TDO. Indian children had the highest metabolic risk compared to Malay and Chinese children. They also had the highest KYN concentration. This supports the hypothesis that obesity and metabolic dysfunction activate IDO1 and KMO, driving the conversion of TRP to KYN and activating the KYN metabolic pathway.</w:t>
      </w:r>
      <w:r w:rsidR="00C80AEA" w:rsidRPr="00F2003D">
        <w:t xml:space="preserve"> </w:t>
      </w:r>
      <w:bookmarkStart w:id="5" w:name="_Hlk92266158"/>
      <w:r w:rsidR="00F55B5B" w:rsidRPr="00F2003D">
        <w:t>I</w:t>
      </w:r>
      <w:r w:rsidR="00C80AEA" w:rsidRPr="00F2003D">
        <w:t xml:space="preserve">t is also possible that activation of the KYN metabolic pathway plays a role in the </w:t>
      </w:r>
      <w:r w:rsidR="00F55B5B" w:rsidRPr="00F2003D">
        <w:t xml:space="preserve">development of obesity and metabolic dysfunction through the regulation of energy metabolism </w:t>
      </w:r>
      <w:r w:rsidR="00F55B5B" w:rsidRPr="00F2003D">
        <w:fldChar w:fldCharType="begin"/>
      </w:r>
      <w:r w:rsidR="00F55B5B" w:rsidRPr="00F2003D">
        <w:instrText xml:space="preserve"> ADDIN EN.CITE &lt;EndNote&gt;&lt;Cite&gt;&lt;Author&gt;Dadvar&lt;/Author&gt;&lt;Year&gt;2018&lt;/Year&gt;&lt;RecNum&gt;5&lt;/RecNum&gt;&lt;DisplayText&gt;(8)&lt;/DisplayText&gt;&lt;record&gt;&lt;rec-number&gt;5&lt;/rec-number&gt;&lt;foreign-keys&gt;&lt;key app="EN" db-id="02rvwrtrma9zrqeevs6v9az5atepreaazrse" timestamp="0"&gt;5&lt;/key&gt;&lt;/foreign-keys&gt;&lt;ref-type name="Journal Article"&gt;17&lt;/ref-type&gt;&lt;contributors&gt;&lt;authors&gt;&lt;author&gt;Dadvar, S.&lt;/author&gt;&lt;author&gt;Ferreira, D. M. S.&lt;/author&gt;&lt;author&gt;Cervenka, I.&lt;/author&gt;&lt;author&gt;Ruas, J. L.&lt;/author&gt;&lt;/authors&gt;&lt;/contributors&gt;&lt;auth-address&gt;Department of Physiology and Pharmacology, Molecular &amp;amp; Cellular Exercise Physiology, Karolinska Institutet, Biomedicum, Stockholm, Sweden.&lt;/auth-address&gt;&lt;titles&gt;&lt;title&gt;The weight of nutrients: kynurenine metabolites in obesity and exercise&lt;/title&gt;&lt;secondary-title&gt;J Intern Med&lt;/secondary-title&gt;&lt;alt-title&gt;Journal of internal medicine&lt;/alt-title&gt;&lt;/titles&gt;&lt;pages&gt;519-533&lt;/pages&gt;&lt;volume&gt;284&lt;/volume&gt;&lt;number&gt;5&lt;/number&gt;&lt;edition&gt;2018/08/25&lt;/edition&gt;&lt;keywords&gt;&lt;keyword&gt;Adipocytes/metabolism/physiology&lt;/keyword&gt;&lt;keyword&gt;Animals&lt;/keyword&gt;&lt;keyword&gt;Energy Metabolism/physiology&lt;/keyword&gt;&lt;keyword&gt;*Exercise/physiology&lt;/keyword&gt;&lt;keyword&gt;Humans&lt;/keyword&gt;&lt;keyword&gt;Kynurenine/*metabolism&lt;/keyword&gt;&lt;keyword&gt;Nutrients/*metabolism/physiology&lt;/keyword&gt;&lt;keyword&gt;Obesity/*metabolism&lt;/keyword&gt;&lt;keyword&gt;*Gpr35&lt;/keyword&gt;&lt;keyword&gt;*energy metabolism&lt;/keyword&gt;&lt;keyword&gt;*exercise&lt;/keyword&gt;&lt;keyword&gt;*kynurenic acid&lt;/keyword&gt;&lt;keyword&gt;*kynurenines&lt;/keyword&gt;&lt;keyword&gt;*obesity&lt;/keyword&gt;&lt;keyword&gt;*skeletal muscle&lt;/keyword&gt;&lt;/keywords&gt;&lt;dates&gt;&lt;year&gt;2018&lt;/year&gt;&lt;pub-dates&gt;&lt;date&gt;Nov&lt;/date&gt;&lt;/pub-dates&gt;&lt;/dates&gt;&lt;isbn&gt;0954-6820&lt;/isbn&gt;&lt;accession-num&gt;30141532&lt;/accession-num&gt;&lt;urls&gt;&lt;/urls&gt;&lt;electronic-resource-num&gt;10.1111/joim.12830&lt;/electronic-resource-num&gt;&lt;remote-database-provider&gt;NLM&lt;/remote-database-provider&gt;&lt;language&gt;eng&lt;/language&gt;&lt;/record&gt;&lt;/Cite&gt;&lt;/EndNote&gt;</w:instrText>
      </w:r>
      <w:r w:rsidR="00F55B5B" w:rsidRPr="00F2003D">
        <w:fldChar w:fldCharType="separate"/>
      </w:r>
      <w:r w:rsidR="00F55B5B" w:rsidRPr="00F2003D">
        <w:rPr>
          <w:noProof/>
        </w:rPr>
        <w:t>(8)</w:t>
      </w:r>
      <w:r w:rsidR="00F55B5B" w:rsidRPr="00F2003D">
        <w:fldChar w:fldCharType="end"/>
      </w:r>
      <w:r w:rsidR="00F55B5B" w:rsidRPr="00F2003D">
        <w:t>.</w:t>
      </w:r>
      <w:r w:rsidRPr="00F2003D">
        <w:t xml:space="preserve"> </w:t>
      </w:r>
      <w:bookmarkEnd w:id="5"/>
      <w:r w:rsidRPr="00F2003D">
        <w:t>Further studies in larger cohorts will be necessary to examine these ethnic differences in depth.</w:t>
      </w:r>
    </w:p>
    <w:p w14:paraId="7691CD36" w14:textId="0F0009E4" w:rsidR="00AA2145" w:rsidRDefault="00F200EC" w:rsidP="00EC5E0B">
      <w:pPr>
        <w:spacing w:line="480" w:lineRule="auto"/>
        <w:ind w:firstLine="720"/>
        <w:jc w:val="both"/>
      </w:pPr>
      <w:r>
        <w:t>In</w:t>
      </w:r>
      <w:r w:rsidR="00AA2145">
        <w:t xml:space="preserve"> prepubertal </w:t>
      </w:r>
      <w:r w:rsidR="00AA2145" w:rsidRPr="00A251B3">
        <w:t>Asian children</w:t>
      </w:r>
      <w:r w:rsidR="00AA2145">
        <w:t xml:space="preserve">, </w:t>
      </w:r>
      <w:r w:rsidR="00FE6EF4">
        <w:t xml:space="preserve">TRP </w:t>
      </w:r>
      <w:r w:rsidR="00AA2145">
        <w:t xml:space="preserve">and </w:t>
      </w:r>
      <w:r w:rsidR="00FE6EF4">
        <w:t xml:space="preserve">KYN </w:t>
      </w:r>
      <w:r w:rsidR="00AA2145">
        <w:t xml:space="preserve">metabolite concentrations </w:t>
      </w:r>
      <w:r w:rsidR="00AC383C">
        <w:t>were higher</w:t>
      </w:r>
      <w:r w:rsidR="00AA2145">
        <w:t xml:space="preserve"> in overweight children and </w:t>
      </w:r>
      <w:r>
        <w:t>demonstrate</w:t>
      </w:r>
      <w:r w:rsidR="00AC383C">
        <w:t>d</w:t>
      </w:r>
      <w:r>
        <w:t xml:space="preserve"> positive association</w:t>
      </w:r>
      <w:r w:rsidR="00AC383C">
        <w:t>s</w:t>
      </w:r>
      <w:r>
        <w:t xml:space="preserve"> </w:t>
      </w:r>
      <w:r w:rsidR="00AA2145">
        <w:t xml:space="preserve">with </w:t>
      </w:r>
      <w:r w:rsidR="00F7259D">
        <w:t xml:space="preserve">several </w:t>
      </w:r>
      <w:r w:rsidR="00AA2145">
        <w:t xml:space="preserve">metabolic risk factors. While previous studies have shown positive association between </w:t>
      </w:r>
      <w:r w:rsidR="002E42D8">
        <w:t>TRP</w:t>
      </w:r>
      <w:r w:rsidR="00AA2145">
        <w:t xml:space="preserve">, </w:t>
      </w:r>
      <w:r w:rsidR="002E42D8">
        <w:t xml:space="preserve">KYN </w:t>
      </w:r>
      <w:r w:rsidR="00AA2145">
        <w:t xml:space="preserve">and BMI in adults </w:t>
      </w:r>
      <w:r w:rsidR="007C012E">
        <w:fldChar w:fldCharType="begin">
          <w:fldData xml:space="preserve">PEVuZE5vdGU+PENpdGU+PEF1dGhvcj5QZXJ0b3ZhYXJhPC9BdXRob3I+PFllYXI+MjAwNzwvWWVh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</w:fldData>
        </w:fldChar>
      </w:r>
      <w:r w:rsidR="003573B3">
        <w:instrText xml:space="preserve"> ADDIN EN.CITE </w:instrText>
      </w:r>
      <w:r w:rsidR="003573B3">
        <w:fldChar w:fldCharType="begin">
          <w:fldData xml:space="preserve">PEVuZE5vdGU+PENpdGU+PEF1dGhvcj5QZXJ0b3ZhYXJhPC9BdXRob3I+PFllYXI+MjAwNzwvWWVh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</w:fldData>
        </w:fldChar>
      </w:r>
      <w:r w:rsidR="003573B3">
        <w:instrText xml:space="preserve"> ADDIN EN.CITE.DATA </w:instrText>
      </w:r>
      <w:r w:rsidR="003573B3">
        <w:fldChar w:fldCharType="end"/>
      </w:r>
      <w:r w:rsidR="007C012E">
        <w:fldChar w:fldCharType="separate"/>
      </w:r>
      <w:r w:rsidR="003573B3">
        <w:rPr>
          <w:noProof/>
        </w:rPr>
        <w:t>(11-13)</w:t>
      </w:r>
      <w:r w:rsidR="007C012E">
        <w:fldChar w:fldCharType="end"/>
      </w:r>
      <w:r w:rsidR="00AA2145">
        <w:t xml:space="preserve"> and </w:t>
      </w:r>
      <w:r w:rsidR="00CF2B1B">
        <w:t xml:space="preserve">in </w:t>
      </w:r>
      <w:r w:rsidR="00AA2145">
        <w:t xml:space="preserve">children </w:t>
      </w:r>
      <w:r w:rsidR="007C012E">
        <w:fldChar w:fldCharType="begin">
          <w:fldData xml:space="preserve">PEVuZE5vdGU+PENpdGU+PEF1dGhvcj5CdXR0ZTwvQXV0aG9yPjxZZWFyPjIwMTU8L1llYXI+PFJl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yNTYtNjc8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TU4LTE2MzwvcGFnZXM+PHZvbHVtZT43NDwvdm9sdW1lPjxlZGl0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</w:fldData>
        </w:fldChar>
      </w:r>
      <w:r w:rsidR="003573B3">
        <w:instrText xml:space="preserve"> ADDIN EN.CITE </w:instrText>
      </w:r>
      <w:r w:rsidR="003573B3">
        <w:fldChar w:fldCharType="begin">
          <w:fldData xml:space="preserve">PEVuZE5vdGU+PENpdGU+PEF1dGhvcj5CdXR0ZTwvQXV0aG9yPjxZZWFyPjIwMTU8L1llYXI+PFJl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yNTYtNjc8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</w:fldData>
        </w:fldChar>
      </w:r>
      <w:r w:rsidR="003573B3">
        <w:instrText xml:space="preserve"> ADDIN EN.CITE.DATA </w:instrText>
      </w:r>
      <w:r w:rsidR="003573B3">
        <w:fldChar w:fldCharType="end"/>
      </w:r>
      <w:r w:rsidR="007C012E">
        <w:fldChar w:fldCharType="separate"/>
      </w:r>
      <w:r w:rsidR="003573B3">
        <w:rPr>
          <w:noProof/>
        </w:rPr>
        <w:t>(18, 25)</w:t>
      </w:r>
      <w:r w:rsidR="007C012E">
        <w:fldChar w:fldCharType="end"/>
      </w:r>
      <w:r w:rsidR="00AA2145">
        <w:t xml:space="preserve">, </w:t>
      </w:r>
      <w:r>
        <w:t>the current study provides evidence for</w:t>
      </w:r>
      <w:r w:rsidR="00AA2145">
        <w:t xml:space="preserve"> </w:t>
      </w:r>
      <w:r w:rsidR="002B0F14">
        <w:t xml:space="preserve">extensive </w:t>
      </w:r>
      <w:r w:rsidR="00AA2145">
        <w:t>association</w:t>
      </w:r>
      <w:r w:rsidR="00F915C3">
        <w:t>s</w:t>
      </w:r>
      <w:r w:rsidR="00AA2145">
        <w:t xml:space="preserve"> </w:t>
      </w:r>
      <w:r>
        <w:t xml:space="preserve">of the </w:t>
      </w:r>
      <w:r w:rsidR="0098788C">
        <w:t>KYN</w:t>
      </w:r>
      <w:r w:rsidR="00AA2145" w:rsidRPr="00A251B3">
        <w:t xml:space="preserve"> pathway</w:t>
      </w:r>
      <w:r w:rsidR="00AA2145">
        <w:t xml:space="preserve"> </w:t>
      </w:r>
      <w:r w:rsidR="00F915C3">
        <w:t>m</w:t>
      </w:r>
      <w:r w:rsidR="00F915C3" w:rsidRPr="00A251B3">
        <w:t>etabolites</w:t>
      </w:r>
      <w:r w:rsidR="00F915C3">
        <w:t xml:space="preserve"> </w:t>
      </w:r>
      <w:r w:rsidR="00AA2145">
        <w:t xml:space="preserve">with BMI and metabolic risk </w:t>
      </w:r>
      <w:r w:rsidR="00F7259D">
        <w:t xml:space="preserve">factors </w:t>
      </w:r>
      <w:r w:rsidR="00AA2145">
        <w:t>in</w:t>
      </w:r>
      <w:r>
        <w:t xml:space="preserve"> a mixed ethnic</w:t>
      </w:r>
      <w:r w:rsidR="00F915C3">
        <w:t>ity</w:t>
      </w:r>
      <w:r>
        <w:t xml:space="preserve"> cohort of</w:t>
      </w:r>
      <w:r w:rsidR="00AA2145">
        <w:t xml:space="preserve"> Asian </w:t>
      </w:r>
      <w:r w:rsidR="00CF2B1B">
        <w:t xml:space="preserve">prepubertal </w:t>
      </w:r>
      <w:r w:rsidR="00AA2145">
        <w:t xml:space="preserve">children. </w:t>
      </w:r>
    </w:p>
    <w:p w14:paraId="527A9637" w14:textId="5728F205" w:rsidR="00AA2145" w:rsidRDefault="00AA2145" w:rsidP="00EC5E0B">
      <w:pPr>
        <w:spacing w:line="480" w:lineRule="auto"/>
        <w:ind w:firstLine="720"/>
        <w:jc w:val="both"/>
      </w:pPr>
      <w:r>
        <w:t xml:space="preserve">In this cohort, the </w:t>
      </w:r>
      <w:r w:rsidR="007C012E" w:rsidRPr="007C012E">
        <w:t>prevalence of overweight</w:t>
      </w:r>
      <w:r w:rsidR="00232B37">
        <w:t xml:space="preserve"> (BMI-for-age &gt;+1SD)</w:t>
      </w:r>
      <w:r w:rsidR="007C012E" w:rsidRPr="007C012E">
        <w:t>, obesity</w:t>
      </w:r>
      <w:r w:rsidR="00232B37">
        <w:t xml:space="preserve"> (BMI-for-age &gt;+2SD)</w:t>
      </w:r>
      <w:r w:rsidR="007C012E" w:rsidRPr="007C012E">
        <w:t xml:space="preserve"> and </w:t>
      </w:r>
      <w:r w:rsidR="007C012E" w:rsidRPr="00232B37">
        <w:t>severe obesity</w:t>
      </w:r>
      <w:r w:rsidR="007C012E" w:rsidRPr="007C012E">
        <w:t xml:space="preserve"> </w:t>
      </w:r>
      <w:r w:rsidR="00232B37">
        <w:t xml:space="preserve">(BMI-for-age &gt;+3SD) </w:t>
      </w:r>
      <w:r w:rsidR="007C012E" w:rsidRPr="007C012E">
        <w:t xml:space="preserve">was </w:t>
      </w:r>
      <w:r w:rsidR="007C012E">
        <w:t>10.</w:t>
      </w:r>
      <w:r w:rsidR="00AA0DD2">
        <w:t>6</w:t>
      </w:r>
      <w:r w:rsidR="007C012E" w:rsidRPr="007C012E">
        <w:t xml:space="preserve">%, </w:t>
      </w:r>
      <w:r w:rsidR="00AA0DD2">
        <w:t>4</w:t>
      </w:r>
      <w:r w:rsidR="007C012E">
        <w:t>.6</w:t>
      </w:r>
      <w:r w:rsidR="007C012E" w:rsidRPr="007C012E">
        <w:t xml:space="preserve">% and </w:t>
      </w:r>
      <w:r w:rsidR="00AA0DD2">
        <w:t>0.7</w:t>
      </w:r>
      <w:r w:rsidR="007C012E" w:rsidRPr="007C012E">
        <w:t xml:space="preserve">% for boys and </w:t>
      </w:r>
      <w:r w:rsidR="007C012E">
        <w:t>13.0</w:t>
      </w:r>
      <w:r w:rsidR="007C012E" w:rsidRPr="007C012E">
        <w:t xml:space="preserve">%, </w:t>
      </w:r>
      <w:r w:rsidR="00AA0DD2">
        <w:t>3.3</w:t>
      </w:r>
      <w:r w:rsidR="007C012E" w:rsidRPr="007C012E">
        <w:t xml:space="preserve">%, </w:t>
      </w:r>
      <w:r w:rsidR="00AA0DD2">
        <w:t xml:space="preserve">and </w:t>
      </w:r>
      <w:r w:rsidR="007C012E" w:rsidRPr="007C012E">
        <w:t>1.5% for girls</w:t>
      </w:r>
      <w:r w:rsidR="00CF2B1B">
        <w:t xml:space="preserve"> respectively</w:t>
      </w:r>
      <w:r>
        <w:t>. These rates are relatively lower compared to t</w:t>
      </w:r>
      <w:r w:rsidR="00E273B3">
        <w:t>hose</w:t>
      </w:r>
      <w:r>
        <w:t xml:space="preserve"> reported by a recent study on 6</w:t>
      </w:r>
      <w:r w:rsidR="00851D8F">
        <w:t xml:space="preserve"> to </w:t>
      </w:r>
      <w:r>
        <w:t>9 year old children from 36 countries, where the overall prevalence</w:t>
      </w:r>
      <w:r w:rsidR="000008A6">
        <w:t>s</w:t>
      </w:r>
      <w:r>
        <w:t xml:space="preserve"> of overweight, obesity and severe obesity in 8 year-olds w</w:t>
      </w:r>
      <w:r w:rsidR="000008A6">
        <w:t>ere</w:t>
      </w:r>
      <w:r>
        <w:t xml:space="preserve"> 28.7%, 12.5% and 3.5% for boys and 26.5%, 9.0%, 1.5% f</w:t>
      </w:r>
      <w:r w:rsidR="007C012E">
        <w:t xml:space="preserve">or girls </w:t>
      </w:r>
      <w:r w:rsidR="007C012E">
        <w:fldChar w:fldCharType="begin">
          <w:fldData xml:space="preserve">PEVuZE5vdGU+PENpdGU+PEF1dGhvcj5TcGluZWxsaTwvQXV0aG9yPjxZZWFyPjIwMjE8L1llYXI+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</w:fldData>
        </w:fldChar>
      </w:r>
      <w:r w:rsidR="00E514A1">
        <w:instrText xml:space="preserve"> ADDIN EN.CITE </w:instrText>
      </w:r>
      <w:r w:rsidR="00E514A1">
        <w:fldChar w:fldCharType="begin">
          <w:fldData xml:space="preserve">PEVuZE5vdGU+PENpdGU+PEF1dGhvcj5TcGluZWxsaTwvQXV0aG9yPjxZZWFyPjIwMjE8L1llYXI+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</w:fldData>
        </w:fldChar>
      </w:r>
      <w:r w:rsidR="00E514A1">
        <w:instrText xml:space="preserve"> ADDIN EN.CITE.DATA </w:instrText>
      </w:r>
      <w:r w:rsidR="00E514A1">
        <w:fldChar w:fldCharType="end"/>
      </w:r>
      <w:r w:rsidR="007C012E">
        <w:fldChar w:fldCharType="separate"/>
      </w:r>
      <w:r w:rsidR="00E514A1">
        <w:rPr>
          <w:noProof/>
        </w:rPr>
        <w:t>(41)</w:t>
      </w:r>
      <w:r w:rsidR="007C012E">
        <w:fldChar w:fldCharType="end"/>
      </w:r>
      <w:r>
        <w:t xml:space="preserve">. We found an average HOMA-IR of 1.4 in our </w:t>
      </w:r>
      <w:r w:rsidR="00F7259D">
        <w:t>cohort</w:t>
      </w:r>
      <w:r>
        <w:t>, with an average HOMA-IR of 2.3 in overweight children and 4.0 in obese children compared to 1.1 in normal weight and 0.9 in underweight children. In the IDEFICS cohort, HOMA-IR was 1.1 in girls and 1.</w:t>
      </w:r>
      <w:r w:rsidR="00AA0DD2">
        <w:t xml:space="preserve">0 in boys </w:t>
      </w:r>
      <w:r w:rsidR="00AA0DD2">
        <w:fldChar w:fldCharType="begin">
          <w:fldData xml:space="preserve">PEVuZE5vdGU+PENpdGU+PEF1dGhvcj5QZXBsaWVzPC9BdXRob3I+PFllYXI+MjAxNjwvWWVhcj48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</w:fldData>
        </w:fldChar>
      </w:r>
      <w:r w:rsidR="00E514A1">
        <w:instrText xml:space="preserve"> ADDIN EN.CITE </w:instrText>
      </w:r>
      <w:r w:rsidR="00E514A1">
        <w:fldChar w:fldCharType="begin">
          <w:fldData xml:space="preserve">PEVuZE5vdGU+PENpdGU+PEF1dGhvcj5QZXBsaWVzPC9BdXRob3I+PFllYXI+MjAxNjwvWWVhcj48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</w:fldData>
        </w:fldChar>
      </w:r>
      <w:r w:rsidR="00E514A1">
        <w:instrText xml:space="preserve"> ADDIN EN.CITE.DATA </w:instrText>
      </w:r>
      <w:r w:rsidR="00E514A1">
        <w:fldChar w:fldCharType="end"/>
      </w:r>
      <w:r w:rsidR="00AA0DD2">
        <w:fldChar w:fldCharType="separate"/>
      </w:r>
      <w:r w:rsidR="00E514A1">
        <w:rPr>
          <w:noProof/>
        </w:rPr>
        <w:t>(42)</w:t>
      </w:r>
      <w:r w:rsidR="00AA0DD2">
        <w:fldChar w:fldCharType="end"/>
      </w:r>
      <w:r>
        <w:t xml:space="preserve">. In a study in Chinese children, a HOMA-IR cut-off for metabolic syndrome was 2.3 in all children, and 1.7 in prepubertal children </w:t>
      </w:r>
      <w:r w:rsidR="00AA0DD2">
        <w:fldChar w:fldCharType="begin"/>
      </w:r>
      <w:r w:rsidR="00E514A1">
        <w:instrText xml:space="preserve"> ADDIN EN.CITE &lt;EndNote&gt;&lt;Cite&gt;&lt;Author&gt;Yin&lt;/Author&gt;&lt;Year&gt;2013&lt;/Year&gt;&lt;RecNum&gt;51&lt;/RecNum&gt;&lt;DisplayText&gt;(43)&lt;/DisplayText&gt;&lt;record&gt;&lt;rec-number&gt;51&lt;/rec-number&gt;&lt;foreign-keys&gt;&lt;key app="EN" db-id="02rvwrtrma9zrqeevs6v9az5atepreaazrse" timestamp="0"&gt;51&lt;/key&gt;&lt;/foreign-keys&gt;&lt;ref-type name="Journal Article"&gt;17&lt;/ref-type&gt;&lt;contributors&gt;&lt;authors&gt;&lt;author&gt;Yin, J.&lt;/author&gt;&lt;author&gt;Li, M.&lt;/author&gt;&lt;author&gt;Xu, L.&lt;/author&gt;&lt;author&gt;Wang, Y.&lt;/author&gt;&lt;author&gt;Cheng, H.&lt;/author&gt;&lt;author&gt;Zhao, X.&lt;/author&gt;&lt;author&gt;Mi, J.&lt;/author&gt;&lt;/authors&gt;&lt;/contributors&gt;&lt;auth-address&gt;Department of Endocrinology, Key Laboratory of Endocrinology, Ministry of Health, Peking Union Medical College Hospital, Chinese Academy of Medical Sciences and Peking Union Medical College (CAMS &amp;amp; PUMC), Beijing 100730, China. liming1@outlook.com.&lt;/auth-address&gt;&lt;titles&gt;&lt;title&gt;Insulin resistance determined by Homeostasis Model Assessment (HOMA) and associations with metabolic syndrome among Chinese children and teenagers&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71&lt;/pages&gt;&lt;volume&gt;5&lt;/volume&gt;&lt;number&gt;1&lt;/number&gt;&lt;edition&gt;2013/11/16&lt;/edition&gt;&lt;dates&gt;&lt;year&gt;2013&lt;/year&gt;&lt;pub-dates&gt;&lt;date&gt;Nov 15&lt;/date&gt;&lt;/pub-dates&gt;&lt;/dates&gt;&lt;isbn&gt;1758-5996 (Print)&amp;#xD;1758-5996&lt;/isbn&gt;&lt;accession-num&gt;24228769&lt;/accession-num&gt;&lt;urls&gt;&lt;/urls&gt;&lt;custom2&gt;PMC3833654&lt;/custom2&gt;&lt;electronic-resource-num&gt;10.1186/1758-5996-5-71&lt;/electronic-resource-num&gt;&lt;remote-database-provider&gt;NLM&lt;/remote-database-provider&gt;&lt;language&gt;eng&lt;/language&gt;&lt;/record&gt;&lt;/Cite&gt;&lt;/EndNote&gt;</w:instrText>
      </w:r>
      <w:r w:rsidR="00AA0DD2">
        <w:fldChar w:fldCharType="separate"/>
      </w:r>
      <w:r w:rsidR="00E514A1">
        <w:rPr>
          <w:noProof/>
        </w:rPr>
        <w:t>(43)</w:t>
      </w:r>
      <w:r w:rsidR="00AA0DD2">
        <w:fldChar w:fldCharType="end"/>
      </w:r>
      <w:r w:rsidR="00AA0DD2">
        <w:t>.</w:t>
      </w:r>
      <w:r>
        <w:t xml:space="preserve"> </w:t>
      </w:r>
      <w:r w:rsidR="00F200EC">
        <w:t>Therefore, despite the apparent low</w:t>
      </w:r>
      <w:r w:rsidR="002B0F14">
        <w:t>er</w:t>
      </w:r>
      <w:r w:rsidR="00F200EC">
        <w:t xml:space="preserve"> rate of overweight and obesity compared to recent international comparisons, insulin resistance as determined by </w:t>
      </w:r>
      <w:r>
        <w:t xml:space="preserve">HOMA-IR </w:t>
      </w:r>
      <w:r w:rsidR="00A969D5">
        <w:t>for the</w:t>
      </w:r>
      <w:r w:rsidR="002E56CB">
        <w:t xml:space="preserve"> overweight and obese</w:t>
      </w:r>
      <w:r w:rsidR="00A969D5">
        <w:t xml:space="preserve"> children </w:t>
      </w:r>
      <w:r w:rsidR="00835A0B">
        <w:t>was similar,</w:t>
      </w:r>
      <w:r w:rsidR="002B0F14">
        <w:t xml:space="preserve"> </w:t>
      </w:r>
      <w:r w:rsidR="00A969D5">
        <w:t>indicative of</w:t>
      </w:r>
      <w:r w:rsidR="002B0F14">
        <w:t xml:space="preserve"> </w:t>
      </w:r>
      <w:r w:rsidR="00A969D5">
        <w:t>heightened metabolic risk</w:t>
      </w:r>
      <w:r w:rsidR="002B0F14">
        <w:t xml:space="preserve"> in these children</w:t>
      </w:r>
      <w:r>
        <w:t>.</w:t>
      </w:r>
    </w:p>
    <w:p w14:paraId="6BA87281" w14:textId="46391E5C" w:rsidR="00EC287F" w:rsidRDefault="00EC287F" w:rsidP="00EC5E0B">
      <w:pPr>
        <w:spacing w:line="480" w:lineRule="auto"/>
        <w:ind w:firstLine="720"/>
        <w:jc w:val="both"/>
      </w:pPr>
      <w:r>
        <w:t xml:space="preserve">Continuous metabolic risk scores are useful clinically as they enable the tracking of cardiometabolic risk and earlier detection of people at risk </w:t>
      </w:r>
      <w:r>
        <w:fldChar w:fldCharType="begin"/>
      </w:r>
      <w:r w:rsidR="00E514A1">
        <w:instrText xml:space="preserve"> ADDIN EN.CITE &lt;EndNote&gt;&lt;Cite&gt;&lt;Author&gt;DeBoer&lt;/Author&gt;&lt;Year&gt;2017&lt;/Year&gt;&lt;RecNum&gt;76&lt;/RecNum&gt;&lt;DisplayText&gt;(44)&lt;/DisplayText&gt;&lt;record&gt;&lt;rec-number&gt;76&lt;/rec-number&gt;&lt;foreign-keys&gt;&lt;key app="EN" db-id="02rvwrtrma9zrqeevs6v9az5atepreaazrse" timestamp="1630294556"&gt;76&lt;/key&gt;&lt;/foreign-keys&gt;&lt;ref-type name="Journal Article"&gt;17&lt;/ref-type&gt;&lt;contributors&gt;&lt;authors&gt;&lt;author&gt;DeBoer, M. D.&lt;/author&gt;&lt;author&gt;Gurka, M. J.&lt;/author&gt;&lt;/authors&gt;&lt;/contributors&gt;&lt;auth-address&gt;Division of Pediatric Endocrinology, Department of Pediatrics, University of Virginia School of Medicine, Charlottesville, VA; Department of Health Outcomes and Policy, College of Medicine, University of Florida, Gainesville, FL, USA.&amp;#xD;Department of Health Outcomes and Policy, College of Medicine, University of Florida, Gainesville, FL, USA.&lt;/auth-address&gt;&lt;titles&gt;&lt;title&gt;Clinical utility of metabolic syndrome severity scores: considerations for practitioners&lt;/title&gt;&lt;secondary-title&gt;Diabetes Metab Syndr Obes&lt;/secondary-title&gt;&lt;alt-title&gt;Diabetes, metabolic syndrome and obesity : targets and therapy&lt;/alt-title&gt;&lt;/titles&gt;&lt;periodical&gt;&lt;full-title&gt;Diabetes Metab Syndr Obes&lt;/full-title&gt;&lt;abbr-1&gt;Diabetes, metabolic syndrome and obesity : targets and therapy&lt;/abbr-1&gt;&lt;/periodical&gt;&lt;alt-periodical&gt;&lt;full-title&gt;Diabetes Metab Syndr Obes&lt;/full-title&gt;&lt;abbr-1&gt;Diabetes, metabolic syndrome and obesity : targets and therapy&lt;/abbr-1&gt;&lt;/alt-periodical&gt;&lt;pages&gt;65-72&lt;/pages&gt;&lt;volume&gt;10&lt;/volume&gt;&lt;edition&gt;2017/03/04&lt;/edition&gt;&lt;keywords&gt;&lt;keyword&gt;cardiovascular disease&lt;/keyword&gt;&lt;keyword&gt;insulin resistance&lt;/keyword&gt;&lt;keyword&gt;metabolic syndrome&lt;/keyword&gt;&lt;keyword&gt;risk prediction&lt;/keyword&gt;&lt;keyword&gt;type 2 diabetes&lt;/keyword&gt;&lt;/keywords&gt;&lt;dates&gt;&lt;year&gt;2017&lt;/year&gt;&lt;/dates&gt;&lt;isbn&gt;1178-7007 (Print)&amp;#xD;1178-7007&lt;/isbn&gt;&lt;accession-num&gt;28255250&lt;/accession-num&gt;&lt;urls&gt;&lt;/urls&gt;&lt;custom2&gt;PMC5325095&lt;/custom2&gt;&lt;electronic-resource-num&gt;10.2147/dmso.s101624&lt;/electronic-resource-num&gt;&lt;remote-database-provider&gt;NLM&lt;/remote-database-provider&gt;&lt;language&gt;eng&lt;/language&gt;&lt;/record&gt;&lt;/Cite&gt;&lt;/EndNote&gt;</w:instrText>
      </w:r>
      <w:r>
        <w:fldChar w:fldCharType="separate"/>
      </w:r>
      <w:r w:rsidR="00E514A1">
        <w:rPr>
          <w:noProof/>
        </w:rPr>
        <w:t>(44)</w:t>
      </w:r>
      <w:r>
        <w:fldChar w:fldCharType="end"/>
      </w:r>
      <w:r>
        <w:t xml:space="preserve">. Multiple methods have been used for the generation of continuous metabolic risk scores in children </w:t>
      </w:r>
      <w:r>
        <w:fldChar w:fldCharType="begin">
          <w:fldData xml:space="preserve">PEVuZE5vdGU+PENpdGU+PEF1dGhvcj5FaXNlbm1hbm48L0F1dGhvcj48WWVhcj4yMDA4PC9ZZWFy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TY4OC0xNjk5PC9wYWdlcz48dm9sdW1lPjE5PC92b2x1bWU+PG51bWJlcj4xMjwvbnVtYmVyPjxl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</w:fldData>
        </w:fldChar>
      </w:r>
      <w:r w:rsidR="00E514A1">
        <w:instrText xml:space="preserve"> ADDIN EN.CITE </w:instrText>
      </w:r>
      <w:r w:rsidR="00E514A1">
        <w:fldChar w:fldCharType="begin">
          <w:fldData xml:space="preserve">PEVuZE5vdGU+PENpdGU+PEF1dGhvcj5FaXNlbm1hbm48L0F1dGhvcj48WWVhcj4yMDA4PC9ZZWFy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TY4OC0xNjk5PC9wYWdlcz48dm9sdW1lPjE5PC92b2x1bWU+PG51bWJlcj4xMjwvbnVtYmVyPjxl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</w:fldData>
        </w:fldChar>
      </w:r>
      <w:r w:rsidR="00E514A1">
        <w:instrText xml:space="preserve"> ADDIN EN.CITE.DATA </w:instrText>
      </w:r>
      <w:r w:rsidR="00E514A1">
        <w:fldChar w:fldCharType="end"/>
      </w:r>
      <w:r>
        <w:fldChar w:fldCharType="separate"/>
      </w:r>
      <w:r w:rsidR="00E514A1">
        <w:rPr>
          <w:noProof/>
        </w:rPr>
        <w:t>(45, 46)</w:t>
      </w:r>
      <w:r>
        <w:fldChar w:fldCharType="end"/>
      </w:r>
      <w:r>
        <w:t xml:space="preserve">, with the sum or mean of age-standardized and sex-standardized components within the study population being one of the most common methods. The most commonly used score components </w:t>
      </w:r>
      <w:r w:rsidR="005E20AD">
        <w:t>are</w:t>
      </w:r>
      <w:r>
        <w:t xml:space="preserve"> </w:t>
      </w:r>
      <w:r w:rsidR="009373CE">
        <w:t>waist circumference (52%), triglycerides</w:t>
      </w:r>
      <w:r>
        <w:t xml:space="preserve"> (87%), </w:t>
      </w:r>
      <w:r w:rsidR="009373CE">
        <w:t>HDL-cholesterol</w:t>
      </w:r>
      <w:r>
        <w:t xml:space="preserve"> (67%), glucose (43%) a</w:t>
      </w:r>
      <w:r w:rsidR="009373CE">
        <w:t xml:space="preserve">nd </w:t>
      </w:r>
      <w:r w:rsidR="009373CE" w:rsidRPr="00F2003D">
        <w:t>systolic blood pressure</w:t>
      </w:r>
      <w:r w:rsidRPr="00F2003D">
        <w:t xml:space="preserve"> (52%)</w:t>
      </w:r>
      <w:r w:rsidR="007A7ED0" w:rsidRPr="00F2003D">
        <w:t xml:space="preserve"> </w:t>
      </w:r>
      <w:r w:rsidR="007A7ED0" w:rsidRPr="00F2003D">
        <w:fldChar w:fldCharType="begin">
          <w:fldData xml:space="preserve">PEVuZE5vdGU+PENpdGU+PEF1dGhvcj5LYW1lbDwvQXV0aG9yPjxZZWFyPjIwMTg8L1llYXI+PFJl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E2ODgtMTY5OTwvcGFnZXM+PHZvbHVtZT4xOTwvdm9sdW1lPjxudW1iZXI+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</w:fldData>
        </w:fldChar>
      </w:r>
      <w:r w:rsidR="00E514A1" w:rsidRPr="00F2003D">
        <w:instrText xml:space="preserve"> ADDIN EN.CITE </w:instrText>
      </w:r>
      <w:r w:rsidR="00E514A1" w:rsidRPr="00F2003D">
        <w:fldChar w:fldCharType="begin">
          <w:fldData xml:space="preserve">PEVuZE5vdGU+PENpdGU+PEF1dGhvcj5LYW1lbDwvQXV0aG9yPjxZZWFyPjIwMTg8L1llYXI+PFJl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E2ODgtMTY5OTwvcGFnZXM+PHZvbHVtZT4xOTwvdm9sdW1lPjxudW1iZXI+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</w:fldData>
        </w:fldChar>
      </w:r>
      <w:r w:rsidR="00E514A1" w:rsidRPr="00F2003D">
        <w:instrText xml:space="preserve"> ADDIN EN.CITE.DATA </w:instrText>
      </w:r>
      <w:r w:rsidR="00E514A1" w:rsidRPr="00F2003D">
        <w:fldChar w:fldCharType="end"/>
      </w:r>
      <w:r w:rsidR="007A7ED0" w:rsidRPr="00F2003D">
        <w:fldChar w:fldCharType="separate"/>
      </w:r>
      <w:r w:rsidR="00E514A1" w:rsidRPr="00F2003D">
        <w:rPr>
          <w:noProof/>
        </w:rPr>
        <w:t>(46)</w:t>
      </w:r>
      <w:r w:rsidR="007A7ED0" w:rsidRPr="00F2003D">
        <w:fldChar w:fldCharType="end"/>
      </w:r>
      <w:r w:rsidRPr="00F2003D">
        <w:t>. Despite</w:t>
      </w:r>
      <w:r>
        <w:t xml:space="preserve"> the variety of methods, many of these continuous metabolic risk scores in children </w:t>
      </w:r>
      <w:r w:rsidR="009922AF">
        <w:t>have been reported</w:t>
      </w:r>
      <w:r>
        <w:t xml:space="preserve"> to have high validity </w:t>
      </w:r>
      <w:r>
        <w:fldChar w:fldCharType="begin">
          <w:fldData xml:space="preserve">PEVuZE5vdGU+PENpdGU+PEF1dGhvcj5FaXNlbm1hbm48L0F1dGhvcj48WWVhcj4yMDEwPC9ZZWFy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</w:fldData>
        </w:fldChar>
      </w:r>
      <w:r w:rsidR="00E514A1">
        <w:instrText xml:space="preserve"> ADDIN EN.CITE </w:instrText>
      </w:r>
      <w:r w:rsidR="00E514A1">
        <w:fldChar w:fldCharType="begin">
          <w:fldData xml:space="preserve">PEVuZE5vdGU+PENpdGU+PEF1dGhvcj5FaXNlbm1hbm48L0F1dGhvcj48WWVhcj4yMDEwPC9ZZWFy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</w:fldData>
        </w:fldChar>
      </w:r>
      <w:r w:rsidR="00E514A1">
        <w:instrText xml:space="preserve"> ADDIN EN.CITE.DATA </w:instrText>
      </w:r>
      <w:r w:rsidR="00E514A1">
        <w:fldChar w:fldCharType="end"/>
      </w:r>
      <w:r>
        <w:fldChar w:fldCharType="separate"/>
      </w:r>
      <w:r w:rsidR="00E514A1">
        <w:rPr>
          <w:noProof/>
        </w:rPr>
        <w:t>(47-49)</w:t>
      </w:r>
      <w:r>
        <w:fldChar w:fldCharType="end"/>
      </w:r>
      <w:r>
        <w:t xml:space="preserve"> and correlate to: </w:t>
      </w:r>
      <w:r w:rsidR="00A54C24">
        <w:t>a)</w:t>
      </w:r>
      <w:r>
        <w:t xml:space="preserve"> </w:t>
      </w:r>
      <w:r w:rsidR="00A54C24">
        <w:t>a</w:t>
      </w:r>
      <w:r>
        <w:t xml:space="preserve">dverse lifestyle factors such as sedentary behavior, physical activity </w:t>
      </w:r>
      <w:r>
        <w:fldChar w:fldCharType="begin">
          <w:fldData xml:space="preserve">PEVuZE5vdGU+PENpdGU+PEF1dGhvcj5CYXJhdDwvQXV0aG9yPjxZZWFyPjIwMTY8L1llYXI+PFJl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</w:fldData>
        </w:fldChar>
      </w:r>
      <w:r w:rsidR="003573B3">
        <w:instrText xml:space="preserve"> ADDIN EN.CITE </w:instrText>
      </w:r>
      <w:r w:rsidR="003573B3">
        <w:fldChar w:fldCharType="begin">
          <w:fldData xml:space="preserve">PEVuZE5vdGU+PENpdGU+PEF1dGhvcj5CYXJhdDwvQXV0aG9yPjxZZWFyPjIwMTY8L1llYXI+PFJl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</w:fldData>
        </w:fldChar>
      </w:r>
      <w:r w:rsidR="003573B3">
        <w:instrText xml:space="preserve"> ADDIN EN.CITE.DATA </w:instrText>
      </w:r>
      <w:r w:rsidR="003573B3">
        <w:fldChar w:fldCharType="end"/>
      </w:r>
      <w:r>
        <w:fldChar w:fldCharType="separate"/>
      </w:r>
      <w:r w:rsidR="003573B3">
        <w:rPr>
          <w:noProof/>
        </w:rPr>
        <w:t>(18)</w:t>
      </w:r>
      <w:r>
        <w:fldChar w:fldCharType="end"/>
      </w:r>
      <w:r>
        <w:t xml:space="preserve">, poor handgrip strength and cardiorespiratory fitness </w:t>
      </w:r>
      <w:r>
        <w:fldChar w:fldCharType="begin">
          <w:fldData xml:space="preserve">PEVuZE5vdGU+PENpdGU+PEF1dGhvcj5Db2hlbjwvQXV0aG9yPjxZZWFyPjIwMTQ8L1llYXI+PFJl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kz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==
</w:fldData>
        </w:fldChar>
      </w:r>
      <w:r w:rsidR="00E514A1">
        <w:instrText xml:space="preserve"> ADDIN EN.CITE </w:instrText>
      </w:r>
      <w:r w:rsidR="00E514A1">
        <w:fldChar w:fldCharType="begin">
          <w:fldData xml:space="preserve">PEVuZE5vdGU+PENpdGU+PEF1dGhvcj5Db2hlbjwvQXV0aG9yPjxZZWFyPjIwMTQ8L1llYXI+PFJl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kz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==
</w:fldData>
        </w:fldChar>
      </w:r>
      <w:r w:rsidR="00E514A1">
        <w:instrText xml:space="preserve"> ADDIN EN.CITE.DATA </w:instrText>
      </w:r>
      <w:r w:rsidR="00E514A1">
        <w:fldChar w:fldCharType="end"/>
      </w:r>
      <w:r>
        <w:fldChar w:fldCharType="separate"/>
      </w:r>
      <w:r w:rsidR="00E514A1">
        <w:rPr>
          <w:noProof/>
        </w:rPr>
        <w:t>(50)</w:t>
      </w:r>
      <w:r>
        <w:fldChar w:fldCharType="end"/>
      </w:r>
      <w:r>
        <w:t xml:space="preserve">, </w:t>
      </w:r>
      <w:r w:rsidR="00A54C24">
        <w:t>b)</w:t>
      </w:r>
      <w:r>
        <w:t xml:space="preserve"> </w:t>
      </w:r>
      <w:r w:rsidR="00A54C24">
        <w:t>c</w:t>
      </w:r>
      <w:r>
        <w:t xml:space="preserve">ross-sectional biomarkers of inflammation, endothelial damage and cardiovascular disease </w:t>
      </w:r>
      <w:r>
        <w:fldChar w:fldCharType="begin">
          <w:fldData xml:space="preserve">PEVuZE5vdGU+PENpdGU+PEF1dGhvcj5PbHphPC9BdXRob3I+PFllYXI+MjAxNTwvWWVhcj48UmVj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</w:fldData>
        </w:fldChar>
      </w:r>
      <w:r w:rsidR="00E514A1">
        <w:instrText xml:space="preserve"> ADDIN EN.CITE </w:instrText>
      </w:r>
      <w:r w:rsidR="00E514A1">
        <w:fldChar w:fldCharType="begin">
          <w:fldData xml:space="preserve">PEVuZE5vdGU+PENpdGU+PEF1dGhvcj5PbHphPC9BdXRob3I+PFllYXI+MjAxNTwvWWVhcj48UmVj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</w:fldData>
        </w:fldChar>
      </w:r>
      <w:r w:rsidR="00E514A1">
        <w:instrText xml:space="preserve"> ADDIN EN.CITE.DATA </w:instrText>
      </w:r>
      <w:r w:rsidR="00E514A1">
        <w:fldChar w:fldCharType="end"/>
      </w:r>
      <w:r>
        <w:fldChar w:fldCharType="separate"/>
      </w:r>
      <w:r w:rsidR="00E514A1">
        <w:rPr>
          <w:noProof/>
        </w:rPr>
        <w:t>(51)</w:t>
      </w:r>
      <w:r>
        <w:fldChar w:fldCharType="end"/>
      </w:r>
      <w:r>
        <w:t xml:space="preserve">, and </w:t>
      </w:r>
      <w:r w:rsidR="00A54C24">
        <w:t>c)</w:t>
      </w:r>
      <w:r>
        <w:t xml:space="preserve"> </w:t>
      </w:r>
      <w:r w:rsidR="00A54C24">
        <w:t>a</w:t>
      </w:r>
      <w:r>
        <w:t xml:space="preserve">dulthood outcomes such as type 2 diabetes </w:t>
      </w:r>
      <w:r>
        <w:fldChar w:fldCharType="begin">
          <w:fldData xml:space="preserve">PEVuZE5vdGU+PENpdGU+PEF1dGhvcj5EZUJvZXI8L0F1dGhvcj48WWVhcj4yMDE1PC9ZZWFyPjxS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I3NDUtNTI8L3BhZ2VzPjx2b2x1bWU+NTg8L3ZvbHVtZT48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k3LTEwMy5lMS0zPC9w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</w:fldData>
        </w:fldChar>
      </w:r>
      <w:r w:rsidR="00E514A1">
        <w:instrText xml:space="preserve"> ADDIN EN.CITE </w:instrText>
      </w:r>
      <w:r w:rsidR="00E514A1">
        <w:fldChar w:fldCharType="begin">
          <w:fldData xml:space="preserve">PEVuZE5vdGU+PENpdGU+PEF1dGhvcj5EZUJvZXI8L0F1dGhvcj48WWVhcj4yMDE1PC9ZZWFyPjxS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I3NDUtNTI8L3BhZ2VzPjx2b2x1bWU+NTg8L3ZvbHVtZT48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k3LTEwMy5lMS0zPC9w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</w:fldData>
        </w:fldChar>
      </w:r>
      <w:r w:rsidR="00E514A1">
        <w:instrText xml:space="preserve"> ADDIN EN.CITE.DATA </w:instrText>
      </w:r>
      <w:r w:rsidR="00E514A1">
        <w:fldChar w:fldCharType="end"/>
      </w:r>
      <w:r>
        <w:fldChar w:fldCharType="separate"/>
      </w:r>
      <w:r w:rsidR="00E514A1">
        <w:rPr>
          <w:noProof/>
        </w:rPr>
        <w:t>(52, 53)</w:t>
      </w:r>
      <w:r>
        <w:fldChar w:fldCharType="end"/>
      </w:r>
      <w:r>
        <w:t xml:space="preserve">, and cardiovascular disease </w:t>
      </w:r>
      <w:r>
        <w:fldChar w:fldCharType="begin">
          <w:fldData xml:space="preserve">PEVuZE5vdGU+PENpdGU+PEF1dGhvcj5EZUJvZXI8L0F1dGhvcj48WWVhcj4yMDE1PC9ZZWFyPjxS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c1NS03PC9wYWdlcz48dm9sdW1lPjY2PC92b2x1bWU+PG51bWJlcj42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</w:fldData>
        </w:fldChar>
      </w:r>
      <w:r w:rsidR="00E514A1">
        <w:instrText xml:space="preserve"> ADDIN EN.CITE </w:instrText>
      </w:r>
      <w:r w:rsidR="00E514A1">
        <w:fldChar w:fldCharType="begin">
          <w:fldData xml:space="preserve">PEVuZE5vdGU+PENpdGU+PEF1dGhvcj5EZUJvZXI8L0F1dGhvcj48WWVhcj4yMDE1PC9ZZWFyPjxS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c1NS03PC9wYWdlcz48dm9sdW1lPjY2PC92b2x1bWU+PG51bWJlcj42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</w:fldData>
        </w:fldChar>
      </w:r>
      <w:r w:rsidR="00E514A1">
        <w:instrText xml:space="preserve"> ADDIN EN.CITE.DATA </w:instrText>
      </w:r>
      <w:r w:rsidR="00E514A1">
        <w:fldChar w:fldCharType="end"/>
      </w:r>
      <w:r>
        <w:fldChar w:fldCharType="separate"/>
      </w:r>
      <w:r w:rsidR="00E514A1">
        <w:rPr>
          <w:noProof/>
        </w:rPr>
        <w:t>(54)</w:t>
      </w:r>
      <w:r>
        <w:fldChar w:fldCharType="end"/>
      </w:r>
      <w:r>
        <w:t>.</w:t>
      </w:r>
      <w:r w:rsidR="009373CE">
        <w:t xml:space="preserve"> The MetS scores calculated for </w:t>
      </w:r>
      <w:r w:rsidR="000B702F">
        <w:t>our</w:t>
      </w:r>
      <w:r w:rsidR="004720CC">
        <w:t xml:space="preserve"> cohort </w:t>
      </w:r>
      <w:r w:rsidR="000B702F">
        <w:t>at the 90</w:t>
      </w:r>
      <w:r w:rsidR="000B702F" w:rsidRPr="004720CC">
        <w:rPr>
          <w:vertAlign w:val="superscript"/>
        </w:rPr>
        <w:t>th</w:t>
      </w:r>
      <w:r w:rsidR="000B702F">
        <w:t xml:space="preserve"> percentile </w:t>
      </w:r>
      <w:r w:rsidR="004720CC">
        <w:t>was 2.63 for girls and 2.85 for boys, compared to 4.75 for girls and 4.39 for boys in the IDEFICS</w:t>
      </w:r>
      <w:r w:rsidR="00F61FA4">
        <w:t xml:space="preserve"> study </w:t>
      </w:r>
      <w:r w:rsidR="00F61FA4">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rsidR="002D4623">
        <w:instrText xml:space="preserve"> ADDIN EN.CITE </w:instrText>
      </w:r>
      <w:r w:rsidR="002D4623">
        <w:fldChar w:fldCharType="begin">
          <w:fldData xml:space="preserve">PEVuZE5vdGU+PENpdGU+PEF1dGhvcj5BaHJlbnM8L0F1dGhvcj48WWVhcj4yMDE0PC9ZZWFyPjxS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</w:fldData>
        </w:fldChar>
      </w:r>
      <w:r w:rsidR="002D4623">
        <w:instrText xml:space="preserve"> ADDIN EN.CITE.DATA </w:instrText>
      </w:r>
      <w:r w:rsidR="002D4623">
        <w:fldChar w:fldCharType="end"/>
      </w:r>
      <w:r w:rsidR="00F61FA4">
        <w:fldChar w:fldCharType="separate"/>
      </w:r>
      <w:r w:rsidR="002D4623">
        <w:rPr>
          <w:noProof/>
        </w:rPr>
        <w:t>(33)</w:t>
      </w:r>
      <w:r w:rsidR="00F61FA4">
        <w:fldChar w:fldCharType="end"/>
      </w:r>
      <w:r w:rsidR="00F61FA4">
        <w:t xml:space="preserve">. As expected, there was a clear positive gradient of MetS </w:t>
      </w:r>
      <w:r w:rsidR="00E54FE1">
        <w:t xml:space="preserve">score </w:t>
      </w:r>
      <w:r w:rsidR="00FC2947">
        <w:t xml:space="preserve">with </w:t>
      </w:r>
      <w:r w:rsidR="00F61FA4">
        <w:t>BMI, with 82% of children i</w:t>
      </w:r>
      <w:r w:rsidR="007E6099">
        <w:t>n the obese category having metabolic syndrome</w:t>
      </w:r>
      <w:r w:rsidR="00A46901">
        <w:t>,</w:t>
      </w:r>
      <w:r w:rsidR="00094C6B">
        <w:t xml:space="preserve"> i.e. having </w:t>
      </w:r>
      <w:r w:rsidR="00A46901">
        <w:t>a MetS score</w:t>
      </w:r>
      <w:r w:rsidR="00A46901">
        <w:rPr>
          <w:rFonts w:cstheme="minorHAnsi"/>
        </w:rPr>
        <w:t xml:space="preserve"> </w:t>
      </w:r>
      <w:r w:rsidR="00094C6B">
        <w:rPr>
          <w:rFonts w:cstheme="minorHAnsi"/>
        </w:rPr>
        <w:t>≥</w:t>
      </w:r>
      <w:r w:rsidR="00094C6B">
        <w:t xml:space="preserve"> 90</w:t>
      </w:r>
      <w:r w:rsidR="00094C6B" w:rsidRPr="00F61FA4">
        <w:rPr>
          <w:vertAlign w:val="superscript"/>
        </w:rPr>
        <w:t>th</w:t>
      </w:r>
      <w:r w:rsidR="00094C6B">
        <w:t xml:space="preserve"> percentile</w:t>
      </w:r>
      <w:r w:rsidR="00F61FA4">
        <w:t xml:space="preserve">. However, even </w:t>
      </w:r>
      <w:r w:rsidR="00FC2947">
        <w:t>with</w:t>
      </w:r>
      <w:r w:rsidR="00F61FA4">
        <w:t>in the normal weight category, a small proportion (1.8%) of childre</w:t>
      </w:r>
      <w:r w:rsidR="007E6099">
        <w:t>n were classified as having metabolic syndrome</w:t>
      </w:r>
      <w:r w:rsidR="00F61FA4">
        <w:t xml:space="preserve">, while 18% of obese children did not have </w:t>
      </w:r>
      <w:r w:rsidR="007E6099">
        <w:t>metabolic syndrome</w:t>
      </w:r>
      <w:r w:rsidR="00F61FA4">
        <w:t xml:space="preserve">. </w:t>
      </w:r>
      <w:r w:rsidR="00FC2947">
        <w:t>Despite the predomina</w:t>
      </w:r>
      <w:r w:rsidR="00A46901">
        <w:t>nt</w:t>
      </w:r>
      <w:r w:rsidR="00FC2947">
        <w:t xml:space="preserve"> influence of BMI on </w:t>
      </w:r>
      <w:r w:rsidR="00F61FA4">
        <w:t>metabolic health risk</w:t>
      </w:r>
      <w:r w:rsidR="00FC2947">
        <w:t>, there remains some unexplained variability of risk</w:t>
      </w:r>
      <w:r w:rsidR="00F61FA4">
        <w:t>.</w:t>
      </w:r>
    </w:p>
    <w:p w14:paraId="501B5C70" w14:textId="71A1D3BA" w:rsidR="00B37137" w:rsidRDefault="00B37137" w:rsidP="00EC5E0B">
      <w:pPr>
        <w:spacing w:line="480" w:lineRule="auto"/>
        <w:ind w:firstLine="720"/>
        <w:jc w:val="both"/>
      </w:pPr>
      <w:r>
        <w:t xml:space="preserve">The FLI is </w:t>
      </w:r>
      <w:r w:rsidR="00012823">
        <w:t>often used</w:t>
      </w:r>
      <w:r>
        <w:t xml:space="preserve"> to estimate NAFLD </w:t>
      </w:r>
      <w:r w:rsidR="00012823">
        <w:t xml:space="preserve">as </w:t>
      </w:r>
      <w:r>
        <w:t>magnetic resonance spectroscopy (MRS) is expensive and not readily available</w:t>
      </w:r>
      <w:r w:rsidR="007E6099">
        <w:t xml:space="preserve"> </w:t>
      </w:r>
      <w:r w:rsidR="007E6099">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 </w:instrText>
      </w:r>
      <w:r w:rsidR="002D4623">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DATA </w:instrText>
      </w:r>
      <w:r w:rsidR="002D4623">
        <w:fldChar w:fldCharType="end"/>
      </w:r>
      <w:r w:rsidR="007E6099">
        <w:fldChar w:fldCharType="separate"/>
      </w:r>
      <w:r w:rsidR="002D4623">
        <w:rPr>
          <w:noProof/>
        </w:rPr>
        <w:t>(37)</w:t>
      </w:r>
      <w:r w:rsidR="007E6099">
        <w:fldChar w:fldCharType="end"/>
      </w:r>
      <w:r>
        <w:t xml:space="preserve">. It varies between 0 </w:t>
      </w:r>
      <w:r w:rsidR="007E03E4">
        <w:t xml:space="preserve">and </w:t>
      </w:r>
      <w:r>
        <w:t>100</w:t>
      </w:r>
      <w:r w:rsidR="007E03E4">
        <w:t>;</w:t>
      </w:r>
      <w:r>
        <w:t xml:space="preserve"> a threshold of &lt;30 can be used to rule out NAFLD, while a threshold of &gt;60 is used to rule in NAFLD</w:t>
      </w:r>
      <w:r w:rsidR="007E6099">
        <w:t xml:space="preserve"> </w:t>
      </w:r>
      <w:r w:rsidR="007E6099">
        <w:fldChar w:fldCharType="begin">
          <w:fldData xml:space="preserve">PEVuZE5vdGU+PENpdGU+PEF1dGhvcj5CZWRvZ25pPC9BdXRob3I+PFllYXI+MjAwNjwvWWVhcj48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ZWRpdGlvbj4yMDIxLzA2LzE5PC9lZGl0aW9uPjxrZXl3b3Jkcz48a2V5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</w:fldData>
        </w:fldChar>
      </w:r>
      <w:r w:rsidR="002D4623">
        <w:instrText xml:space="preserve"> ADDIN EN.CITE </w:instrText>
      </w:r>
      <w:r w:rsidR="002D4623">
        <w:fldChar w:fldCharType="begin">
          <w:fldData xml:space="preserve">PEVuZE5vdGU+PENpdGU+PEF1dGhvcj5CZWRvZ25pPC9BdXRob3I+PFllYXI+MjAwNjwvWWVhcj48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ZWRpdGlvbj4yMDIxLzA2LzE5PC9lZGl0aW9uPjxrZXl3b3Jkcz48a2V5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</w:fldData>
        </w:fldChar>
      </w:r>
      <w:r w:rsidR="002D4623">
        <w:instrText xml:space="preserve"> ADDIN EN.CITE.DATA </w:instrText>
      </w:r>
      <w:r w:rsidR="002D4623">
        <w:fldChar w:fldCharType="end"/>
      </w:r>
      <w:r w:rsidR="007E6099">
        <w:fldChar w:fldCharType="separate"/>
      </w:r>
      <w:r w:rsidR="002D4623">
        <w:rPr>
          <w:noProof/>
        </w:rPr>
        <w:t>(36, 37)</w:t>
      </w:r>
      <w:r w:rsidR="007E6099">
        <w:fldChar w:fldCharType="end"/>
      </w:r>
      <w:r>
        <w:t xml:space="preserve">. In this cohort, 2 children had </w:t>
      </w:r>
      <w:r w:rsidR="007E03E4">
        <w:t xml:space="preserve">a </w:t>
      </w:r>
      <w:r>
        <w:t xml:space="preserve">FLI of &gt;60 while another </w:t>
      </w:r>
      <w:r w:rsidR="007E6099">
        <w:t xml:space="preserve">4 children had FLI between 30 and 60. The 2 children with FLI &gt;60 were in the obese weight category and had metabolic syndrome while out of the 4 children with FLI between 30 and 60, 2 were obese and 2 were overweight and all had metabolic syndrome. </w:t>
      </w:r>
      <w:r w:rsidR="00630666">
        <w:t xml:space="preserve">Ectopic fat accumulation may be a common mechanism underlying the association between BMI, metabolic syndrome and hepatic steatosis in these children </w:t>
      </w:r>
      <w:r w:rsidR="00630666">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 </w:instrText>
      </w:r>
      <w:r w:rsidR="002D4623">
        <w:fldChar w:fldCharType="begin">
          <w:fldData xml:space="preserve">PEVuZE5vdGU+PENpdGU+PEF1dGhvcj5UaW50PC9BdXRob3I+PFllYXI+MjAyMTwvWWVhcj48UmVj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xhYmJyLTE+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=
</w:fldData>
        </w:fldChar>
      </w:r>
      <w:r w:rsidR="002D4623">
        <w:instrText xml:space="preserve"> ADDIN EN.CITE.DATA </w:instrText>
      </w:r>
      <w:r w:rsidR="002D4623">
        <w:fldChar w:fldCharType="end"/>
      </w:r>
      <w:r w:rsidR="00630666">
        <w:fldChar w:fldCharType="separate"/>
      </w:r>
      <w:r w:rsidR="002D4623">
        <w:rPr>
          <w:noProof/>
        </w:rPr>
        <w:t>(37)</w:t>
      </w:r>
      <w:r w:rsidR="00630666">
        <w:fldChar w:fldCharType="end"/>
      </w:r>
      <w:r w:rsidR="00630666">
        <w:t>.</w:t>
      </w:r>
    </w:p>
    <w:p w14:paraId="16B63BB4" w14:textId="4F43A3F3" w:rsidR="002F0C03" w:rsidRDefault="005068CF" w:rsidP="00EC5E0B">
      <w:pPr>
        <w:spacing w:line="480" w:lineRule="auto"/>
        <w:ind w:firstLine="720"/>
        <w:jc w:val="both"/>
      </w:pPr>
      <w:r>
        <w:t>P</w:t>
      </w:r>
      <w:r w:rsidR="002F0C03">
        <w:t xml:space="preserve">revious studies have focused on the KYN/TRP ratio </w:t>
      </w:r>
      <w:r w:rsidR="002F0C03">
        <w:fldChar w:fldCharType="begin">
          <w:fldData xml:space="preserve">PEVuZE5vdGU+PENpdGU+PEF1dGhvcj5GYXZlbm5lYzwvQXV0aG9yPjxZZWFyPjIwMTU8L1llYXI+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==
</w:fldData>
        </w:fldChar>
      </w:r>
      <w:r w:rsidR="00E514A1">
        <w:instrText xml:space="preserve"> ADDIN EN.CITE </w:instrText>
      </w:r>
      <w:r w:rsidR="00E514A1">
        <w:fldChar w:fldCharType="begin">
          <w:fldData xml:space="preserve">PEVuZE5vdGU+PENpdGU+PEF1dGhvcj5GYXZlbm5lYzwvQXV0aG9yPjxZZWFyPjIwMTU8L1llYXI+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==
</w:fldData>
        </w:fldChar>
      </w:r>
      <w:r w:rsidR="00E514A1">
        <w:instrText xml:space="preserve"> ADDIN EN.CITE.DATA </w:instrText>
      </w:r>
      <w:r w:rsidR="00E514A1">
        <w:fldChar w:fldCharType="end"/>
      </w:r>
      <w:r w:rsidR="002F0C03">
        <w:fldChar w:fldCharType="separate"/>
      </w:r>
      <w:r w:rsidR="00E514A1">
        <w:rPr>
          <w:noProof/>
        </w:rPr>
        <w:t>(12, 13, 38)</w:t>
      </w:r>
      <w:r w:rsidR="002F0C03">
        <w:fldChar w:fldCharType="end"/>
      </w:r>
      <w:r w:rsidR="00506130">
        <w:t>;</w:t>
      </w:r>
      <w:r w:rsidR="002F0C03">
        <w:t xml:space="preserve"> o</w:t>
      </w:r>
      <w:r w:rsidR="002F0C03" w:rsidRPr="002F0C03">
        <w:t>ur data support this, but extend to metabolites mediated by further enzymatic steps</w:t>
      </w:r>
      <w:r w:rsidR="002F0C03">
        <w:t xml:space="preserve">. In the analysis of metabolites of the </w:t>
      </w:r>
      <w:r w:rsidR="0098788C">
        <w:t>KYN</w:t>
      </w:r>
      <w:r w:rsidR="002F0C03">
        <w:t xml:space="preserve"> pathway, it was those downstream of the enzymatic activi</w:t>
      </w:r>
      <w:r w:rsidR="000270A8">
        <w:t>ty of KMO, including HAA and QA</w:t>
      </w:r>
      <w:r w:rsidR="00506130">
        <w:t>,</w:t>
      </w:r>
      <w:r w:rsidR="002F0C03">
        <w:t xml:space="preserve"> that demonstrated the greatest increase in overweight and obese children</w:t>
      </w:r>
      <w:r w:rsidR="008812CC">
        <w:t>, and</w:t>
      </w:r>
      <w:r w:rsidR="002F0C03">
        <w:t xml:space="preserve"> the highest magnitude association</w:t>
      </w:r>
      <w:r w:rsidR="00506130">
        <w:t>s</w:t>
      </w:r>
      <w:r w:rsidR="002F0C03">
        <w:t xml:space="preserve"> with metabolic risk. </w:t>
      </w:r>
      <w:r w:rsidR="000270A8">
        <w:t xml:space="preserve">Further, the HAA/HK ratio, indicative of KYNU enzyme activity, associated positively with </w:t>
      </w:r>
      <w:r w:rsidR="008A2C33">
        <w:t>BMI, blood pressure, fasting glucose, insulin and HOMA-IR, as well as triglyceride, MetS and FLI.</w:t>
      </w:r>
      <w:r w:rsidR="002F0C03">
        <w:t xml:space="preserve"> The possible function of these metabolites and their relationship to heightened metabolic risk is speculative. It is known that QA is the precursor of the redox cofactor nicotinamide adenine dinucleotide (NAD</w:t>
      </w:r>
      <w:r w:rsidR="002F0C03">
        <w:rPr>
          <w:vertAlign w:val="superscript"/>
        </w:rPr>
        <w:t>+</w:t>
      </w:r>
      <w:r w:rsidR="002F0C03">
        <w:t xml:space="preserve">), as well as functioning as an excitatory glutamate receptor agonist </w:t>
      </w:r>
      <w:r w:rsidR="002F0C03">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003573B3">
        <w:instrText xml:space="preserve"> ADDIN EN.CITE </w:instrText>
      </w:r>
      <w:r w:rsidR="003573B3">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003573B3">
        <w:instrText xml:space="preserve"> ADDIN EN.CITE.DATA </w:instrText>
      </w:r>
      <w:r w:rsidR="003573B3">
        <w:fldChar w:fldCharType="end"/>
      </w:r>
      <w:r w:rsidR="002F0C03">
        <w:fldChar w:fldCharType="separate"/>
      </w:r>
      <w:r w:rsidR="003573B3">
        <w:rPr>
          <w:noProof/>
        </w:rPr>
        <w:t>(9)</w:t>
      </w:r>
      <w:r w:rsidR="002F0C03">
        <w:fldChar w:fldCharType="end"/>
      </w:r>
      <w:r w:rsidR="002F0C03">
        <w:t xml:space="preserve">. Disordered NAD metabolism may be involved in metabolic dysfunction </w:t>
      </w:r>
      <w:r w:rsidR="00506130">
        <w:t xml:space="preserve">and changes in body composition </w:t>
      </w:r>
      <w:r w:rsidR="002F0C03">
        <w:fldChar w:fldCharType="begin">
          <w:fldData xml:space="preserve">PEVuZE5vdGU+PENpdGU+PEF1dGhvcj5Pa2FiZTwvQXV0aG9yPjxZZWFyPjIwMTk8L1llYXI+PFJl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NTgwODwvcGFnZXM+PHZvbHVtZT4xMDwvdm9sdW1l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</w:fldData>
        </w:fldChar>
      </w:r>
      <w:r w:rsidR="00E514A1">
        <w:instrText xml:space="preserve"> ADDIN EN.CITE </w:instrText>
      </w:r>
      <w:r w:rsidR="00E514A1">
        <w:fldChar w:fldCharType="begin">
          <w:fldData xml:space="preserve">PEVuZE5vdGU+PENpdGU+PEF1dGhvcj5Pa2FiZTwvQXV0aG9yPjxZZWFyPjIwMTk8L1llYXI+PFJl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NTgwODwvcGFnZXM+PHZvbHVtZT4xMDwvdm9sdW1l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</w:fldData>
        </w:fldChar>
      </w:r>
      <w:r w:rsidR="00E514A1">
        <w:instrText xml:space="preserve"> ADDIN EN.CITE.DATA </w:instrText>
      </w:r>
      <w:r w:rsidR="00E514A1">
        <w:fldChar w:fldCharType="end"/>
      </w:r>
      <w:r w:rsidR="002F0C03">
        <w:fldChar w:fldCharType="separate"/>
      </w:r>
      <w:r w:rsidR="00E514A1">
        <w:rPr>
          <w:noProof/>
        </w:rPr>
        <w:t>(55, 56)</w:t>
      </w:r>
      <w:r w:rsidR="002F0C03">
        <w:fldChar w:fldCharType="end"/>
      </w:r>
      <w:r w:rsidR="002F0C03">
        <w:t xml:space="preserve">. </w:t>
      </w:r>
      <w:bookmarkStart w:id="6" w:name="_Hlk92265513"/>
      <w:r w:rsidR="007D4CC5" w:rsidRPr="00F2003D">
        <w:t xml:space="preserve">HAA and QA are </w:t>
      </w:r>
      <w:r w:rsidR="00C80AEA" w:rsidRPr="00F2003D">
        <w:t xml:space="preserve">products of human microglia and monocytes upon activation by specific cytokines such as interferon gamma </w:t>
      </w:r>
      <w:r w:rsidR="00C80AEA" w:rsidRPr="00F2003D">
        <w:fldChar w:fldCharType="begin">
          <w:fldData xml:space="preserve">PEVuZE5vdGU+PENpdGU+PEF1dGhvcj5IZXllczwvQXV0aG9yPjxZZWFyPjE5OTY8L1llYXI+PFJl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1OTUtNzwvcGFnZXM+PHZvbHVtZT4z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</w:fldData>
        </w:fldChar>
      </w:r>
      <w:r w:rsidR="00C80AEA" w:rsidRPr="00F2003D">
        <w:instrText xml:space="preserve"> ADDIN EN.CITE </w:instrText>
      </w:r>
      <w:r w:rsidR="00C80AEA" w:rsidRPr="00F2003D">
        <w:fldChar w:fldCharType="begin">
          <w:fldData xml:space="preserve">PEVuZE5vdGU+PENpdGU+PEF1dGhvcj5IZXllczwvQXV0aG9yPjxZZWFyPjE5OTY8L1llYXI+PFJl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1OTUtNzwvcGFnZXM+PHZvbHVtZT4z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</w:fldData>
        </w:fldChar>
      </w:r>
      <w:r w:rsidR="00C80AEA" w:rsidRPr="00F2003D">
        <w:instrText xml:space="preserve"> ADDIN EN.CITE.DATA </w:instrText>
      </w:r>
      <w:r w:rsidR="00C80AEA" w:rsidRPr="00F2003D">
        <w:fldChar w:fldCharType="end"/>
      </w:r>
      <w:r w:rsidR="00C80AEA" w:rsidRPr="00F2003D">
        <w:fldChar w:fldCharType="separate"/>
      </w:r>
      <w:r w:rsidR="00C80AEA" w:rsidRPr="00F2003D">
        <w:rPr>
          <w:noProof/>
        </w:rPr>
        <w:t>(57, 58)</w:t>
      </w:r>
      <w:r w:rsidR="00C80AEA" w:rsidRPr="00F2003D">
        <w:fldChar w:fldCharType="end"/>
      </w:r>
      <w:r w:rsidR="00C80AEA" w:rsidRPr="00F2003D">
        <w:t xml:space="preserve">, and QA is a pro-oxidant molecule </w:t>
      </w:r>
      <w:r w:rsidR="00C80AEA" w:rsidRPr="00F2003D">
        <w:fldChar w:fldCharType="begin"/>
      </w:r>
      <w:r w:rsidR="00C80AEA" w:rsidRPr="00F2003D">
        <w:instrText xml:space="preserve"> ADDIN EN.CITE &lt;EndNote&gt;&lt;Cite&gt;&lt;Author&gt;Guillemin&lt;/Author&gt;&lt;Year&gt;2012&lt;/Year&gt;&lt;RecNum&gt;87&lt;/RecNum&gt;&lt;DisplayText&gt;(59)&lt;/DisplayText&gt;&lt;record&gt;&lt;rec-number&gt;87&lt;/rec-number&gt;&lt;foreign-keys&gt;&lt;key app="EN" db-id="02rvwrtrma9zrqeevs6v9az5atepreaazrse" timestamp="1641344045"&gt;87&lt;/key&gt;&lt;/foreign-keys&gt;&lt;ref-type name="Journal Article"&gt;17&lt;/ref-type&gt;&lt;contributors&gt;&lt;authors&gt;&lt;author&gt;Guillemin, G. J.&lt;/author&gt;&lt;/authors&gt;&lt;/contributors&gt;&lt;auth-address&gt;Department of Pharmacology, School of Medical Sciences, University of New South Wales, Sydney, NSW, Australia. g.guillemin@unsw.edu.au&lt;/auth-address&gt;&lt;titles&gt;&lt;title&gt;Quinolinic acid, the inescapable neurotoxi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356-65&lt;/pages&gt;&lt;volume&gt;279&lt;/volume&gt;&lt;number&gt;8&lt;/number&gt;&lt;edition&gt;2012/01/18&lt;/edition&gt;&lt;keywords&gt;&lt;keyword&gt;Animals&lt;/keyword&gt;&lt;keyword&gt;Humans&lt;/keyword&gt;&lt;keyword&gt;Neurotoxicity Syndromes/*etiology&lt;/keyword&gt;&lt;keyword&gt;Neurotoxins/*adverse effects&lt;/keyword&gt;&lt;keyword&gt;Quinolinic Acid/*adverse effects&lt;/keyword&gt;&lt;/keywords&gt;&lt;dates&gt;&lt;year&gt;2012&lt;/year&gt;&lt;pub-dates&gt;&lt;date&gt;Apr&lt;/date&gt;&lt;/pub-dates&gt;&lt;/dates&gt;&lt;isbn&gt;1742-464x&lt;/isbn&gt;&lt;accession-num&gt;22248144&lt;/accession-num&gt;&lt;urls&gt;&lt;/urls&gt;&lt;electronic-resource-num&gt;10.1111/j.1742-4658.2012.08485.x&lt;/electronic-resource-num&gt;&lt;remote-database-provider&gt;NLM&lt;/remote-database-provider&gt;&lt;language&gt;eng&lt;/language&gt;&lt;/record&gt;&lt;/Cite&gt;&lt;/EndNote&gt;</w:instrText>
      </w:r>
      <w:r w:rsidR="00C80AEA" w:rsidRPr="00F2003D">
        <w:fldChar w:fldCharType="separate"/>
      </w:r>
      <w:r w:rsidR="00C80AEA" w:rsidRPr="00F2003D">
        <w:rPr>
          <w:noProof/>
        </w:rPr>
        <w:t>(59)</w:t>
      </w:r>
      <w:r w:rsidR="00C80AEA" w:rsidRPr="00F2003D">
        <w:fldChar w:fldCharType="end"/>
      </w:r>
      <w:r w:rsidR="00C80AEA" w:rsidRPr="00F2003D">
        <w:t>.</w:t>
      </w:r>
      <w:r w:rsidR="00C80AEA">
        <w:t xml:space="preserve"> </w:t>
      </w:r>
      <w:bookmarkEnd w:id="6"/>
      <w:r w:rsidR="002F0C03">
        <w:t xml:space="preserve">Furthermore, both HAA and QA have immunomodulatory functions, with a putative role in transition of immune Th1/Th2 balance towards Th2 </w:t>
      </w:r>
      <w:r w:rsidR="002F0C03">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003573B3">
        <w:instrText xml:space="preserve"> ADDIN EN.CITE </w:instrText>
      </w:r>
      <w:r w:rsidR="003573B3">
        <w:fldChar w:fldCharType="begin">
          <w:fldData xml:space="preserve">PEVuZE5vdGU+PENpdGU+PEF1dGhvcj5CYWRhd3k8L0F1dGhvcj48WWVhcj4yMDE3PC9ZZWFyPjxS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</w:fldData>
        </w:fldChar>
      </w:r>
      <w:r w:rsidR="003573B3">
        <w:instrText xml:space="preserve"> ADDIN EN.CITE.DATA </w:instrText>
      </w:r>
      <w:r w:rsidR="003573B3">
        <w:fldChar w:fldCharType="end"/>
      </w:r>
      <w:r w:rsidR="002F0C03">
        <w:fldChar w:fldCharType="separate"/>
      </w:r>
      <w:r w:rsidR="003573B3">
        <w:rPr>
          <w:noProof/>
        </w:rPr>
        <w:t>(9)</w:t>
      </w:r>
      <w:r w:rsidR="002F0C03">
        <w:fldChar w:fldCharType="end"/>
      </w:r>
      <w:r w:rsidR="002F0C03">
        <w:t xml:space="preserve">. Further analysis is therefore required to elucidate whether these relationships are associative or if there is a mechanistic relationship </w:t>
      </w:r>
      <w:r w:rsidR="00FC2947">
        <w:t>in the onset and development of</w:t>
      </w:r>
      <w:r w:rsidR="002F0C03">
        <w:t xml:space="preserve"> adverse</w:t>
      </w:r>
      <w:r w:rsidR="00FC2947">
        <w:t xml:space="preserve"> metabolic</w:t>
      </w:r>
      <w:r w:rsidR="002F0C03">
        <w:t xml:space="preserve"> health </w:t>
      </w:r>
      <w:r w:rsidR="00FC2947">
        <w:t xml:space="preserve">in </w:t>
      </w:r>
      <w:r w:rsidR="002F0C03">
        <w:t>those children with heightened adiposity.</w:t>
      </w:r>
    </w:p>
    <w:p w14:paraId="5F4DE80D" w14:textId="1C98B365" w:rsidR="00AA2145" w:rsidRDefault="008963CD" w:rsidP="00EC5E0B">
      <w:pPr>
        <w:spacing w:line="480" w:lineRule="auto"/>
        <w:ind w:firstLine="720"/>
        <w:jc w:val="both"/>
      </w:pPr>
      <w:r>
        <w:t>S</w:t>
      </w:r>
      <w:r w:rsidR="00AA2145">
        <w:t xml:space="preserve">trengths of our study </w:t>
      </w:r>
      <w:r w:rsidR="00DA1CFA">
        <w:t xml:space="preserve">include </w:t>
      </w:r>
      <w:r w:rsidR="00AA2145">
        <w:t xml:space="preserve">a relatively large sample size and the inclusion of </w:t>
      </w:r>
      <w:r w:rsidR="00C24B94">
        <w:t xml:space="preserve">three </w:t>
      </w:r>
      <w:r w:rsidR="00AA2145">
        <w:t>Asian ethn</w:t>
      </w:r>
      <w:r w:rsidR="008A2C33">
        <w:t>ic groups</w:t>
      </w:r>
      <w:r w:rsidR="00E769E6">
        <w:t xml:space="preserve"> at a single age point</w:t>
      </w:r>
      <w:r w:rsidR="008A2C33">
        <w:t xml:space="preserve">, where information on </w:t>
      </w:r>
      <w:r w:rsidR="00D92EAD">
        <w:t xml:space="preserve">KYN </w:t>
      </w:r>
      <w:r w:rsidR="00AA2145">
        <w:t xml:space="preserve">metabolite concentrations are limited in literature. </w:t>
      </w:r>
      <w:r w:rsidR="008A2C33">
        <w:t xml:space="preserve">We have systematically studied the association between downstream KYN metabolite concentrations and ratios indicative of the enzyme activities in the KYN metabolic pathway and multiple metabolic risk factors including risk scores. </w:t>
      </w:r>
      <w:r w:rsidR="00AA2145">
        <w:t xml:space="preserve">Another strength is the use of an accredited clinical laboratory </w:t>
      </w:r>
      <w:r w:rsidR="00D92EAD">
        <w:fldChar w:fldCharType="begin">
          <w:fldData xml:space="preserve">PEVuZE5vdGU+PENpdGU+PEF1dGhvcj5EaW5nPC9BdXRob3I+PFllYXI+MjAyMDwvWWVhcj48UmVj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MTI8L3ZvbHVtZT48bnVtYmVyPjEyPC9u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=
</w:fldData>
        </w:fldChar>
      </w:r>
      <w:r w:rsidR="005D4E45">
        <w:instrText xml:space="preserve"> ADDIN EN.CITE </w:instrText>
      </w:r>
      <w:r w:rsidR="005D4E45">
        <w:fldChar w:fldCharType="begin">
          <w:fldData xml:space="preserve">PEVuZE5vdGU+PENpdGU+PEF1dGhvcj5EaW5nPC9BdXRob3I+PFllYXI+MjAyMDwvWWVhcj48UmVj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MTI8L3ZvbHVtZT48bnVtYmVyPjEyPC9u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=
</w:fldData>
        </w:fldChar>
      </w:r>
      <w:r w:rsidR="005D4E45">
        <w:instrText xml:space="preserve"> ADDIN EN.CITE.DATA </w:instrText>
      </w:r>
      <w:r w:rsidR="005D4E45">
        <w:fldChar w:fldCharType="end"/>
      </w:r>
      <w:r w:rsidR="00D92EAD">
        <w:fldChar w:fldCharType="separate"/>
      </w:r>
      <w:r w:rsidR="005D4E45">
        <w:rPr>
          <w:noProof/>
        </w:rPr>
        <w:t>(30)</w:t>
      </w:r>
      <w:r w:rsidR="00D92EAD">
        <w:fldChar w:fldCharType="end"/>
      </w:r>
      <w:r w:rsidR="00D92EAD">
        <w:t xml:space="preserve"> </w:t>
      </w:r>
      <w:r w:rsidR="00AA2145">
        <w:t xml:space="preserve">for analyses of </w:t>
      </w:r>
      <w:r w:rsidR="00D92EAD">
        <w:t xml:space="preserve">clinical biomarkers </w:t>
      </w:r>
      <w:r w:rsidR="00AA2145">
        <w:t xml:space="preserve">related to metabolic risk </w:t>
      </w:r>
      <w:r w:rsidR="00D92EAD">
        <w:t>such as lipids and insulin</w:t>
      </w:r>
      <w:r w:rsidR="00AA2145">
        <w:t xml:space="preserve">. </w:t>
      </w:r>
      <w:bookmarkStart w:id="7" w:name="_Hlk92183428"/>
      <w:r w:rsidR="00480AC5">
        <w:t xml:space="preserve">In this study the entire sample set was analysed </w:t>
      </w:r>
      <w:r w:rsidR="00972B6F" w:rsidRPr="00F2003D">
        <w:t xml:space="preserve">for TYP-KYN metabolites in a single laboratory (Bevital, AS) by a targeted LC-MS/MS method including authentic labelled internal standards for each analyte providing high analytical precision </w:t>
      </w:r>
      <w:r w:rsidR="00972B6F" w:rsidRPr="00F2003D">
        <w:fldChar w:fldCharType="begin"/>
      </w:r>
      <w:r w:rsidR="00C80AEA" w:rsidRPr="00F2003D">
        <w:instrText xml:space="preserve"> ADDIN EN.CITE &lt;EndNote&gt;&lt;Cite&gt;&lt;Author&gt;Ulvik&lt;/Author&gt;&lt;Year&gt;2021&lt;/Year&gt;&lt;RecNum&gt;86&lt;/RecNum&gt;&lt;DisplayText&gt;(60)&lt;/DisplayText&gt;&lt;record&gt;&lt;rec-number&gt;86&lt;/rec-number&gt;&lt;foreign-keys&gt;&lt;key app="EN" db-id="02rvwrtrma9zrqeevs6v9az5atepreaazrse" timestamp="1641262110"&gt;86&lt;/key&gt;&lt;/foreign-keys&gt;&lt;ref-type name="Journal Article"&gt;17&lt;/ref-type&gt;&lt;contributors&gt;&lt;authors&gt;&lt;author&gt;Ulvik, A.&lt;/author&gt;&lt;author&gt;McCann, A.&lt;/author&gt;&lt;author&gt;Midttun, Ø&lt;/author&gt;&lt;author&gt;Meyer, K.&lt;/author&gt;&lt;author&gt;Godfrey, K. M.&lt;/author&gt;&lt;author&gt;Ueland, P. M.&lt;/author&gt;&lt;/authors&gt;&lt;/contributors&gt;&lt;auth-address&gt;Bevital, Laboratoriebygget, 9 etg., Jonas Lies veg 87, 5021 Bergen, Norway.&amp;#xD;MRC Lifecourse Epidemiology Unit and NIHR Southampton Biomedical Research Centre, University of Southampton and University Hospital Southampton NHS Foundation Trust, Southampton SO17 1BJ, United Kingdom.&lt;/auth-address&gt;&lt;titles&gt;&lt;title&gt;Quantifying Precision Loss in Targeted Metabolomics Based on Mass Spectrometry and Nonmatching Internal Standard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616-7624&lt;/pages&gt;&lt;volume&gt;93&lt;/volume&gt;&lt;number&gt;21&lt;/number&gt;&lt;edition&gt;2021/05/21&lt;/edition&gt;&lt;keywords&gt;&lt;keyword&gt;Chromatography, Liquid&lt;/keyword&gt;&lt;keyword&gt;Gas Chromatography-Mass Spectrometry&lt;/keyword&gt;&lt;keyword&gt;*Metabolomics&lt;/keyword&gt;&lt;keyword&gt;Reference Standards&lt;/keyword&gt;&lt;keyword&gt;Retrospective Studies&lt;/keyword&gt;&lt;keyword&gt;*Tandem Mass Spectrometry&lt;/keyword&gt;&lt;/keywords&gt;&lt;dates&gt;&lt;year&gt;2021&lt;/year&gt;&lt;pub-dates&gt;&lt;date&gt;Jun 1&lt;/date&gt;&lt;/pub-dates&gt;&lt;/dates&gt;&lt;isbn&gt;0003-2700 (Print)&amp;#xD;0003-2700&lt;/isbn&gt;&lt;accession-num&gt;34014078&lt;/accession-num&gt;&lt;urls&gt;&lt;/urls&gt;&lt;custom2&gt;PMC7611570&lt;/custom2&gt;&lt;custom6&gt;EMS133109&lt;/custom6&gt;&lt;electronic-resource-num&gt;10.1021/acs.analchem.1c00119&lt;/electronic-resource-num&gt;&lt;remote-database-provider&gt;NLM&lt;/remote-database-provider&gt;&lt;language&gt;eng&lt;/language&gt;&lt;/record&gt;&lt;/Cite&gt;&lt;/EndNote&gt;</w:instrText>
      </w:r>
      <w:r w:rsidR="00972B6F" w:rsidRPr="00F2003D">
        <w:fldChar w:fldCharType="separate"/>
      </w:r>
      <w:r w:rsidR="00C80AEA" w:rsidRPr="00F2003D">
        <w:rPr>
          <w:noProof/>
        </w:rPr>
        <w:t>(60)</w:t>
      </w:r>
      <w:r w:rsidR="00972B6F" w:rsidRPr="00F2003D">
        <w:fldChar w:fldCharType="end"/>
      </w:r>
      <w:r w:rsidR="00972B6F" w:rsidRPr="00F2003D">
        <w:t>. The analyses were carried out in continuous sample batches, with small variability between each batch</w:t>
      </w:r>
      <w:r w:rsidR="00AA2145" w:rsidRPr="00F2003D">
        <w:t>.</w:t>
      </w:r>
      <w:r w:rsidR="00AA2145">
        <w:t xml:space="preserve"> </w:t>
      </w:r>
      <w:bookmarkEnd w:id="7"/>
      <w:r w:rsidR="00AA2145">
        <w:t xml:space="preserve">Finally, standardized scores were used in the regression models so </w:t>
      </w:r>
      <w:r w:rsidR="00AA2145" w:rsidRPr="0072371C">
        <w:t>that the strength of associations were comparable</w:t>
      </w:r>
      <w:r w:rsidR="00AA2145">
        <w:t xml:space="preserve">. </w:t>
      </w:r>
    </w:p>
    <w:p w14:paraId="0B841CFE" w14:textId="1B49A4D2" w:rsidR="00480AC5" w:rsidRDefault="00AA2145" w:rsidP="00EC5E0B">
      <w:pPr>
        <w:spacing w:line="480" w:lineRule="auto"/>
        <w:ind w:firstLine="720"/>
        <w:jc w:val="both"/>
      </w:pPr>
      <w:r>
        <w:t xml:space="preserve">This study has some limitations. Firstly, we did not examine the data on the dietary intakes of the children. </w:t>
      </w:r>
      <w:bookmarkStart w:id="8" w:name="_Hlk92122631"/>
      <w:r>
        <w:t xml:space="preserve">As </w:t>
      </w:r>
      <w:r w:rsidR="00D92EAD">
        <w:t xml:space="preserve">TRP </w:t>
      </w:r>
      <w:r>
        <w:t xml:space="preserve">cannot be synthesized </w:t>
      </w:r>
      <w:r w:rsidR="00CF79B1" w:rsidRPr="00F2003D">
        <w:t>by</w:t>
      </w:r>
      <w:r>
        <w:t xml:space="preserve"> humans, the main source of </w:t>
      </w:r>
      <w:r w:rsidR="00D92EAD">
        <w:t xml:space="preserve">TRP </w:t>
      </w:r>
      <w:r>
        <w:t xml:space="preserve">is from the diet </w:t>
      </w:r>
      <w:bookmarkEnd w:id="8"/>
      <w:r w:rsidR="00AA0DD2">
        <w:fldChar w:fldCharType="begin"/>
      </w:r>
      <w:r w:rsidR="00C80AEA">
        <w:instrText xml:space="preserve"> ADDIN EN.CITE &lt;EndNote&gt;&lt;Cite&gt;&lt;Author&gt;Richard&lt;/Author&gt;&lt;Year&gt;2009&lt;/Year&gt;&lt;RecNum&gt;42&lt;/RecNum&gt;&lt;DisplayText&gt;(61)&lt;/DisplayText&gt;&lt;record&gt;&lt;rec-number&gt;42&lt;/rec-number&gt;&lt;foreign-keys&gt;&lt;key app="EN" db-id="02rvwrtrma9zrqeevs6v9az5atepreaazrse" timestamp="0"&gt;42&lt;/key&gt;&lt;/foreign-keys&gt;&lt;ref-type name="Journal Article"&gt;17&lt;/ref-type&gt;&lt;contributors&gt;&lt;authors&gt;&lt;author&gt;Richard, D. M.&lt;/author&gt;&lt;author&gt;Dawes, M. A.&lt;/author&gt;&lt;author&gt;Mathias, C. W.&lt;/author&gt;&lt;author&gt;Acheson, A.&lt;/author&gt;&lt;author&gt;Hill-Kapturczak, N.&lt;/author&gt;&lt;author&gt;Dougherty, D. M.&lt;/author&gt;&lt;/authors&gt;&lt;/contributors&gt;&lt;auth-address&gt;Neurobehavioral Research Laboratory and Clinic, Department of Psychiatry, University of Texas Health Science Center at San Antonio, U.S.A.&lt;/auth-address&gt;&lt;titles&gt;&lt;title&gt;L-Tryptophan: Basic Metabolic Functions, Behavioral Research and Therapeutic Indications&lt;/title&gt;&lt;secondary-title&gt;Int J Tryptophan Res&lt;/secondary-title&gt;&lt;alt-title&gt;International journal of tryptophan research : IJTR&lt;/alt-title&gt;&lt;/titles&gt;&lt;pages&gt;45-60&lt;/pages&gt;&lt;volume&gt;2&lt;/volume&gt;&lt;edition&gt;2009/03/23&lt;/edition&gt;&lt;dates&gt;&lt;year&gt;2009&lt;/year&gt;&lt;pub-dates&gt;&lt;date&gt;Mar 23&lt;/date&gt;&lt;/pub-dates&gt;&lt;/dates&gt;&lt;isbn&gt;1178-6469 (Print)&amp;#xD;1178-6469&lt;/isbn&gt;&lt;accession-num&gt;20651948&lt;/accession-num&gt;&lt;urls&gt;&lt;/urls&gt;&lt;custom2&gt;PMC2908021&lt;/custom2&gt;&lt;custom6&gt;NIHMS104762&lt;/custom6&gt;&lt;electronic-resource-num&gt;10.4137/ijtr.s2129&lt;/electronic-resource-num&gt;&lt;remote-database-provider&gt;NLM&lt;/remote-database-provider&gt;&lt;language&gt;eng&lt;/language&gt;&lt;/record&gt;&lt;/Cite&gt;&lt;/EndNote&gt;</w:instrText>
      </w:r>
      <w:r w:rsidR="00AA0DD2">
        <w:fldChar w:fldCharType="separate"/>
      </w:r>
      <w:r w:rsidR="00C80AEA">
        <w:rPr>
          <w:noProof/>
        </w:rPr>
        <w:t>(61)</w:t>
      </w:r>
      <w:r w:rsidR="00AA0DD2">
        <w:fldChar w:fldCharType="end"/>
      </w:r>
      <w:r w:rsidR="00AA0DD2">
        <w:t xml:space="preserve">. </w:t>
      </w:r>
      <w:r>
        <w:t xml:space="preserve">Diet would also influence BMI and metabolic risk factors. Also, we did not study the physical activity of the children. </w:t>
      </w:r>
      <w:r w:rsidR="008963CD">
        <w:t>P</w:t>
      </w:r>
      <w:r>
        <w:t xml:space="preserve">hysical activities of the children </w:t>
      </w:r>
      <w:r w:rsidR="008963CD">
        <w:t>are likely to</w:t>
      </w:r>
      <w:r>
        <w:t xml:space="preserve"> be a major contributor to the metabolic risk factors studied</w:t>
      </w:r>
      <w:r w:rsidR="00FC2947">
        <w:t xml:space="preserve">, </w:t>
      </w:r>
      <w:r w:rsidR="008963CD">
        <w:t>and there is some evidence that</w:t>
      </w:r>
      <w:r w:rsidR="00FC2947">
        <w:t xml:space="preserve"> fitness status influenc</w:t>
      </w:r>
      <w:r w:rsidR="008963CD">
        <w:t>es</w:t>
      </w:r>
      <w:r w:rsidR="00FC2947">
        <w:t xml:space="preserve"> KYN pathway metabolite</w:t>
      </w:r>
      <w:r w:rsidR="008963CD">
        <w:t xml:space="preserve"> concentrations</w:t>
      </w:r>
      <w:r w:rsidR="00FC2947">
        <w:t xml:space="preserve"> </w:t>
      </w:r>
      <w:r w:rsidR="00E54FE1">
        <w:fldChar w:fldCharType="begin">
          <w:fldData xml:space="preserve">PEVuZE5vdGU+PENpdGU+PEF1dGhvcj5WYWxlbnRlLVNpbHZhPC9BdXRob3I+PFllYXI+MjAyMTwv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</w:fldData>
        </w:fldChar>
      </w:r>
      <w:r w:rsidR="00C80AEA">
        <w:instrText xml:space="preserve"> ADDIN EN.CITE </w:instrText>
      </w:r>
      <w:r w:rsidR="00C80AEA">
        <w:fldChar w:fldCharType="begin">
          <w:fldData xml:space="preserve">PEVuZE5vdGU+PENpdGU+PEF1dGhvcj5WYWxlbnRlLVNpbHZhPC9BdXRob3I+PFllYXI+MjAyMTwv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</w:fldData>
        </w:fldChar>
      </w:r>
      <w:r w:rsidR="00C80AEA">
        <w:instrText xml:space="preserve"> ADDIN EN.CITE.DATA </w:instrText>
      </w:r>
      <w:r w:rsidR="00C80AEA">
        <w:fldChar w:fldCharType="end"/>
      </w:r>
      <w:r w:rsidR="00E54FE1">
        <w:fldChar w:fldCharType="separate"/>
      </w:r>
      <w:r w:rsidR="00C80AEA">
        <w:rPr>
          <w:noProof/>
        </w:rPr>
        <w:t>(62)</w:t>
      </w:r>
      <w:r w:rsidR="00E54FE1">
        <w:fldChar w:fldCharType="end"/>
      </w:r>
      <w:r>
        <w:t xml:space="preserve">. </w:t>
      </w:r>
      <w:r w:rsidR="00480AC5">
        <w:t xml:space="preserve">Further, </w:t>
      </w:r>
      <w:bookmarkStart w:id="9" w:name="_Hlk92265795"/>
      <w:r w:rsidR="00480AC5">
        <w:t xml:space="preserve">the current study is </w:t>
      </w:r>
      <w:r w:rsidR="00E54FE1">
        <w:t xml:space="preserve">an </w:t>
      </w:r>
      <w:r w:rsidR="00C34951">
        <w:t>observational study</w:t>
      </w:r>
      <w:r w:rsidR="00480AC5">
        <w:t xml:space="preserve">, therefore it is not possible to establish possible causality </w:t>
      </w:r>
      <w:bookmarkEnd w:id="9"/>
      <w:r w:rsidR="00480AC5">
        <w:t xml:space="preserve">or how these data are reflective of change in risk with time. </w:t>
      </w:r>
    </w:p>
    <w:p w14:paraId="07FD29AA" w14:textId="743F2128" w:rsidR="008A2C33" w:rsidRDefault="00AA2145" w:rsidP="00EC5E0B">
      <w:pPr>
        <w:spacing w:line="480" w:lineRule="auto"/>
        <w:ind w:firstLine="720"/>
        <w:jc w:val="both"/>
      </w:pPr>
      <w:r>
        <w:t xml:space="preserve">In conclusion, </w:t>
      </w:r>
      <w:r w:rsidR="008963CD">
        <w:t xml:space="preserve">plasma </w:t>
      </w:r>
      <w:r>
        <w:t>m</w:t>
      </w:r>
      <w:r w:rsidRPr="00771A9D">
        <w:t xml:space="preserve">etabolites of the </w:t>
      </w:r>
      <w:r w:rsidR="00D92EAD">
        <w:t xml:space="preserve">TYP-KYN </w:t>
      </w:r>
      <w:r w:rsidRPr="00771A9D">
        <w:t xml:space="preserve">pathway positively associated with metabolic risk factors in young Asian children, suggesting </w:t>
      </w:r>
      <w:r w:rsidR="00D92EAD">
        <w:t xml:space="preserve">possible </w:t>
      </w:r>
      <w:r w:rsidRPr="00771A9D">
        <w:t>activation of this pathway in childhood metabolic dysfunction.</w:t>
      </w:r>
      <w:r>
        <w:t xml:space="preserve"> Our results suggest that examining metabolites of the </w:t>
      </w:r>
      <w:r w:rsidR="0098788C">
        <w:t>KYN</w:t>
      </w:r>
      <w:r w:rsidR="001B4A89">
        <w:t xml:space="preserve"> </w:t>
      </w:r>
      <w:r>
        <w:t xml:space="preserve">pathway in children may help predict the risk of obesity and metabolic syndrome and suggest </w:t>
      </w:r>
      <w:r w:rsidR="009D7B2B">
        <w:t>new</w:t>
      </w:r>
      <w:r>
        <w:t xml:space="preserve"> intervention</w:t>
      </w:r>
      <w:r w:rsidR="009D7B2B">
        <w:t>al approaches</w:t>
      </w:r>
      <w:r>
        <w:t xml:space="preserve">. </w:t>
      </w:r>
    </w:p>
    <w:p w14:paraId="703DAB77" w14:textId="5093AD4A" w:rsidR="00630666" w:rsidRDefault="00630666" w:rsidP="008A2C33">
      <w:pPr>
        <w:spacing w:line="480" w:lineRule="auto"/>
        <w:rPr>
          <w:b/>
        </w:rPr>
      </w:pPr>
    </w:p>
    <w:p w14:paraId="4C6BC3F4" w14:textId="3D12B4EE" w:rsidR="002D4623" w:rsidRDefault="002D4623" w:rsidP="008A2C33">
      <w:pPr>
        <w:spacing w:line="480" w:lineRule="auto"/>
        <w:rPr>
          <w:b/>
        </w:rPr>
      </w:pPr>
    </w:p>
    <w:p w14:paraId="11B3EE5F" w14:textId="77777777" w:rsidR="002D4623" w:rsidRDefault="002D4623" w:rsidP="008A2C33">
      <w:pPr>
        <w:spacing w:line="480" w:lineRule="auto"/>
        <w:rPr>
          <w:b/>
        </w:rPr>
      </w:pPr>
    </w:p>
    <w:p w14:paraId="0F167280" w14:textId="6A966ACF" w:rsidR="000E1B45" w:rsidRDefault="000E1B45" w:rsidP="008A2C33">
      <w:pPr>
        <w:spacing w:line="480" w:lineRule="auto"/>
        <w:rPr>
          <w:b/>
        </w:rPr>
      </w:pPr>
      <w:r>
        <w:rPr>
          <w:b/>
        </w:rPr>
        <w:t>Funding</w:t>
      </w:r>
    </w:p>
    <w:p w14:paraId="278C6BC1" w14:textId="1A6C1B89" w:rsidR="000E1B45" w:rsidRDefault="000E1B45" w:rsidP="008A2C33">
      <w:pPr>
        <w:spacing w:line="480" w:lineRule="auto"/>
        <w:rPr>
          <w:bCs/>
        </w:rPr>
      </w:pPr>
      <w:r w:rsidRPr="000E1B45">
        <w:rPr>
          <w:bCs/>
        </w:rPr>
        <w:t>The study is supported by the National Research Foundation (NRF) under the Open Fund-Large Collaborative Grant (OF-LCG; MOH-000504) administered by the Singapore Ministry of Health’s National Medical Research Council (NMRC) and the Agency for Science, Technology and Research (A*STAR). In RIE2025, GUSTO is supported by funding from the NRF’s Human Health and Potential (HHP) Domain, under the Human Potential Programme.</w:t>
      </w:r>
      <w:r w:rsidR="005549FA" w:rsidRPr="005549FA">
        <w:t xml:space="preserve"> </w:t>
      </w:r>
    </w:p>
    <w:p w14:paraId="05A50838" w14:textId="77777777" w:rsidR="000E1B45" w:rsidRPr="000E1B45" w:rsidRDefault="000E1B45" w:rsidP="008A2C33">
      <w:pPr>
        <w:spacing w:line="480" w:lineRule="auto"/>
        <w:rPr>
          <w:bCs/>
        </w:rPr>
      </w:pPr>
    </w:p>
    <w:p w14:paraId="020FF44A" w14:textId="6F267AB2" w:rsidR="000E1B45" w:rsidRDefault="000E1B45" w:rsidP="008A2C33">
      <w:pPr>
        <w:spacing w:line="480" w:lineRule="auto"/>
        <w:rPr>
          <w:b/>
        </w:rPr>
      </w:pPr>
      <w:r>
        <w:rPr>
          <w:b/>
        </w:rPr>
        <w:t>Acknowledgements</w:t>
      </w:r>
    </w:p>
    <w:p w14:paraId="7666B207" w14:textId="3432205A" w:rsidR="00CE3801" w:rsidRPr="000E1B45" w:rsidRDefault="000E1B45" w:rsidP="008A2C33">
      <w:pPr>
        <w:spacing w:line="480" w:lineRule="auto"/>
        <w:rPr>
          <w:bCs/>
        </w:rPr>
      </w:pPr>
      <w:r w:rsidRPr="000E1B45">
        <w:rPr>
          <w:bCs/>
        </w:rPr>
        <w:t>This study group includes: Airu Chia, Allan Sheppard, Amutha Chinnadurai, Anna Magdalena Fogel, Anne Eng Neo Goh, Anne Hin Yee Chu, Anne Rifkin-Graboi, Anqi Qiu, Arijit Biswas, Bee Wah Lee, Birit Froukje Philipp Broekman , Bobby Kyungbeom Cheon, Boon Long Quah, Candida Vaz, Chai Kiat Chng, Cheryl Shufen Ngo, Choon Looi Bong, Christiani Jeyakumar Henry, Ciaran Gerard Forde, Claudia Chi, Daniel Yam Thiam Goh, Dawn Xin Ping Koh, Desiree Y. Phua, Doris Ngiuk Lan Loh, E Shyong Tai, Elaine Kwang Hsia Tham, Elaine Phaik Ling Quah, Elizabeth Huiwen Tham, Evelyn Chung Ning Law, Evelyn Xiu Ling Loo, Fabian Kok Peng Yap, Faidon Magkos, Falk Müller-Riemenschneider, George Seow Heong Yeo, Hannah Ee Juen Yong, Helen Yu Chen, Heng Hao Tan, Hong Pan, Hugo P S van Bever, Hui Min Tan, Iliana Magiati, Inez Bik Yun Wong, Ives Yubin Lim, Ivy Yee-Man Lau, Izzuddin Bin Mohd Aris, Jeannie Tay, Jeevesh Kapur, Jenny L. Richmond, Jerry Kok Yen Chan, Jia Xu, Joanna Dawn Holbrook, Joanne Su-Yin Yoong, Joao Nuno Andrade Requicha Ferreira, Johan Gunnar Eriksson, Jonathan Tze Liang Choo, Jonathan Y. Bernard, Jonathan Yinhao Huang, Joshua J. Gooley, Jun Shi Lai, Karen Mei Ling Tan, Keith M. Godfrey, Kenneth Yung Chiang Kwek, Keri McCrickerd, Kok Hian Tan, Kothandaraman Narasimhan, Krishnamoorthy Naiduvaje, Kuan Jin Lee, Leher Singh, Li Chen, Lieng Hsi Ling, Lin Lin Su, Ling-Wei Chen, Lourdes Mary Daniel, Lynette Pei-Chi Shek, Marielle V. Fortier, Mark Hanson, Mary Foong-Fong Chong, Mary Rauff, Mei Chien Chua, Melvin Khee-Shing Leow, Michael J. Meaney, Michelle Zhi Ling Kee, Min Gong, Mya Thway Tint, Navin Michael, Neerja Karnani, Ngee Lek, Oon Hoe Teoh, P. C. Wong, Paulin Tay Straughan, Peter David Gluckman, Pratibha Keshav Agarwal, Priti Mishra, Queenie Ling Jun Li, Rob Martinus van Dam, Salome A. Rebello, Sambasivam Sendhil Velan, Seang Mei Saw, See Ling Loy, Seng Bin Ang, Shang Chee Chong, Sharon Ng, Shiao-Yng Chan, Shirong Cai, Shu-E Soh, Sok Bee Lim, Stella Tsotsi, Stephen Chin-Ying Hsu , Sue-Anne Ee Shiow Toh, Suresh Anand Sadananthan, Swee Chye Quek, Varsha Gupta, Victor Samuel Rajadurai, Walter Stunkel, Wayne Cutfield, Wee Meng Han, Wei Wei Pang, Wen Lun Yuan, Yanan Zhu, Yap Seng Chong, Yin Bun Cheung, Yiong Huak Chan, Yung Seng Lee.</w:t>
      </w:r>
    </w:p>
    <w:p w14:paraId="3865D1CD" w14:textId="77777777" w:rsidR="000E1B45" w:rsidRDefault="000E1B45" w:rsidP="008A2C33">
      <w:pPr>
        <w:spacing w:line="480" w:lineRule="auto"/>
        <w:rPr>
          <w:b/>
        </w:rPr>
      </w:pPr>
    </w:p>
    <w:p w14:paraId="4957A830" w14:textId="5E600394" w:rsidR="00CE3801" w:rsidRDefault="000E1B45" w:rsidP="008A2C33">
      <w:pPr>
        <w:spacing w:line="480" w:lineRule="auto"/>
        <w:rPr>
          <w:b/>
        </w:rPr>
      </w:pPr>
      <w:r>
        <w:rPr>
          <w:b/>
        </w:rPr>
        <w:t>Author contributions</w:t>
      </w:r>
    </w:p>
    <w:p w14:paraId="24763A1B" w14:textId="6A67FDF4" w:rsidR="000E1B45" w:rsidRDefault="000E1B45" w:rsidP="008A2C33">
      <w:pPr>
        <w:spacing w:line="480" w:lineRule="auto"/>
        <w:rPr>
          <w:bCs/>
        </w:rPr>
      </w:pPr>
      <w:r>
        <w:rPr>
          <w:bCs/>
        </w:rPr>
        <w:t>KMT</w:t>
      </w:r>
      <w:r w:rsidRPr="000E1B45">
        <w:rPr>
          <w:bCs/>
        </w:rPr>
        <w:t xml:space="preserve"> was responsible for designing the </w:t>
      </w:r>
      <w:r>
        <w:rPr>
          <w:bCs/>
        </w:rPr>
        <w:t>study</w:t>
      </w:r>
      <w:r w:rsidRPr="000E1B45">
        <w:rPr>
          <w:bCs/>
        </w:rPr>
        <w:t xml:space="preserve">, analysing data, interpreting results, </w:t>
      </w:r>
      <w:r>
        <w:rPr>
          <w:bCs/>
        </w:rPr>
        <w:t>and writing the manuscript</w:t>
      </w:r>
      <w:r w:rsidRPr="000E1B45">
        <w:rPr>
          <w:bCs/>
        </w:rPr>
        <w:t xml:space="preserve">. </w:t>
      </w:r>
      <w:r>
        <w:rPr>
          <w:bCs/>
        </w:rPr>
        <w:t xml:space="preserve">MTT contributed to </w:t>
      </w:r>
      <w:r w:rsidRPr="000E1B45">
        <w:rPr>
          <w:bCs/>
        </w:rPr>
        <w:t xml:space="preserve">designing the </w:t>
      </w:r>
      <w:r>
        <w:rPr>
          <w:bCs/>
        </w:rPr>
        <w:t>study</w:t>
      </w:r>
      <w:r w:rsidRPr="000E1B45">
        <w:rPr>
          <w:bCs/>
        </w:rPr>
        <w:t xml:space="preserve">, </w:t>
      </w:r>
      <w:r>
        <w:rPr>
          <w:bCs/>
        </w:rPr>
        <w:t xml:space="preserve">extracting and </w:t>
      </w:r>
      <w:r w:rsidRPr="000E1B45">
        <w:rPr>
          <w:bCs/>
        </w:rPr>
        <w:t xml:space="preserve">analysing data, interpreting results, </w:t>
      </w:r>
      <w:r>
        <w:rPr>
          <w:bCs/>
        </w:rPr>
        <w:t>and writing the manuscript</w:t>
      </w:r>
      <w:r w:rsidRPr="000E1B45">
        <w:rPr>
          <w:bCs/>
        </w:rPr>
        <w:t xml:space="preserve">. </w:t>
      </w:r>
      <w:r>
        <w:rPr>
          <w:bCs/>
        </w:rPr>
        <w:t>KN contributed to</w:t>
      </w:r>
      <w:r w:rsidRPr="000E1B45">
        <w:rPr>
          <w:bCs/>
        </w:rPr>
        <w:t xml:space="preserve"> analysing data</w:t>
      </w:r>
      <w:r>
        <w:rPr>
          <w:bCs/>
        </w:rPr>
        <w:t xml:space="preserve">. </w:t>
      </w:r>
      <w:r w:rsidRPr="000E1B45">
        <w:rPr>
          <w:bCs/>
        </w:rPr>
        <w:t xml:space="preserve"> </w:t>
      </w:r>
      <w:r>
        <w:rPr>
          <w:bCs/>
        </w:rPr>
        <w:t>FY, KMG, YSL, KHT, PDG, YSC, and MFFC contributed to data collection. KMG, YSL, MFFC and JGE</w:t>
      </w:r>
      <w:r w:rsidRPr="000E1B45">
        <w:rPr>
          <w:bCs/>
        </w:rPr>
        <w:t xml:space="preserve"> provided feedback on the </w:t>
      </w:r>
      <w:r>
        <w:rPr>
          <w:bCs/>
        </w:rPr>
        <w:t>manuscript</w:t>
      </w:r>
      <w:r w:rsidRPr="000E1B45">
        <w:rPr>
          <w:bCs/>
        </w:rPr>
        <w:t>.</w:t>
      </w:r>
      <w:r>
        <w:rPr>
          <w:bCs/>
        </w:rPr>
        <w:t xml:space="preserve"> DCS was responsible for designing the study, interpreting results and writing the manuscript.</w:t>
      </w:r>
    </w:p>
    <w:p w14:paraId="021CA5FE" w14:textId="32A69E59" w:rsidR="000E1B45" w:rsidRDefault="000E1B45" w:rsidP="008A2C33">
      <w:pPr>
        <w:spacing w:line="480" w:lineRule="auto"/>
        <w:rPr>
          <w:bCs/>
        </w:rPr>
      </w:pPr>
    </w:p>
    <w:p w14:paraId="3D158C35" w14:textId="5A991224" w:rsidR="005C143C" w:rsidRDefault="005C143C" w:rsidP="008A2C33">
      <w:pPr>
        <w:spacing w:line="480" w:lineRule="auto"/>
        <w:rPr>
          <w:b/>
        </w:rPr>
      </w:pPr>
      <w:r>
        <w:rPr>
          <w:b/>
        </w:rPr>
        <w:t>Competing interests</w:t>
      </w:r>
    </w:p>
    <w:p w14:paraId="010154CF" w14:textId="21F6AB3C" w:rsidR="005C143C" w:rsidRDefault="000E2DB4" w:rsidP="008A2C33">
      <w:pPr>
        <w:spacing w:line="480" w:lineRule="auto"/>
        <w:rPr>
          <w:bCs/>
        </w:rPr>
      </w:pPr>
      <w:r w:rsidRPr="000E2DB4">
        <w:rPr>
          <w:bCs/>
        </w:rPr>
        <w:t xml:space="preserve">YSC, PDG and KMG are part of an academic consortium that has received research funding from companies selling nutritional products. KMG and DCS have received reimbursement for speaking at conferences sponsored by companies selling nutritional products. </w:t>
      </w:r>
      <w:r w:rsidR="00F23DDD" w:rsidRPr="005549FA">
        <w:t xml:space="preserve">KMG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 SP/F/21/150013). </w:t>
      </w:r>
      <w:r w:rsidRPr="000E2DB4">
        <w:rPr>
          <w:bCs/>
        </w:rPr>
        <w:t>All other authors declare no financial relationships with any organi</w:t>
      </w:r>
      <w:r>
        <w:rPr>
          <w:bCs/>
        </w:rPr>
        <w:t>z</w:t>
      </w:r>
      <w:r w:rsidRPr="000E2DB4">
        <w:rPr>
          <w:bCs/>
        </w:rPr>
        <w:t>ations that might have an interest in the submitted work, and no other relationships or activities that could appear to have influenced the submitted work.</w:t>
      </w:r>
    </w:p>
    <w:p w14:paraId="0C5D8346" w14:textId="77777777" w:rsidR="00104DF1" w:rsidRPr="005C143C" w:rsidRDefault="00104DF1" w:rsidP="008A2C33">
      <w:pPr>
        <w:spacing w:line="480" w:lineRule="auto"/>
        <w:rPr>
          <w:bCs/>
        </w:rPr>
      </w:pPr>
    </w:p>
    <w:p w14:paraId="7E6C6F8D" w14:textId="336F2127" w:rsidR="00087B05" w:rsidRPr="008A2C33" w:rsidRDefault="00AA2145" w:rsidP="008A2C33">
      <w:pPr>
        <w:spacing w:line="480" w:lineRule="auto"/>
      </w:pPr>
      <w:r w:rsidRPr="007C05B8">
        <w:rPr>
          <w:b/>
        </w:rPr>
        <w:t>References</w:t>
      </w:r>
    </w:p>
    <w:p w14:paraId="394160B6" w14:textId="77777777" w:rsidR="00F55B5B" w:rsidRPr="00F55B5B" w:rsidRDefault="00D81EA7" w:rsidP="00F55B5B">
      <w:pPr>
        <w:pStyle w:val="EndNoteBibliography"/>
        <w:spacing w:after="0"/>
      </w:pPr>
      <w:r>
        <w:fldChar w:fldCharType="begin"/>
      </w:r>
      <w:r>
        <w:instrText xml:space="preserve"> ADDIN EN.REFLIST </w:instrText>
      </w:r>
      <w:r>
        <w:fldChar w:fldCharType="separate"/>
      </w:r>
      <w:r w:rsidR="00F55B5B" w:rsidRPr="00F55B5B">
        <w:t>1.</w:t>
      </w:r>
      <w:r w:rsidR="00F55B5B" w:rsidRPr="00F55B5B">
        <w:tab/>
        <w:t>Organization. WH. Report of the Commission on Ending Childhood Obesity. Geneva, Switzerland: Ending Childhood Obesity Commission 2016.</w:t>
      </w:r>
    </w:p>
    <w:p w14:paraId="7F1DF6B7" w14:textId="77777777" w:rsidR="00F55B5B" w:rsidRPr="00F55B5B" w:rsidRDefault="00F55B5B" w:rsidP="00F55B5B">
      <w:pPr>
        <w:pStyle w:val="EndNoteBibliography"/>
        <w:spacing w:after="0"/>
      </w:pPr>
      <w:r w:rsidRPr="00F55B5B">
        <w:t>2.</w:t>
      </w:r>
      <w:r w:rsidRPr="00F55B5B">
        <w:tab/>
        <w:t>Caprio S, Santoro N, Weiss R. Childhood obesity and the associated rise in cardiometabolic complications. Nature metabolism. 2020;2(3):223-32.</w:t>
      </w:r>
    </w:p>
    <w:p w14:paraId="6E1F830C" w14:textId="77777777" w:rsidR="00F55B5B" w:rsidRPr="00F55B5B" w:rsidRDefault="00F55B5B" w:rsidP="00F55B5B">
      <w:pPr>
        <w:pStyle w:val="EndNoteBibliography"/>
        <w:spacing w:after="0"/>
      </w:pPr>
      <w:r w:rsidRPr="00F55B5B">
        <w:t>3.</w:t>
      </w:r>
      <w:r w:rsidRPr="00F55B5B">
        <w:tab/>
        <w:t>Foo LL, Vijaya K, Sloan RA, Ling A. Obesity prevention and management: Singapore's experience. Obesity reviews : an official journal of the International Association for the Study of Obesity. 2013;14 Suppl 2:106-13.</w:t>
      </w:r>
    </w:p>
    <w:p w14:paraId="7298EA85" w14:textId="77777777" w:rsidR="00F55B5B" w:rsidRPr="00F55B5B" w:rsidRDefault="00F55B5B" w:rsidP="00F55B5B">
      <w:pPr>
        <w:pStyle w:val="EndNoteBibliography"/>
        <w:spacing w:after="0"/>
      </w:pPr>
      <w:r w:rsidRPr="00F55B5B">
        <w:t>4.</w:t>
      </w:r>
      <w:r w:rsidRPr="00F55B5B">
        <w:tab/>
        <w:t>Nadeau KJ, Maahs DM, Daniels SR, Eckel RH. Childhood obesity and cardiovascular disease: links and prevention strategies. Nature reviews Cardiology. 2011;8(9):513-25.</w:t>
      </w:r>
    </w:p>
    <w:p w14:paraId="71C2A284" w14:textId="77777777" w:rsidR="00F55B5B" w:rsidRPr="00F55B5B" w:rsidRDefault="00F55B5B" w:rsidP="00F55B5B">
      <w:pPr>
        <w:pStyle w:val="EndNoteBibliography"/>
        <w:spacing w:after="0"/>
      </w:pPr>
      <w:r w:rsidRPr="00F55B5B">
        <w:t>5.</w:t>
      </w:r>
      <w:r w:rsidRPr="00F55B5B">
        <w:tab/>
        <w:t>Ho TF. Cardiovascular risks associated with obesity in children and adolescents. Ann Acad Med Singap. 2009;38(1):48-9.</w:t>
      </w:r>
    </w:p>
    <w:p w14:paraId="4FB66E7A" w14:textId="77777777" w:rsidR="00F55B5B" w:rsidRPr="00F55B5B" w:rsidRDefault="00F55B5B" w:rsidP="00F55B5B">
      <w:pPr>
        <w:pStyle w:val="EndNoteBibliography"/>
        <w:spacing w:after="0"/>
      </w:pPr>
      <w:r w:rsidRPr="00F55B5B">
        <w:t>6.</w:t>
      </w:r>
      <w:r w:rsidRPr="00F55B5B">
        <w:tab/>
        <w:t>Steinberger J, Daniels SR, Eckel RH, Hayman L, Lustig RH, McCrindle B, et al. Progress and challenges in metabolic syndrome in children and adolescents: a scientific statement from the American Heart Association Atherosclerosis, Hypertension, and Obesity in the Young Committee of the Council on Cardiovascular Disease in the Young; Council on Cardiovascular Nursing; and Council on Nutrition, Physical Activity, and Metabolism. Circulation. 2009;119(4):628-47.</w:t>
      </w:r>
    </w:p>
    <w:p w14:paraId="416D6607" w14:textId="77777777" w:rsidR="00F55B5B" w:rsidRPr="00F55B5B" w:rsidRDefault="00F55B5B" w:rsidP="00F55B5B">
      <w:pPr>
        <w:pStyle w:val="EndNoteBibliography"/>
        <w:spacing w:after="0"/>
      </w:pPr>
      <w:r w:rsidRPr="00F55B5B">
        <w:t>7.</w:t>
      </w:r>
      <w:r w:rsidRPr="00F55B5B">
        <w:tab/>
        <w:t>Cervenka I, Agudelo LZ, Ruas JL. Kynurenines: Tryptophan's metabolites in exercise, inflammation, and mental health. Science. 2017;357(6349).</w:t>
      </w:r>
    </w:p>
    <w:p w14:paraId="5501469F" w14:textId="77777777" w:rsidR="00F55B5B" w:rsidRPr="00F55B5B" w:rsidRDefault="00F55B5B" w:rsidP="00F55B5B">
      <w:pPr>
        <w:pStyle w:val="EndNoteBibliography"/>
        <w:spacing w:after="0"/>
      </w:pPr>
      <w:r w:rsidRPr="00F55B5B">
        <w:t>8.</w:t>
      </w:r>
      <w:r w:rsidRPr="00F55B5B">
        <w:tab/>
        <w:t>Dadvar S, Ferreira DMS, Cervenka I, Ruas JL. The weight of nutrients: kynurenine metabolites in obesity and exercise. J Intern Med. 2018;284(5):519-33.</w:t>
      </w:r>
    </w:p>
    <w:p w14:paraId="522330FF" w14:textId="77777777" w:rsidR="00F55B5B" w:rsidRPr="00F55B5B" w:rsidRDefault="00F55B5B" w:rsidP="00F55B5B">
      <w:pPr>
        <w:pStyle w:val="EndNoteBibliography"/>
        <w:spacing w:after="0"/>
      </w:pPr>
      <w:r w:rsidRPr="00F55B5B">
        <w:t>9.</w:t>
      </w:r>
      <w:r w:rsidRPr="00F55B5B">
        <w:tab/>
        <w:t>Badawy AA. Kynurenine Pathway of Tryptophan Metabolism: Regulatory and Functional Aspects. Int J Tryptophan Res. 2017;10:1178646917691938.</w:t>
      </w:r>
    </w:p>
    <w:p w14:paraId="6A8C5BC1" w14:textId="77777777" w:rsidR="00F55B5B" w:rsidRPr="00F55B5B" w:rsidRDefault="00F55B5B" w:rsidP="00F55B5B">
      <w:pPr>
        <w:pStyle w:val="EndNoteBibliography"/>
        <w:spacing w:after="0"/>
      </w:pPr>
      <w:r w:rsidRPr="00F55B5B">
        <w:t>10.</w:t>
      </w:r>
      <w:r w:rsidRPr="00F55B5B">
        <w:tab/>
        <w:t>Modoux M, Rolhion N, Mani S, Sokol H. Tryptophan Metabolism as a Pharmacological Target. Trends Pharmacol Sci. 2021;42(1):60-73.</w:t>
      </w:r>
    </w:p>
    <w:p w14:paraId="7118E0E2" w14:textId="77777777" w:rsidR="00F55B5B" w:rsidRPr="00F55B5B" w:rsidRDefault="00F55B5B" w:rsidP="00F55B5B">
      <w:pPr>
        <w:pStyle w:val="EndNoteBibliography"/>
        <w:spacing w:after="0"/>
      </w:pPr>
      <w:r w:rsidRPr="00F55B5B">
        <w:t>11.</w:t>
      </w:r>
      <w:r w:rsidRPr="00F55B5B">
        <w:tab/>
        <w:t>Mangge H, Summers KL, Meinitzer A, Zelzer S, Almer G, Prassl R, et al. Obesity-related dysregulation of the tryptophan-kynurenine metabolism: role of age and parameters of the metabolic syndrome. Obesity (Silver Spring). 2014;22(1):195-201.</w:t>
      </w:r>
    </w:p>
    <w:p w14:paraId="3B89670B" w14:textId="77777777" w:rsidR="00F55B5B" w:rsidRPr="00F55B5B" w:rsidRDefault="00F55B5B" w:rsidP="00F55B5B">
      <w:pPr>
        <w:pStyle w:val="EndNoteBibliography"/>
        <w:spacing w:after="0"/>
      </w:pPr>
      <w:r w:rsidRPr="00F55B5B">
        <w:t>12.</w:t>
      </w:r>
      <w:r w:rsidRPr="00F55B5B">
        <w:tab/>
        <w:t>Favennec M, Hennart B, Caiazzo R, Leloire A, Yengo L, Verbanck M, et al. The kynurenine pathway is activated in human obesity and shifted toward kynurenine monooxygenase activation. Obesity (Silver Spring). 2015;23(10):2066-74.</w:t>
      </w:r>
    </w:p>
    <w:p w14:paraId="63C2FD2E" w14:textId="77777777" w:rsidR="00F55B5B" w:rsidRPr="00F55B5B" w:rsidRDefault="00F55B5B" w:rsidP="00F55B5B">
      <w:pPr>
        <w:pStyle w:val="EndNoteBibliography"/>
        <w:spacing w:after="0"/>
      </w:pPr>
      <w:r w:rsidRPr="00F55B5B">
        <w:t>13.</w:t>
      </w:r>
      <w:r w:rsidRPr="00F55B5B">
        <w:tab/>
        <w:t>Pertovaara M, Raitala A, Juonala M, Lehtimäki T, Huhtala H, Oja SS, et al. Indoleamine 2,3-dioxygenase enzyme activity correlates with risk factors for atherosclerosis: the Cardiovascular Risk in Young Finns Study. Clin Exp Immunol. 2007;148(1):106-11.</w:t>
      </w:r>
    </w:p>
    <w:p w14:paraId="6B8EBBF4" w14:textId="77777777" w:rsidR="00F55B5B" w:rsidRPr="00F55B5B" w:rsidRDefault="00F55B5B" w:rsidP="00F55B5B">
      <w:pPr>
        <w:pStyle w:val="EndNoteBibliography"/>
        <w:spacing w:after="0"/>
      </w:pPr>
      <w:r w:rsidRPr="00F55B5B">
        <w:t>14.</w:t>
      </w:r>
      <w:r w:rsidRPr="00F55B5B">
        <w:tab/>
        <w:t>Yu E, Papandreou C, Ruiz-Canela M, Guasch-Ferre M, Clish CB, Dennis C, et al. Association of Tryptophan Metabolites with Incident Type 2 Diabetes in the PREDIMED Trial: A Case-Cohort Study. Clin Chem. 2018;64(8):1211-20.</w:t>
      </w:r>
    </w:p>
    <w:p w14:paraId="63FA7258" w14:textId="77777777" w:rsidR="00F55B5B" w:rsidRPr="00F55B5B" w:rsidRDefault="00F55B5B" w:rsidP="00F55B5B">
      <w:pPr>
        <w:pStyle w:val="EndNoteBibliography"/>
        <w:spacing w:after="0"/>
      </w:pPr>
      <w:r w:rsidRPr="00F55B5B">
        <w:t>15.</w:t>
      </w:r>
      <w:r w:rsidRPr="00F55B5B">
        <w:tab/>
        <w:t>Rebnord EW, Strand E, Midttun Ø, Svingen GFT, Christensen MHE, Ueland PM, et al. The kynurenine:tryptophan ratio as a predictor of incident type 2 diabetes mellitus in individuals with coronary artery disease. Diabetologia. 2017;60(9):1712-21.</w:t>
      </w:r>
    </w:p>
    <w:p w14:paraId="23E090D2" w14:textId="77777777" w:rsidR="00F55B5B" w:rsidRPr="00F55B5B" w:rsidRDefault="00F55B5B" w:rsidP="00F55B5B">
      <w:pPr>
        <w:pStyle w:val="EndNoteBibliography"/>
        <w:spacing w:after="0"/>
      </w:pPr>
      <w:r w:rsidRPr="00F55B5B">
        <w:t>16.</w:t>
      </w:r>
      <w:r w:rsidRPr="00F55B5B">
        <w:tab/>
        <w:t>Song P, Ramprasath T, Wang H, Zou MH. Abnormal kynurenine pathway of tryptophan catabolism in cardiovascular diseases. Cell Mol Life Sci. 2017;74(16):2899-916.</w:t>
      </w:r>
    </w:p>
    <w:p w14:paraId="0E7C11D7" w14:textId="77777777" w:rsidR="00F55B5B" w:rsidRPr="00F55B5B" w:rsidRDefault="00F55B5B" w:rsidP="00F55B5B">
      <w:pPr>
        <w:pStyle w:val="EndNoteBibliography"/>
        <w:spacing w:after="0"/>
      </w:pPr>
      <w:r w:rsidRPr="00F55B5B">
        <w:t>17.</w:t>
      </w:r>
      <w:r w:rsidRPr="00F55B5B">
        <w:tab/>
        <w:t>Polyzos KA, Ketelhuth DF. The role of the kynurenine pathway of tryptophan metabolism in cardiovascular disease. An emerging field. Hamostaseologie. 2015;35(2):128-36.</w:t>
      </w:r>
    </w:p>
    <w:p w14:paraId="24587B75" w14:textId="77777777" w:rsidR="00F55B5B" w:rsidRPr="00F55B5B" w:rsidRDefault="00F55B5B" w:rsidP="00F55B5B">
      <w:pPr>
        <w:pStyle w:val="EndNoteBibliography"/>
        <w:spacing w:after="0"/>
      </w:pPr>
      <w:r w:rsidRPr="00F55B5B">
        <w:t>18.</w:t>
      </w:r>
      <w:r w:rsidRPr="00F55B5B">
        <w:tab/>
        <w:t>Barat P, Meiffred MC, Brossaud J, Fuchs D, Corcuff JB, Thibault H, et al. Inflammatory, endocrine and metabolic correlates of fatigue in obese children. Psychoneuroendocrinology. 2016;74:158-63.</w:t>
      </w:r>
    </w:p>
    <w:p w14:paraId="14DDFDD9" w14:textId="77777777" w:rsidR="00F55B5B" w:rsidRPr="00F55B5B" w:rsidRDefault="00F55B5B" w:rsidP="00F55B5B">
      <w:pPr>
        <w:pStyle w:val="EndNoteBibliography"/>
        <w:spacing w:after="0"/>
      </w:pPr>
      <w:r w:rsidRPr="00F55B5B">
        <w:t>19.</w:t>
      </w:r>
      <w:r w:rsidRPr="00F55B5B">
        <w:tab/>
        <w:t>Groven N, Reitan SK, Fors EA, Guzey IC. Kynurenine metabolites and ratios differ between Chronic Fatigue Syndrome, Fibromyalgia, and healthy controls. Psychoneuroendocrinology. 2021;131:105287.</w:t>
      </w:r>
    </w:p>
    <w:p w14:paraId="69E537BF" w14:textId="77777777" w:rsidR="00F55B5B" w:rsidRPr="00F55B5B" w:rsidRDefault="00F55B5B" w:rsidP="00F55B5B">
      <w:pPr>
        <w:pStyle w:val="EndNoteBibliography"/>
        <w:spacing w:after="0"/>
      </w:pPr>
      <w:r w:rsidRPr="00F55B5B">
        <w:t>20.</w:t>
      </w:r>
      <w:r w:rsidRPr="00F55B5B">
        <w:tab/>
        <w:t>Oxenkrug GF. Increased Plasma Levels of Xanthurenic and Kynurenic Acids in Type 2 Diabetes. Mol Neurobiol. 2015;52(2):805-10.</w:t>
      </w:r>
    </w:p>
    <w:p w14:paraId="41417799" w14:textId="77777777" w:rsidR="00F55B5B" w:rsidRPr="00F55B5B" w:rsidRDefault="00F55B5B" w:rsidP="00F55B5B">
      <w:pPr>
        <w:pStyle w:val="EndNoteBibliography"/>
        <w:spacing w:after="0"/>
      </w:pPr>
      <w:r w:rsidRPr="00F55B5B">
        <w:t>21.</w:t>
      </w:r>
      <w:r w:rsidRPr="00F55B5B">
        <w:tab/>
        <w:t>Matsuoka K, Kato K, Takao T, Ogawa M, Ishii Y, Shimizu F, et al. Concentrations of various tryptophan metabolites are higher in patients with diabetes mellitus than in healthy aged male adults. Diabetol Int. 2017;8(1):69-75.</w:t>
      </w:r>
    </w:p>
    <w:p w14:paraId="21D9300C" w14:textId="77777777" w:rsidR="00F55B5B" w:rsidRPr="00F55B5B" w:rsidRDefault="00F55B5B" w:rsidP="00F55B5B">
      <w:pPr>
        <w:pStyle w:val="EndNoteBibliography"/>
        <w:spacing w:after="0"/>
      </w:pPr>
      <w:r w:rsidRPr="00F55B5B">
        <w:t>22.</w:t>
      </w:r>
      <w:r w:rsidRPr="00F55B5B">
        <w:tab/>
        <w:t>Liu JJ, Movassat J, Portha B. Emerging role for kynurenines in metabolic pathologies. Curr Opin Clin Nutr Metab Care. 2019;22(1):82-90.</w:t>
      </w:r>
    </w:p>
    <w:p w14:paraId="7D0C67DD" w14:textId="77777777" w:rsidR="00F55B5B" w:rsidRPr="00F55B5B" w:rsidRDefault="00F55B5B" w:rsidP="00F55B5B">
      <w:pPr>
        <w:pStyle w:val="EndNoteBibliography"/>
        <w:spacing w:after="0"/>
      </w:pPr>
      <w:r w:rsidRPr="00F55B5B">
        <w:t>23.</w:t>
      </w:r>
      <w:r w:rsidRPr="00F55B5B">
        <w:tab/>
        <w:t>Meyramov G, Korchin V, Kocheryzkina N. Diabetogenic activity of xanturenic acid determined by its chelating properties? Transplant Proc. 1998;30(6):2682-4.</w:t>
      </w:r>
    </w:p>
    <w:p w14:paraId="6728318C" w14:textId="77777777" w:rsidR="00F55B5B" w:rsidRPr="00F55B5B" w:rsidRDefault="00F55B5B" w:rsidP="00F55B5B">
      <w:pPr>
        <w:pStyle w:val="EndNoteBibliography"/>
        <w:spacing w:after="0"/>
      </w:pPr>
      <w:r w:rsidRPr="00F55B5B">
        <w:t>24.</w:t>
      </w:r>
      <w:r w:rsidRPr="00F55B5B">
        <w:tab/>
        <w:t>Suzuki Y, Kido J, Matsumoto S, Shimizu K, Nakamura K. Associations among amino acid, lipid, and glucose metabolic profiles in childhood obesity. BMC Pediatr. 2019;19(1):273.</w:t>
      </w:r>
    </w:p>
    <w:p w14:paraId="36296A23" w14:textId="77777777" w:rsidR="00F55B5B" w:rsidRPr="00F55B5B" w:rsidRDefault="00F55B5B" w:rsidP="00F55B5B">
      <w:pPr>
        <w:pStyle w:val="EndNoteBibliography"/>
        <w:spacing w:after="0"/>
      </w:pPr>
      <w:r w:rsidRPr="00F55B5B">
        <w:t>25.</w:t>
      </w:r>
      <w:r w:rsidRPr="00F55B5B">
        <w:tab/>
        <w:t>Butte NF, Liu Y, Zakeri IF, Mohney RP, Mehta N, Voruganti VS, et al. Global metabolomic profiling targeting childhood obesity in the Hispanic population. The American journal of clinical nutrition. 2015;102(2):256-67.</w:t>
      </w:r>
    </w:p>
    <w:p w14:paraId="17BB30E4" w14:textId="77777777" w:rsidR="00F55B5B" w:rsidRPr="00F55B5B" w:rsidRDefault="00F55B5B" w:rsidP="00F55B5B">
      <w:pPr>
        <w:pStyle w:val="EndNoteBibliography"/>
        <w:spacing w:after="0"/>
      </w:pPr>
      <w:r w:rsidRPr="00F55B5B">
        <w:t>26.</w:t>
      </w:r>
      <w:r w:rsidRPr="00F55B5B">
        <w:tab/>
        <w:t>Midttun Ø, Hustad S, Ueland PM. Quantitative profiling of biomarkers related to B-vitamin status, tryptophan metabolism and inflammation in human plasma by liquid chromatography/tandem mass spectrometry. Rapid Commun Mass Spectrom. 2009;23(9):1371-9.</w:t>
      </w:r>
    </w:p>
    <w:p w14:paraId="2E727E9E" w14:textId="77777777" w:rsidR="00F55B5B" w:rsidRPr="00F55B5B" w:rsidRDefault="00F55B5B" w:rsidP="00F55B5B">
      <w:pPr>
        <w:pStyle w:val="EndNoteBibliography"/>
        <w:spacing w:after="0"/>
      </w:pPr>
      <w:r w:rsidRPr="00F55B5B">
        <w:t>27.</w:t>
      </w:r>
      <w:r w:rsidRPr="00F55B5B">
        <w:tab/>
        <w:t>Soh SE, Tint MT, Gluckman PD, Godfrey KM, Rifkin-Graboi A, Chan YH, et al. Cohort profile: Growing Up in Singapore Towards healthy Outcomes (GUSTO) birth cohort study. Int J Epidemiol. 2014;43(5):1401-9.</w:t>
      </w:r>
    </w:p>
    <w:p w14:paraId="71C15CA1" w14:textId="77777777" w:rsidR="00F55B5B" w:rsidRPr="00F55B5B" w:rsidRDefault="00F55B5B" w:rsidP="00F55B5B">
      <w:pPr>
        <w:pStyle w:val="EndNoteBibliography"/>
        <w:spacing w:after="0"/>
      </w:pPr>
      <w:r w:rsidRPr="00F55B5B">
        <w:t>28.</w:t>
      </w:r>
      <w:r w:rsidRPr="00F55B5B">
        <w:tab/>
        <w:t>de Onis M, Onyango AW, Borghi E, Siyam A, Nishida C, Siekmann J. Development of a WHO growth reference for school-aged children and adolescents. Bull World Health Organ. 2007;85(9):660-7.</w:t>
      </w:r>
    </w:p>
    <w:p w14:paraId="1281449E" w14:textId="77777777" w:rsidR="00F55B5B" w:rsidRPr="00F55B5B" w:rsidRDefault="00F55B5B" w:rsidP="00F55B5B">
      <w:pPr>
        <w:pStyle w:val="EndNoteBibliography"/>
        <w:spacing w:after="0"/>
      </w:pPr>
      <w:r w:rsidRPr="00F55B5B">
        <w:t>29.</w:t>
      </w:r>
      <w:r w:rsidRPr="00F55B5B">
        <w:tab/>
        <w:t>Chen LW, Tint MT, Fortier MV, Aris IM, Shek LP, Tan KH, et al. Body composition measurement in young children using quantitative magnetic resonance: a comparison with air displacement plethysmography. Pediatr Obes. 2018;13(6):365-73.</w:t>
      </w:r>
    </w:p>
    <w:p w14:paraId="0D72168A" w14:textId="77777777" w:rsidR="00F55B5B" w:rsidRPr="00F55B5B" w:rsidRDefault="00F55B5B" w:rsidP="00F55B5B">
      <w:pPr>
        <w:pStyle w:val="EndNoteBibliography"/>
        <w:spacing w:after="0"/>
      </w:pPr>
      <w:r w:rsidRPr="00F55B5B">
        <w:t>30.</w:t>
      </w:r>
      <w:r w:rsidRPr="00F55B5B">
        <w:tab/>
        <w:t>Ding C, Chan Z, Chooi YC, Choo J, Sadananthan SA, Michael N, et al. Association between Serum Vitamin D Metabolites and Metabolic Function in Healthy Asian Adults. Nutrients. 2020;12(12).</w:t>
      </w:r>
    </w:p>
    <w:p w14:paraId="5B3BC24A" w14:textId="77777777" w:rsidR="00F55B5B" w:rsidRPr="00F55B5B" w:rsidRDefault="00F55B5B" w:rsidP="00F55B5B">
      <w:pPr>
        <w:pStyle w:val="EndNoteBibliography"/>
        <w:spacing w:after="0"/>
      </w:pPr>
      <w:r w:rsidRPr="00F55B5B">
        <w:t>31.</w:t>
      </w:r>
      <w:r w:rsidRPr="00F55B5B">
        <w:tab/>
        <w:t>Matthews DR, Hosker JP, Rudenski AS, Naylor BA, Treacher DF, Turner RC. Homeostasis model assessment: insulin resistance and beta-cell function from fasting plasma glucose and insulin concentrations in man. Diabetologia. 1985;28(7):412-9.</w:t>
      </w:r>
    </w:p>
    <w:p w14:paraId="02B93DAE" w14:textId="77777777" w:rsidR="00F55B5B" w:rsidRPr="00F55B5B" w:rsidRDefault="00F55B5B" w:rsidP="00F55B5B">
      <w:pPr>
        <w:pStyle w:val="EndNoteBibliography"/>
        <w:spacing w:after="0"/>
      </w:pPr>
      <w:r w:rsidRPr="00F55B5B">
        <w:t>32.</w:t>
      </w:r>
      <w:r w:rsidRPr="00F55B5B">
        <w:tab/>
        <w:t>Friedewald WT, Levy RI, Fredrickson DS. Estimation of the concentration of low-density lipoprotein cholesterol in plasma, without use of the preparative ultracentrifuge. Clin Chem. 1972;18(6):499-502.</w:t>
      </w:r>
    </w:p>
    <w:p w14:paraId="5478076B" w14:textId="77777777" w:rsidR="00F55B5B" w:rsidRPr="00F55B5B" w:rsidRDefault="00F55B5B" w:rsidP="00F55B5B">
      <w:pPr>
        <w:pStyle w:val="EndNoteBibliography"/>
        <w:spacing w:after="0"/>
      </w:pPr>
      <w:r w:rsidRPr="00F55B5B">
        <w:t>33.</w:t>
      </w:r>
      <w:r w:rsidRPr="00F55B5B">
        <w:tab/>
        <w:t>Ahrens W, Moreno LA, Mårild S, Molnár D, Siani A, De Henauw S, et al. Metabolic syndrome in young children: definitions and results of the IDEFICS study. International journal of obesity (2005). 2014;38 Suppl 2:S4-14.</w:t>
      </w:r>
    </w:p>
    <w:p w14:paraId="2BD2C0C4" w14:textId="77777777" w:rsidR="00F55B5B" w:rsidRPr="00F55B5B" w:rsidRDefault="00F55B5B" w:rsidP="00F55B5B">
      <w:pPr>
        <w:pStyle w:val="EndNoteBibliography"/>
        <w:spacing w:after="0"/>
      </w:pPr>
      <w:r w:rsidRPr="00F55B5B">
        <w:t>34.</w:t>
      </w:r>
      <w:r w:rsidRPr="00F55B5B">
        <w:tab/>
        <w:t>Clemente MG, Mandato C, Poeta M, Vajro P. Pediatric non-alcoholic fatty liver disease: Recent solutions, unresolved issues, and future research directions. World J Gastroenterol. 2016;22(36):8078-93.</w:t>
      </w:r>
    </w:p>
    <w:p w14:paraId="24CE0261" w14:textId="77777777" w:rsidR="00F55B5B" w:rsidRPr="00F55B5B" w:rsidRDefault="00F55B5B" w:rsidP="00F55B5B">
      <w:pPr>
        <w:pStyle w:val="EndNoteBibliography"/>
        <w:spacing w:after="0"/>
      </w:pPr>
      <w:r w:rsidRPr="00F55B5B">
        <w:t>35.</w:t>
      </w:r>
      <w:r w:rsidRPr="00F55B5B">
        <w:tab/>
        <w:t>Sundaram SS, Zeitler P, Nadeau K. The metabolic syndrome and nonalcoholic fatty liver disease in children. Curr Opin Pediatr. 2009;21(4):529-35.</w:t>
      </w:r>
    </w:p>
    <w:p w14:paraId="1E3702C8" w14:textId="77777777" w:rsidR="00F55B5B" w:rsidRPr="00F55B5B" w:rsidRDefault="00F55B5B" w:rsidP="00F55B5B">
      <w:pPr>
        <w:pStyle w:val="EndNoteBibliography"/>
        <w:spacing w:after="0"/>
      </w:pPr>
      <w:r w:rsidRPr="00F55B5B">
        <w:t>36.</w:t>
      </w:r>
      <w:r w:rsidRPr="00F55B5B">
        <w:tab/>
        <w:t>Bedogni G, Bellentani S, Miglioli L, Masutti F, Passalacqua M, Castiglione A, et al. The Fatty Liver Index: a simple and accurate predictor of hepatic steatosis in the general population. BMC Gastroenterol. 2006;6:33.</w:t>
      </w:r>
    </w:p>
    <w:p w14:paraId="248563DA" w14:textId="77777777" w:rsidR="00F55B5B" w:rsidRPr="00F55B5B" w:rsidRDefault="00F55B5B" w:rsidP="00F55B5B">
      <w:pPr>
        <w:pStyle w:val="EndNoteBibliography"/>
        <w:spacing w:after="0"/>
      </w:pPr>
      <w:r w:rsidRPr="00F55B5B">
        <w:t>37.</w:t>
      </w:r>
      <w:r w:rsidRPr="00F55B5B">
        <w:tab/>
        <w:t>Tint MT, Michael N, Sadananthan SA, Huang JY, Khoo CM, Godfrey KM, et al. Brown adipose tissue, adiposity and metabolic profile in preschool children. The Journal of clinical endocrinology and metabolism. 2021.</w:t>
      </w:r>
    </w:p>
    <w:p w14:paraId="03149C06" w14:textId="77777777" w:rsidR="00F55B5B" w:rsidRPr="00F55B5B" w:rsidRDefault="00F55B5B" w:rsidP="00F55B5B">
      <w:pPr>
        <w:pStyle w:val="EndNoteBibliography"/>
        <w:spacing w:after="0"/>
      </w:pPr>
      <w:r w:rsidRPr="00F55B5B">
        <w:t>38.</w:t>
      </w:r>
      <w:r w:rsidRPr="00F55B5B">
        <w:tab/>
        <w:t>Theofylaktopoulou D, Midttun Ø, Ulvik A, Ueland PM, Tell GS, Vollset SE, et al. A community-based study on determinants of circulating markers of cellular immune activation and kynurenines: the Hordaland Health Study. Clin Exp Immunol. 2013;173(1):121-30.</w:t>
      </w:r>
    </w:p>
    <w:p w14:paraId="1C648334" w14:textId="77777777" w:rsidR="00F55B5B" w:rsidRPr="00F55B5B" w:rsidRDefault="00F55B5B" w:rsidP="00F55B5B">
      <w:pPr>
        <w:pStyle w:val="EndNoteBibliography"/>
        <w:spacing w:after="0"/>
      </w:pPr>
      <w:r w:rsidRPr="00F55B5B">
        <w:t>39.</w:t>
      </w:r>
      <w:r w:rsidRPr="00F55B5B">
        <w:tab/>
        <w:t>Deac OM, Mills JL, Shane B, Midttun Ø, Ueland PM, Brosnan JT, et al. Tryptophan catabolism and vitamin B-6 status are affected by gender and lifestyle factors in healthy young adults. J Nutr. 2015;145(4):701-7.</w:t>
      </w:r>
    </w:p>
    <w:p w14:paraId="1F0D203F" w14:textId="77777777" w:rsidR="00F55B5B" w:rsidRPr="00F55B5B" w:rsidRDefault="00F55B5B" w:rsidP="00F55B5B">
      <w:pPr>
        <w:pStyle w:val="EndNoteBibliography"/>
        <w:spacing w:after="0"/>
      </w:pPr>
      <w:r w:rsidRPr="00F55B5B">
        <w:t>40.</w:t>
      </w:r>
      <w:r w:rsidRPr="00F55B5B">
        <w:tab/>
        <w:t>Badawy AA, Dougherty DM. Assessment of the Human Kynurenine Pathway: Comparisons and Clinical Implications of Ethnic and Gender Differences in Plasma Tryptophan, Kynurenine Metabolites, and Enzyme Expressions at Baseline and After Acute Tryptophan Loading and Depletion. Int J Tryptophan Res. 2016;9:31-49.</w:t>
      </w:r>
    </w:p>
    <w:p w14:paraId="6082B6A5" w14:textId="77777777" w:rsidR="00F55B5B" w:rsidRPr="00F55B5B" w:rsidRDefault="00F55B5B" w:rsidP="00F55B5B">
      <w:pPr>
        <w:pStyle w:val="EndNoteBibliography"/>
        <w:spacing w:after="0"/>
      </w:pPr>
      <w:r w:rsidRPr="00F55B5B">
        <w:t>41.</w:t>
      </w:r>
      <w:r w:rsidRPr="00F55B5B">
        <w:tab/>
        <w:t>Spinelli A, Buoncristiano M, Nardone P, Starc G, Hejgaard T, Júlíusson PB, et al. Thinness, overweight, and obesity in 6- to 9-year-old children from 36 countries: The World Health Organization European Childhood Obesity Surveillance Initiative-COSI 2015-2017. Obesity reviews : an official journal of the International Association for the Study of Obesity. 2021:e13214.</w:t>
      </w:r>
    </w:p>
    <w:p w14:paraId="06CB50A1" w14:textId="77777777" w:rsidR="00F55B5B" w:rsidRPr="00F55B5B" w:rsidRDefault="00F55B5B" w:rsidP="00F55B5B">
      <w:pPr>
        <w:pStyle w:val="EndNoteBibliography"/>
        <w:spacing w:after="0"/>
      </w:pPr>
      <w:r w:rsidRPr="00F55B5B">
        <w:t>42.</w:t>
      </w:r>
      <w:r w:rsidRPr="00F55B5B">
        <w:tab/>
        <w:t>Peplies J, Börnhorst C, Günther K, Fraterman A, Russo P, Veidebaum T, et al. Longitudinal associations of lifestyle factors and weight status with insulin resistance (HOMA-IR) in preadolescent children: the large prospective cohort study IDEFICS. Int J Behav Nutr Phys Act. 2016;13(1):97.</w:t>
      </w:r>
    </w:p>
    <w:p w14:paraId="0A084446" w14:textId="77777777" w:rsidR="00F55B5B" w:rsidRPr="00F55B5B" w:rsidRDefault="00F55B5B" w:rsidP="00F55B5B">
      <w:pPr>
        <w:pStyle w:val="EndNoteBibliography"/>
        <w:spacing w:after="0"/>
      </w:pPr>
      <w:r w:rsidRPr="00F55B5B">
        <w:t>43.</w:t>
      </w:r>
      <w:r w:rsidRPr="00F55B5B">
        <w:tab/>
        <w:t>Yin J, Li M, Xu L, Wang Y, Cheng H, Zhao X, et al. Insulin resistance determined by Homeostasis Model Assessment (HOMA) and associations with metabolic syndrome among Chinese children and teenagers. Diabetology &amp; metabolic syndrome. 2013;5(1):71.</w:t>
      </w:r>
    </w:p>
    <w:p w14:paraId="66BFDF66" w14:textId="77777777" w:rsidR="00F55B5B" w:rsidRPr="00F55B5B" w:rsidRDefault="00F55B5B" w:rsidP="00F55B5B">
      <w:pPr>
        <w:pStyle w:val="EndNoteBibliography"/>
        <w:spacing w:after="0"/>
      </w:pPr>
      <w:r w:rsidRPr="00F55B5B">
        <w:t>44.</w:t>
      </w:r>
      <w:r w:rsidRPr="00F55B5B">
        <w:tab/>
        <w:t>DeBoer MD, Gurka MJ. Clinical utility of metabolic syndrome severity scores: considerations for practitioners. Diabetes, metabolic syndrome and obesity : targets and therapy. 2017;10:65-72.</w:t>
      </w:r>
    </w:p>
    <w:p w14:paraId="5A9C473F" w14:textId="77777777" w:rsidR="00F55B5B" w:rsidRPr="00F55B5B" w:rsidRDefault="00F55B5B" w:rsidP="00F55B5B">
      <w:pPr>
        <w:pStyle w:val="EndNoteBibliography"/>
        <w:spacing w:after="0"/>
      </w:pPr>
      <w:r w:rsidRPr="00F55B5B">
        <w:t>45.</w:t>
      </w:r>
      <w:r w:rsidRPr="00F55B5B">
        <w:tab/>
        <w:t>Eisenmann JC. On the use of a continuous metabolic syndrome score in pediatric research. Cardiovascular diabetology. 2008;7:17.</w:t>
      </w:r>
    </w:p>
    <w:p w14:paraId="639E9FF5" w14:textId="77777777" w:rsidR="00F55B5B" w:rsidRPr="00F55B5B" w:rsidRDefault="00F55B5B" w:rsidP="00F55B5B">
      <w:pPr>
        <w:pStyle w:val="EndNoteBibliography"/>
        <w:spacing w:after="0"/>
      </w:pPr>
      <w:r w:rsidRPr="00F55B5B">
        <w:t>46.</w:t>
      </w:r>
      <w:r w:rsidRPr="00F55B5B">
        <w:tab/>
        <w:t>Kamel M, Smith BT, Wahi G, Carsley S, Birken CS, Anderson LN. Continuous cardiometabolic risk score definitions in early childhood: a scoping review. Obesity reviews : an official journal of the International Association for the Study of Obesity. 2018;19(12):1688-99.</w:t>
      </w:r>
    </w:p>
    <w:p w14:paraId="1376FEAA" w14:textId="77777777" w:rsidR="00F55B5B" w:rsidRPr="00F55B5B" w:rsidRDefault="00F55B5B" w:rsidP="00F55B5B">
      <w:pPr>
        <w:pStyle w:val="EndNoteBibliography"/>
        <w:spacing w:after="0"/>
      </w:pPr>
      <w:r w:rsidRPr="00F55B5B">
        <w:t>47.</w:t>
      </w:r>
      <w:r w:rsidRPr="00F55B5B">
        <w:tab/>
        <w:t>Eisenmann JC, Laurson KR, DuBose KD, Smith BK, Donnelly JE. Construct validity of a continuous metabolic syndrome score in children. Diabetology &amp; metabolic syndrome. 2010;2:8.</w:t>
      </w:r>
    </w:p>
    <w:p w14:paraId="16D027E2" w14:textId="77777777" w:rsidR="00F55B5B" w:rsidRPr="00F55B5B" w:rsidRDefault="00F55B5B" w:rsidP="00F55B5B">
      <w:pPr>
        <w:pStyle w:val="EndNoteBibliography"/>
        <w:spacing w:after="0"/>
      </w:pPr>
      <w:r w:rsidRPr="00F55B5B">
        <w:t>48.</w:t>
      </w:r>
      <w:r w:rsidRPr="00F55B5B">
        <w:tab/>
        <w:t>Khoshhali M, Heshmat R, Esmaeil Motlagh M, Ziaodini H, Hadian M, Aminaei T, et al. Comparing the validity of continuous metabolic syndrome risk scores for predicting pediatric metabolic syndrome: the CASPIAN-V study. Journal of pediatric endocrinology &amp; metabolism : JPEM. 2019;32(4):383-9.</w:t>
      </w:r>
    </w:p>
    <w:p w14:paraId="23CB247F" w14:textId="77777777" w:rsidR="00F55B5B" w:rsidRPr="00F55B5B" w:rsidRDefault="00F55B5B" w:rsidP="00F55B5B">
      <w:pPr>
        <w:pStyle w:val="EndNoteBibliography"/>
        <w:spacing w:after="0"/>
      </w:pPr>
      <w:r w:rsidRPr="00F55B5B">
        <w:t>49.</w:t>
      </w:r>
      <w:r w:rsidRPr="00F55B5B">
        <w:tab/>
        <w:t>Heshmat R, Heidari M, Ejtahed HS, Motlagh ME, Mahdavi-Gorab A, Ziaodini H, et al. Validity of a continuous metabolic syndrome score as an index for modeling metabolic syndrome in children and adolescents: the CASPIAN-V study. Diabetology &amp; metabolic syndrome. 2017;9:89.</w:t>
      </w:r>
    </w:p>
    <w:p w14:paraId="25071C24" w14:textId="77777777" w:rsidR="00F55B5B" w:rsidRPr="00F55B5B" w:rsidRDefault="00F55B5B" w:rsidP="00F55B5B">
      <w:pPr>
        <w:pStyle w:val="EndNoteBibliography"/>
        <w:spacing w:after="0"/>
      </w:pPr>
      <w:r w:rsidRPr="00F55B5B">
        <w:t>50.</w:t>
      </w:r>
      <w:r w:rsidRPr="00F55B5B">
        <w:tab/>
        <w:t>Cohen DD, Gómez-Arbeláez D, Camacho PA, Pinzon S, Hormiga C, Trejos-Suarez J, et al. Low muscle strength is associated with metabolic risk factors in Colombian children: the ACFIES study. PloS one. 2014;9(4):e93150.</w:t>
      </w:r>
    </w:p>
    <w:p w14:paraId="5D8BBD41" w14:textId="77777777" w:rsidR="00F55B5B" w:rsidRPr="00F55B5B" w:rsidRDefault="00F55B5B" w:rsidP="00F55B5B">
      <w:pPr>
        <w:pStyle w:val="EndNoteBibliography"/>
        <w:spacing w:after="0"/>
      </w:pPr>
      <w:r w:rsidRPr="00F55B5B">
        <w:t>51.</w:t>
      </w:r>
      <w:r w:rsidRPr="00F55B5B">
        <w:tab/>
        <w:t>Olza J, Aguilera CM, Gil-Campos M, Leis R, Bueno G, Valle M, et al. A Continuous Metabolic Syndrome Score Is Associated with Specific Biomarkers of Inflammation and CVD Risk in Prepubertal Children. Annals of nutrition &amp; metabolism. 2015;66(2-3):72-9.</w:t>
      </w:r>
    </w:p>
    <w:p w14:paraId="3C4CF94A" w14:textId="77777777" w:rsidR="00F55B5B" w:rsidRPr="00F55B5B" w:rsidRDefault="00F55B5B" w:rsidP="00F55B5B">
      <w:pPr>
        <w:pStyle w:val="EndNoteBibliography"/>
        <w:spacing w:after="0"/>
      </w:pPr>
      <w:r w:rsidRPr="00F55B5B">
        <w:t>52.</w:t>
      </w:r>
      <w:r w:rsidRPr="00F55B5B">
        <w:tab/>
        <w:t>DeBoer MD, Gurka MJ, Woo JG, Morrison JA. Severity of the metabolic syndrome as a predictor of type 2 diabetes between childhood and adulthood: the Princeton Lipid Research Cohort Study. Diabetologia. 2015;58(12):2745-52.</w:t>
      </w:r>
    </w:p>
    <w:p w14:paraId="1A9909A5" w14:textId="77777777" w:rsidR="00F55B5B" w:rsidRPr="00F55B5B" w:rsidRDefault="00F55B5B" w:rsidP="00F55B5B">
      <w:pPr>
        <w:pStyle w:val="EndNoteBibliography"/>
        <w:spacing w:after="0"/>
      </w:pPr>
      <w:r w:rsidRPr="00F55B5B">
        <w:t>53.</w:t>
      </w:r>
      <w:r w:rsidRPr="00F55B5B">
        <w:tab/>
        <w:t>Magnussen CG, Cheriyan S, Sabin MA, Juonala M, Koskinen J, Thomson R, et al. Continuous and Dichotomous Metabolic Syndrome Definitions in Youth Predict Adult Type 2 Diabetes and Carotid Artery Intima Media Thickness: The Cardiovascular Risk in Young Finns Study. The Journal of pediatrics. 2016;171:97-103.e1-3.</w:t>
      </w:r>
    </w:p>
    <w:p w14:paraId="4112656D" w14:textId="77777777" w:rsidR="00F55B5B" w:rsidRPr="00F55B5B" w:rsidRDefault="00F55B5B" w:rsidP="00F55B5B">
      <w:pPr>
        <w:pStyle w:val="EndNoteBibliography"/>
        <w:spacing w:after="0"/>
      </w:pPr>
      <w:r w:rsidRPr="00F55B5B">
        <w:t>54.</w:t>
      </w:r>
      <w:r w:rsidRPr="00F55B5B">
        <w:tab/>
        <w:t>DeBoer MD, Gurka MJ, Woo JG, Morrison JA. Severity of Metabolic Syndrome as a Predictor of Cardiovascular Disease Between Childhood and Adulthood: The Princeton Lipid Research Cohort Study. Journal of the American College of Cardiology. 2015;66(6):755-7.</w:t>
      </w:r>
    </w:p>
    <w:p w14:paraId="0BEBF860" w14:textId="77777777" w:rsidR="00F55B5B" w:rsidRPr="00F55B5B" w:rsidRDefault="00F55B5B" w:rsidP="00F55B5B">
      <w:pPr>
        <w:pStyle w:val="EndNoteBibliography"/>
        <w:spacing w:after="0"/>
      </w:pPr>
      <w:r w:rsidRPr="00F55B5B">
        <w:t>55.</w:t>
      </w:r>
      <w:r w:rsidRPr="00F55B5B">
        <w:tab/>
        <w:t>Okabe K, Yaku K, Tobe K, Nakagawa T. Implications of altered NAD metabolism in metabolic disorders. J Biomed Sci. 2019;26(1):34.</w:t>
      </w:r>
    </w:p>
    <w:p w14:paraId="5EAF4FD1" w14:textId="77777777" w:rsidR="00F55B5B" w:rsidRPr="00F55B5B" w:rsidRDefault="00F55B5B" w:rsidP="00F55B5B">
      <w:pPr>
        <w:pStyle w:val="EndNoteBibliography"/>
        <w:spacing w:after="0"/>
      </w:pPr>
      <w:r w:rsidRPr="00F55B5B">
        <w:t>56.</w:t>
      </w:r>
      <w:r w:rsidRPr="00F55B5B">
        <w:tab/>
        <w:t>Migliavacca E, Tay SKH, Patel HP, Sonntag T, Civiletto G, McFarlane C, et al. Mitochondrial oxidative capacity and NAD(+) biosynthesis are reduced in human sarcopenia across ethnicities. Nature communications. 2019;10(1):5808.</w:t>
      </w:r>
    </w:p>
    <w:p w14:paraId="21092092" w14:textId="77777777" w:rsidR="00F55B5B" w:rsidRPr="00F55B5B" w:rsidRDefault="00F55B5B" w:rsidP="00F55B5B">
      <w:pPr>
        <w:pStyle w:val="EndNoteBibliography"/>
        <w:spacing w:after="0"/>
      </w:pPr>
      <w:r w:rsidRPr="00F55B5B">
        <w:t>57.</w:t>
      </w:r>
      <w:r w:rsidRPr="00F55B5B">
        <w:tab/>
        <w:t>Heyes MP, Achim CL, Wiley CA, Major EO, Saito K, Markey SP. Human microglia convert l-tryptophan into the neurotoxin quinolinic acid. The Biochemical journal. 1996;320 ( Pt 2)(Pt 2):595-7.</w:t>
      </w:r>
    </w:p>
    <w:p w14:paraId="295AD09F" w14:textId="77777777" w:rsidR="00F55B5B" w:rsidRPr="00F55B5B" w:rsidRDefault="00F55B5B" w:rsidP="00F55B5B">
      <w:pPr>
        <w:pStyle w:val="EndNoteBibliography"/>
        <w:spacing w:after="0"/>
      </w:pPr>
      <w:r w:rsidRPr="00F55B5B">
        <w:t>58.</w:t>
      </w:r>
      <w:r w:rsidRPr="00F55B5B">
        <w:tab/>
        <w:t>Werner ER, Bitterlich G, Fuchs D, Hausen A, Reibnegger G, Szabo G, et al. Human macrophages degrade tryptophan upon induction by interferon-gamma. Life sciences. 1987;41(3):273-80.</w:t>
      </w:r>
    </w:p>
    <w:p w14:paraId="4BF4E2A8" w14:textId="77777777" w:rsidR="00F55B5B" w:rsidRPr="00F55B5B" w:rsidRDefault="00F55B5B" w:rsidP="00F55B5B">
      <w:pPr>
        <w:pStyle w:val="EndNoteBibliography"/>
        <w:spacing w:after="0"/>
      </w:pPr>
      <w:r w:rsidRPr="00F55B5B">
        <w:t>59.</w:t>
      </w:r>
      <w:r w:rsidRPr="00F55B5B">
        <w:tab/>
        <w:t>Guillemin GJ. Quinolinic acid, the inescapable neurotoxin. The FEBS journal. 2012;279(8):1356-65.</w:t>
      </w:r>
    </w:p>
    <w:p w14:paraId="5973CF49" w14:textId="77777777" w:rsidR="00F55B5B" w:rsidRPr="00F55B5B" w:rsidRDefault="00F55B5B" w:rsidP="00F55B5B">
      <w:pPr>
        <w:pStyle w:val="EndNoteBibliography"/>
        <w:spacing w:after="0"/>
      </w:pPr>
      <w:r w:rsidRPr="00F55B5B">
        <w:t>60.</w:t>
      </w:r>
      <w:r w:rsidRPr="00F55B5B">
        <w:tab/>
        <w:t>Ulvik A, McCann A, Midttun Ø, Meyer K, Godfrey KM, Ueland PM. Quantifying Precision Loss in Targeted Metabolomics Based on Mass Spectrometry and Nonmatching Internal Standards. Analytical chemistry. 2021;93(21):7616-24.</w:t>
      </w:r>
    </w:p>
    <w:p w14:paraId="29E2A86B" w14:textId="77777777" w:rsidR="00F55B5B" w:rsidRPr="00F55B5B" w:rsidRDefault="00F55B5B" w:rsidP="00F55B5B">
      <w:pPr>
        <w:pStyle w:val="EndNoteBibliography"/>
        <w:spacing w:after="0"/>
      </w:pPr>
      <w:r w:rsidRPr="00F55B5B">
        <w:t>61.</w:t>
      </w:r>
      <w:r w:rsidRPr="00F55B5B">
        <w:tab/>
        <w:t>Richard DM, Dawes MA, Mathias CW, Acheson A, Hill-Kapturczak N, Dougherty DM. L-Tryptophan: Basic Metabolic Functions, Behavioral Research and Therapeutic Indications. Int J Tryptophan Res. 2009;2:45-60.</w:t>
      </w:r>
    </w:p>
    <w:p w14:paraId="035A33ED" w14:textId="77777777" w:rsidR="00F55B5B" w:rsidRPr="00F55B5B" w:rsidRDefault="00F55B5B" w:rsidP="00F55B5B">
      <w:pPr>
        <w:pStyle w:val="EndNoteBibliography"/>
      </w:pPr>
      <w:r w:rsidRPr="00F55B5B">
        <w:t>62.</w:t>
      </w:r>
      <w:r w:rsidRPr="00F55B5B">
        <w:tab/>
        <w:t>Valente-Silva P, Cervenka I, Ferreira DMS, Correia JC, Edman S, Horwath O, et al. Effects of Tryptophan Supplementation and Exercise on the Fate of Kynurenine Metabolites in Mice and Humans. Metabolites. 2021;11(8).</w:t>
      </w:r>
    </w:p>
    <w:p w14:paraId="20155158" w14:textId="4F3019CA" w:rsidR="00087B05" w:rsidRDefault="00D81EA7" w:rsidP="00EC5E0B">
      <w:pPr>
        <w:jc w:val="both"/>
        <w:sectPr w:rsidR="00087B05" w:rsidSect="007A017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9" w:footer="709" w:gutter="0"/>
          <w:lnNumType w:countBy="1" w:restart="continuous"/>
          <w:cols w:space="708"/>
          <w:docGrid w:linePitch="360"/>
        </w:sectPr>
      </w:pPr>
      <w:r>
        <w:fldChar w:fldCharType="end"/>
      </w:r>
    </w:p>
    <w:p w14:paraId="658DD254" w14:textId="1D2B938B" w:rsidR="00C34951" w:rsidRDefault="00C34951" w:rsidP="00C34951">
      <w:r w:rsidRPr="00AA2145">
        <w:rPr>
          <w:b/>
        </w:rPr>
        <w:t>Table 1</w:t>
      </w:r>
      <w:r w:rsidR="00687F86">
        <w:rPr>
          <w:b/>
        </w:rPr>
        <w:t>.</w:t>
      </w:r>
      <w:r>
        <w:t xml:space="preserve"> Characteristics of the study cohort by sex and ethnicity</w:t>
      </w:r>
    </w:p>
    <w:tbl>
      <w:tblPr>
        <w:tblStyle w:val="TableGrid"/>
        <w:tblpPr w:leftFromText="180" w:rightFromText="180" w:horzAnchor="margin" w:tblpY="495"/>
        <w:tblW w:w="524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57"/>
        <w:gridCol w:w="1396"/>
        <w:gridCol w:w="1336"/>
        <w:gridCol w:w="1453"/>
        <w:gridCol w:w="773"/>
        <w:gridCol w:w="1496"/>
        <w:gridCol w:w="1377"/>
        <w:gridCol w:w="1442"/>
        <w:gridCol w:w="873"/>
      </w:tblGrid>
      <w:tr w:rsidR="00E43189" w:rsidRPr="00D92EAD" w14:paraId="0532836B" w14:textId="77777777" w:rsidTr="00E43189">
        <w:trPr>
          <w:trHeight w:val="315"/>
        </w:trPr>
        <w:tc>
          <w:tcPr>
            <w:tcW w:w="1271" w:type="pct"/>
            <w:tcBorders>
              <w:top w:val="single" w:sz="4" w:space="0" w:color="auto"/>
              <w:bottom w:val="single" w:sz="4" w:space="0" w:color="auto"/>
            </w:tcBorders>
            <w:hideMark/>
          </w:tcPr>
          <w:p w14:paraId="346A7FEA" w14:textId="77777777" w:rsidR="00C34951" w:rsidRPr="00D92EAD" w:rsidRDefault="00C34951" w:rsidP="004D3332">
            <w:pPr>
              <w:rPr>
                <w:b/>
                <w:bCs/>
                <w:sz w:val="20"/>
                <w:szCs w:val="20"/>
              </w:rPr>
            </w:pPr>
            <w:r w:rsidRPr="00D92EAD">
              <w:rPr>
                <w:b/>
                <w:bCs/>
                <w:sz w:val="20"/>
                <w:szCs w:val="20"/>
              </w:rPr>
              <w:t>Variable</w:t>
            </w:r>
          </w:p>
        </w:tc>
        <w:tc>
          <w:tcPr>
            <w:tcW w:w="513" w:type="pct"/>
            <w:tcBorders>
              <w:top w:val="single" w:sz="4" w:space="0" w:color="auto"/>
              <w:bottom w:val="single" w:sz="4" w:space="0" w:color="auto"/>
            </w:tcBorders>
            <w:hideMark/>
          </w:tcPr>
          <w:p w14:paraId="59B5DAA6" w14:textId="77777777" w:rsidR="00E43189" w:rsidRDefault="00C34951" w:rsidP="00C34951">
            <w:pPr>
              <w:jc w:val="center"/>
              <w:rPr>
                <w:b/>
                <w:bCs/>
                <w:sz w:val="20"/>
                <w:szCs w:val="20"/>
              </w:rPr>
            </w:pPr>
            <w:r w:rsidRPr="00D92EAD">
              <w:rPr>
                <w:b/>
                <w:bCs/>
                <w:sz w:val="20"/>
                <w:szCs w:val="20"/>
              </w:rPr>
              <w:t xml:space="preserve">All </w:t>
            </w:r>
          </w:p>
          <w:p w14:paraId="74BA02E8" w14:textId="5E901D03" w:rsidR="00C34951" w:rsidRPr="00D92EAD" w:rsidRDefault="00C34951" w:rsidP="00C34951">
            <w:pPr>
              <w:jc w:val="center"/>
              <w:rPr>
                <w:b/>
                <w:bCs/>
                <w:sz w:val="20"/>
                <w:szCs w:val="20"/>
              </w:rPr>
            </w:pPr>
            <w:r w:rsidRPr="00D92EAD">
              <w:rPr>
                <w:b/>
                <w:bCs/>
                <w:sz w:val="20"/>
                <w:szCs w:val="20"/>
              </w:rPr>
              <w:t>(N=552)</w:t>
            </w:r>
          </w:p>
        </w:tc>
        <w:tc>
          <w:tcPr>
            <w:tcW w:w="491" w:type="pct"/>
            <w:tcBorders>
              <w:top w:val="single" w:sz="4" w:space="0" w:color="auto"/>
              <w:bottom w:val="single" w:sz="4" w:space="0" w:color="auto"/>
            </w:tcBorders>
            <w:hideMark/>
          </w:tcPr>
          <w:p w14:paraId="1F0E6263" w14:textId="77777777" w:rsidR="00C34951" w:rsidRPr="00D92EAD" w:rsidRDefault="00C34951" w:rsidP="00C34951">
            <w:pPr>
              <w:jc w:val="center"/>
              <w:rPr>
                <w:b/>
                <w:bCs/>
                <w:sz w:val="20"/>
                <w:szCs w:val="20"/>
              </w:rPr>
            </w:pPr>
            <w:r w:rsidRPr="00D92EAD">
              <w:rPr>
                <w:b/>
                <w:bCs/>
                <w:sz w:val="20"/>
                <w:szCs w:val="20"/>
              </w:rPr>
              <w:t>Male  (N=282)</w:t>
            </w:r>
          </w:p>
        </w:tc>
        <w:tc>
          <w:tcPr>
            <w:tcW w:w="534" w:type="pct"/>
            <w:tcBorders>
              <w:top w:val="single" w:sz="4" w:space="0" w:color="auto"/>
              <w:bottom w:val="single" w:sz="4" w:space="0" w:color="auto"/>
            </w:tcBorders>
            <w:hideMark/>
          </w:tcPr>
          <w:p w14:paraId="05E13D38" w14:textId="77777777" w:rsidR="00C34951" w:rsidRPr="00D92EAD" w:rsidRDefault="00C34951" w:rsidP="00C34951">
            <w:pPr>
              <w:jc w:val="center"/>
              <w:rPr>
                <w:b/>
                <w:bCs/>
                <w:sz w:val="20"/>
                <w:szCs w:val="20"/>
              </w:rPr>
            </w:pPr>
            <w:r w:rsidRPr="00D92EAD">
              <w:rPr>
                <w:b/>
                <w:bCs/>
                <w:sz w:val="20"/>
                <w:szCs w:val="20"/>
              </w:rPr>
              <w:t>Female (N=270)</w:t>
            </w:r>
          </w:p>
        </w:tc>
        <w:tc>
          <w:tcPr>
            <w:tcW w:w="284" w:type="pct"/>
            <w:tcBorders>
              <w:top w:val="single" w:sz="4" w:space="0" w:color="auto"/>
              <w:bottom w:val="single" w:sz="4" w:space="0" w:color="auto"/>
            </w:tcBorders>
            <w:hideMark/>
          </w:tcPr>
          <w:p w14:paraId="2CF64B3C" w14:textId="78D1879E" w:rsidR="00C34951" w:rsidRPr="00D92EAD" w:rsidRDefault="00C34951" w:rsidP="00C34951">
            <w:pPr>
              <w:jc w:val="center"/>
              <w:rPr>
                <w:b/>
                <w:bCs/>
                <w:sz w:val="20"/>
                <w:szCs w:val="20"/>
              </w:rPr>
            </w:pPr>
            <w:r>
              <w:rPr>
                <w:b/>
                <w:bCs/>
                <w:sz w:val="20"/>
                <w:szCs w:val="20"/>
              </w:rPr>
              <w:t>P</w:t>
            </w:r>
          </w:p>
        </w:tc>
        <w:tc>
          <w:tcPr>
            <w:tcW w:w="550" w:type="pct"/>
            <w:tcBorders>
              <w:top w:val="single" w:sz="4" w:space="0" w:color="auto"/>
              <w:bottom w:val="single" w:sz="4" w:space="0" w:color="auto"/>
            </w:tcBorders>
            <w:hideMark/>
          </w:tcPr>
          <w:p w14:paraId="7FB117FB" w14:textId="77777777" w:rsidR="00C34951" w:rsidRPr="00D92EAD" w:rsidRDefault="00C34951" w:rsidP="00C34951">
            <w:pPr>
              <w:jc w:val="center"/>
              <w:rPr>
                <w:b/>
                <w:bCs/>
                <w:sz w:val="20"/>
                <w:szCs w:val="20"/>
              </w:rPr>
            </w:pPr>
            <w:r w:rsidRPr="00D92EAD">
              <w:rPr>
                <w:b/>
                <w:bCs/>
                <w:sz w:val="20"/>
                <w:szCs w:val="20"/>
              </w:rPr>
              <w:t>Chinese (N=305)</w:t>
            </w:r>
          </w:p>
        </w:tc>
        <w:tc>
          <w:tcPr>
            <w:tcW w:w="506" w:type="pct"/>
            <w:tcBorders>
              <w:top w:val="single" w:sz="4" w:space="0" w:color="auto"/>
              <w:bottom w:val="single" w:sz="4" w:space="0" w:color="auto"/>
            </w:tcBorders>
            <w:hideMark/>
          </w:tcPr>
          <w:p w14:paraId="47F1FA8F" w14:textId="77777777" w:rsidR="00C34951" w:rsidRPr="00D92EAD" w:rsidRDefault="00C34951" w:rsidP="00C34951">
            <w:pPr>
              <w:jc w:val="center"/>
              <w:rPr>
                <w:b/>
                <w:bCs/>
                <w:sz w:val="20"/>
                <w:szCs w:val="20"/>
              </w:rPr>
            </w:pPr>
            <w:r w:rsidRPr="00D92EAD">
              <w:rPr>
                <w:b/>
                <w:bCs/>
                <w:sz w:val="20"/>
                <w:szCs w:val="20"/>
              </w:rPr>
              <w:t>Malay (N=148)</w:t>
            </w:r>
          </w:p>
        </w:tc>
        <w:tc>
          <w:tcPr>
            <w:tcW w:w="530" w:type="pct"/>
            <w:tcBorders>
              <w:top w:val="single" w:sz="4" w:space="0" w:color="auto"/>
              <w:bottom w:val="single" w:sz="4" w:space="0" w:color="auto"/>
            </w:tcBorders>
            <w:hideMark/>
          </w:tcPr>
          <w:p w14:paraId="29261BE3" w14:textId="77777777" w:rsidR="00C34951" w:rsidRPr="00D92EAD" w:rsidRDefault="00C34951" w:rsidP="00C34951">
            <w:pPr>
              <w:jc w:val="center"/>
              <w:rPr>
                <w:b/>
                <w:bCs/>
                <w:sz w:val="20"/>
                <w:szCs w:val="20"/>
              </w:rPr>
            </w:pPr>
            <w:r w:rsidRPr="00D92EAD">
              <w:rPr>
                <w:b/>
                <w:bCs/>
                <w:sz w:val="20"/>
                <w:szCs w:val="20"/>
              </w:rPr>
              <w:t>Indian (N=99)</w:t>
            </w:r>
          </w:p>
        </w:tc>
        <w:tc>
          <w:tcPr>
            <w:tcW w:w="320" w:type="pct"/>
            <w:tcBorders>
              <w:top w:val="single" w:sz="4" w:space="0" w:color="auto"/>
              <w:bottom w:val="single" w:sz="4" w:space="0" w:color="auto"/>
            </w:tcBorders>
            <w:hideMark/>
          </w:tcPr>
          <w:p w14:paraId="3608A86F" w14:textId="305B31CC" w:rsidR="00C34951" w:rsidRPr="00D92EAD" w:rsidRDefault="00C34951" w:rsidP="00C34951">
            <w:pPr>
              <w:jc w:val="center"/>
              <w:rPr>
                <w:b/>
                <w:bCs/>
                <w:sz w:val="20"/>
                <w:szCs w:val="20"/>
              </w:rPr>
            </w:pPr>
            <w:r>
              <w:rPr>
                <w:b/>
                <w:bCs/>
                <w:sz w:val="20"/>
                <w:szCs w:val="20"/>
              </w:rPr>
              <w:t>P</w:t>
            </w:r>
          </w:p>
        </w:tc>
      </w:tr>
      <w:tr w:rsidR="00664771" w:rsidRPr="00D92EAD" w14:paraId="441AF421" w14:textId="77777777" w:rsidTr="00E43189">
        <w:trPr>
          <w:trHeight w:val="375"/>
        </w:trPr>
        <w:tc>
          <w:tcPr>
            <w:tcW w:w="1271" w:type="pct"/>
            <w:tcBorders>
              <w:top w:val="single" w:sz="4" w:space="0" w:color="auto"/>
            </w:tcBorders>
          </w:tcPr>
          <w:p w14:paraId="0593401C" w14:textId="1EBC6913" w:rsidR="00664771" w:rsidRPr="00D92EAD" w:rsidRDefault="00664771" w:rsidP="004D3332">
            <w:pPr>
              <w:rPr>
                <w:sz w:val="20"/>
                <w:szCs w:val="20"/>
              </w:rPr>
            </w:pPr>
            <w:r>
              <w:rPr>
                <w:sz w:val="20"/>
                <w:szCs w:val="20"/>
              </w:rPr>
              <w:t>Metabolic risk factors</w:t>
            </w:r>
          </w:p>
        </w:tc>
        <w:tc>
          <w:tcPr>
            <w:tcW w:w="513" w:type="pct"/>
            <w:tcBorders>
              <w:top w:val="single" w:sz="4" w:space="0" w:color="auto"/>
            </w:tcBorders>
          </w:tcPr>
          <w:p w14:paraId="7D0F37A1" w14:textId="77777777" w:rsidR="00664771" w:rsidRPr="00D92EAD" w:rsidRDefault="00664771" w:rsidP="00C34951">
            <w:pPr>
              <w:jc w:val="center"/>
              <w:rPr>
                <w:sz w:val="20"/>
                <w:szCs w:val="20"/>
              </w:rPr>
            </w:pPr>
          </w:p>
        </w:tc>
        <w:tc>
          <w:tcPr>
            <w:tcW w:w="491" w:type="pct"/>
            <w:tcBorders>
              <w:top w:val="single" w:sz="4" w:space="0" w:color="auto"/>
            </w:tcBorders>
          </w:tcPr>
          <w:p w14:paraId="4BD603F0" w14:textId="77777777" w:rsidR="00664771" w:rsidRPr="00D92EAD" w:rsidRDefault="00664771" w:rsidP="00C34951">
            <w:pPr>
              <w:jc w:val="center"/>
              <w:rPr>
                <w:sz w:val="20"/>
                <w:szCs w:val="20"/>
              </w:rPr>
            </w:pPr>
          </w:p>
        </w:tc>
        <w:tc>
          <w:tcPr>
            <w:tcW w:w="534" w:type="pct"/>
            <w:tcBorders>
              <w:top w:val="single" w:sz="4" w:space="0" w:color="auto"/>
            </w:tcBorders>
          </w:tcPr>
          <w:p w14:paraId="6C61F01E" w14:textId="77777777" w:rsidR="00664771" w:rsidRPr="00D92EAD" w:rsidRDefault="00664771" w:rsidP="00C34951">
            <w:pPr>
              <w:jc w:val="center"/>
              <w:rPr>
                <w:sz w:val="20"/>
                <w:szCs w:val="20"/>
              </w:rPr>
            </w:pPr>
          </w:p>
        </w:tc>
        <w:tc>
          <w:tcPr>
            <w:tcW w:w="284" w:type="pct"/>
            <w:tcBorders>
              <w:top w:val="single" w:sz="4" w:space="0" w:color="auto"/>
            </w:tcBorders>
          </w:tcPr>
          <w:p w14:paraId="04459840" w14:textId="77777777" w:rsidR="00664771" w:rsidRPr="00D92EAD" w:rsidRDefault="00664771" w:rsidP="00C34951">
            <w:pPr>
              <w:jc w:val="center"/>
              <w:rPr>
                <w:sz w:val="20"/>
                <w:szCs w:val="20"/>
              </w:rPr>
            </w:pPr>
          </w:p>
        </w:tc>
        <w:tc>
          <w:tcPr>
            <w:tcW w:w="550" w:type="pct"/>
            <w:tcBorders>
              <w:top w:val="single" w:sz="4" w:space="0" w:color="auto"/>
            </w:tcBorders>
          </w:tcPr>
          <w:p w14:paraId="7CEE91B5" w14:textId="77777777" w:rsidR="00664771" w:rsidRPr="00D92EAD" w:rsidRDefault="00664771" w:rsidP="00C34951">
            <w:pPr>
              <w:jc w:val="center"/>
              <w:rPr>
                <w:sz w:val="20"/>
                <w:szCs w:val="20"/>
              </w:rPr>
            </w:pPr>
          </w:p>
        </w:tc>
        <w:tc>
          <w:tcPr>
            <w:tcW w:w="506" w:type="pct"/>
            <w:tcBorders>
              <w:top w:val="single" w:sz="4" w:space="0" w:color="auto"/>
            </w:tcBorders>
          </w:tcPr>
          <w:p w14:paraId="6758D160" w14:textId="77777777" w:rsidR="00664771" w:rsidRPr="00D92EAD" w:rsidRDefault="00664771" w:rsidP="00C34951">
            <w:pPr>
              <w:jc w:val="center"/>
              <w:rPr>
                <w:sz w:val="20"/>
                <w:szCs w:val="20"/>
              </w:rPr>
            </w:pPr>
          </w:p>
        </w:tc>
        <w:tc>
          <w:tcPr>
            <w:tcW w:w="530" w:type="pct"/>
            <w:tcBorders>
              <w:top w:val="single" w:sz="4" w:space="0" w:color="auto"/>
            </w:tcBorders>
          </w:tcPr>
          <w:p w14:paraId="55653D32" w14:textId="77777777" w:rsidR="00664771" w:rsidRPr="00D92EAD" w:rsidRDefault="00664771" w:rsidP="00C34951">
            <w:pPr>
              <w:jc w:val="center"/>
              <w:rPr>
                <w:sz w:val="20"/>
                <w:szCs w:val="20"/>
              </w:rPr>
            </w:pPr>
          </w:p>
        </w:tc>
        <w:tc>
          <w:tcPr>
            <w:tcW w:w="320" w:type="pct"/>
            <w:tcBorders>
              <w:top w:val="single" w:sz="4" w:space="0" w:color="auto"/>
            </w:tcBorders>
          </w:tcPr>
          <w:p w14:paraId="27E98188" w14:textId="77777777" w:rsidR="00664771" w:rsidRPr="00D92EAD" w:rsidRDefault="00664771" w:rsidP="00C34951">
            <w:pPr>
              <w:jc w:val="center"/>
              <w:rPr>
                <w:sz w:val="20"/>
                <w:szCs w:val="20"/>
              </w:rPr>
            </w:pPr>
          </w:p>
        </w:tc>
      </w:tr>
      <w:tr w:rsidR="00E43189" w:rsidRPr="00D92EAD" w14:paraId="3A6E684B" w14:textId="77777777" w:rsidTr="00E43189">
        <w:trPr>
          <w:trHeight w:val="375"/>
        </w:trPr>
        <w:tc>
          <w:tcPr>
            <w:tcW w:w="1271" w:type="pct"/>
            <w:tcBorders>
              <w:top w:val="single" w:sz="4" w:space="0" w:color="auto"/>
            </w:tcBorders>
            <w:hideMark/>
          </w:tcPr>
          <w:p w14:paraId="7DE85238" w14:textId="77777777" w:rsidR="00C34951" w:rsidRPr="00D92EAD" w:rsidRDefault="00C34951" w:rsidP="004D3332">
            <w:pPr>
              <w:rPr>
                <w:sz w:val="20"/>
                <w:szCs w:val="20"/>
              </w:rPr>
            </w:pPr>
            <w:r w:rsidRPr="00D92EAD">
              <w:rPr>
                <w:sz w:val="20"/>
                <w:szCs w:val="20"/>
              </w:rPr>
              <w:t>BMI (kg/m</w:t>
            </w:r>
            <w:r w:rsidRPr="00D92EAD">
              <w:rPr>
                <w:sz w:val="20"/>
                <w:szCs w:val="20"/>
                <w:vertAlign w:val="superscript"/>
              </w:rPr>
              <w:t>2</w:t>
            </w:r>
            <w:r w:rsidRPr="00D92EAD">
              <w:rPr>
                <w:sz w:val="20"/>
                <w:szCs w:val="20"/>
              </w:rPr>
              <w:t>)</w:t>
            </w:r>
          </w:p>
        </w:tc>
        <w:tc>
          <w:tcPr>
            <w:tcW w:w="513" w:type="pct"/>
            <w:tcBorders>
              <w:top w:val="single" w:sz="4" w:space="0" w:color="auto"/>
            </w:tcBorders>
            <w:hideMark/>
          </w:tcPr>
          <w:p w14:paraId="54A730F1" w14:textId="77777777" w:rsidR="00C34951" w:rsidRPr="00D92EAD" w:rsidRDefault="00C34951" w:rsidP="00C34951">
            <w:pPr>
              <w:jc w:val="center"/>
              <w:rPr>
                <w:sz w:val="20"/>
                <w:szCs w:val="20"/>
              </w:rPr>
            </w:pPr>
            <w:r w:rsidRPr="00D92EAD">
              <w:rPr>
                <w:sz w:val="20"/>
                <w:szCs w:val="20"/>
              </w:rPr>
              <w:t>16.5 (3.1)</w:t>
            </w:r>
          </w:p>
        </w:tc>
        <w:tc>
          <w:tcPr>
            <w:tcW w:w="491" w:type="pct"/>
            <w:tcBorders>
              <w:top w:val="single" w:sz="4" w:space="0" w:color="auto"/>
            </w:tcBorders>
            <w:hideMark/>
          </w:tcPr>
          <w:p w14:paraId="2D0D7E78" w14:textId="77777777" w:rsidR="00C34951" w:rsidRPr="00D92EAD" w:rsidRDefault="00C34951" w:rsidP="00C34951">
            <w:pPr>
              <w:jc w:val="center"/>
              <w:rPr>
                <w:sz w:val="20"/>
                <w:szCs w:val="20"/>
              </w:rPr>
            </w:pPr>
            <w:r w:rsidRPr="00D92EAD">
              <w:rPr>
                <w:sz w:val="20"/>
                <w:szCs w:val="20"/>
              </w:rPr>
              <w:t>16.7 (3.1)</w:t>
            </w:r>
          </w:p>
        </w:tc>
        <w:tc>
          <w:tcPr>
            <w:tcW w:w="534" w:type="pct"/>
            <w:tcBorders>
              <w:top w:val="single" w:sz="4" w:space="0" w:color="auto"/>
            </w:tcBorders>
            <w:hideMark/>
          </w:tcPr>
          <w:p w14:paraId="79B9912A" w14:textId="77777777" w:rsidR="00C34951" w:rsidRPr="00D92EAD" w:rsidRDefault="00C34951" w:rsidP="00C34951">
            <w:pPr>
              <w:jc w:val="center"/>
              <w:rPr>
                <w:sz w:val="20"/>
                <w:szCs w:val="20"/>
              </w:rPr>
            </w:pPr>
            <w:r w:rsidRPr="00D92EAD">
              <w:rPr>
                <w:sz w:val="20"/>
                <w:szCs w:val="20"/>
              </w:rPr>
              <w:t>16.4 (3.1)</w:t>
            </w:r>
          </w:p>
        </w:tc>
        <w:tc>
          <w:tcPr>
            <w:tcW w:w="284" w:type="pct"/>
            <w:tcBorders>
              <w:top w:val="single" w:sz="4" w:space="0" w:color="auto"/>
            </w:tcBorders>
            <w:hideMark/>
          </w:tcPr>
          <w:p w14:paraId="5F02F4B6" w14:textId="77777777" w:rsidR="00C34951" w:rsidRPr="00D92EAD" w:rsidRDefault="00C34951" w:rsidP="00C34951">
            <w:pPr>
              <w:jc w:val="center"/>
              <w:rPr>
                <w:sz w:val="20"/>
                <w:szCs w:val="20"/>
              </w:rPr>
            </w:pPr>
            <w:r w:rsidRPr="00D92EAD">
              <w:rPr>
                <w:sz w:val="20"/>
                <w:szCs w:val="20"/>
              </w:rPr>
              <w:t>0.209</w:t>
            </w:r>
          </w:p>
        </w:tc>
        <w:tc>
          <w:tcPr>
            <w:tcW w:w="550" w:type="pct"/>
            <w:tcBorders>
              <w:top w:val="single" w:sz="4" w:space="0" w:color="auto"/>
            </w:tcBorders>
            <w:hideMark/>
          </w:tcPr>
          <w:p w14:paraId="0F72DF15" w14:textId="77777777" w:rsidR="00C34951" w:rsidRPr="00D92EAD" w:rsidRDefault="00C34951" w:rsidP="00C34951">
            <w:pPr>
              <w:jc w:val="center"/>
              <w:rPr>
                <w:sz w:val="20"/>
                <w:szCs w:val="20"/>
              </w:rPr>
            </w:pPr>
            <w:r w:rsidRPr="00D92EAD">
              <w:rPr>
                <w:sz w:val="20"/>
                <w:szCs w:val="20"/>
              </w:rPr>
              <w:t>16.3 (2.7)</w:t>
            </w:r>
          </w:p>
        </w:tc>
        <w:tc>
          <w:tcPr>
            <w:tcW w:w="506" w:type="pct"/>
            <w:tcBorders>
              <w:top w:val="single" w:sz="4" w:space="0" w:color="auto"/>
            </w:tcBorders>
            <w:hideMark/>
          </w:tcPr>
          <w:p w14:paraId="44E4F0DC" w14:textId="77777777" w:rsidR="00C34951" w:rsidRPr="00D92EAD" w:rsidRDefault="00C34951" w:rsidP="00C34951">
            <w:pPr>
              <w:jc w:val="center"/>
              <w:rPr>
                <w:sz w:val="20"/>
                <w:szCs w:val="20"/>
              </w:rPr>
            </w:pPr>
            <w:r w:rsidRPr="00D92EAD">
              <w:rPr>
                <w:sz w:val="20"/>
                <w:szCs w:val="20"/>
              </w:rPr>
              <w:t>16.8 (3.5)</w:t>
            </w:r>
          </w:p>
        </w:tc>
        <w:tc>
          <w:tcPr>
            <w:tcW w:w="530" w:type="pct"/>
            <w:tcBorders>
              <w:top w:val="single" w:sz="4" w:space="0" w:color="auto"/>
            </w:tcBorders>
            <w:hideMark/>
          </w:tcPr>
          <w:p w14:paraId="1DF905A9" w14:textId="77777777" w:rsidR="00C34951" w:rsidRPr="00D92EAD" w:rsidRDefault="00C34951" w:rsidP="00C34951">
            <w:pPr>
              <w:jc w:val="center"/>
              <w:rPr>
                <w:sz w:val="20"/>
                <w:szCs w:val="20"/>
              </w:rPr>
            </w:pPr>
            <w:r w:rsidRPr="00D92EAD">
              <w:rPr>
                <w:sz w:val="20"/>
                <w:szCs w:val="20"/>
              </w:rPr>
              <w:t>17.0 (3.5)</w:t>
            </w:r>
          </w:p>
        </w:tc>
        <w:tc>
          <w:tcPr>
            <w:tcW w:w="320" w:type="pct"/>
            <w:tcBorders>
              <w:top w:val="single" w:sz="4" w:space="0" w:color="auto"/>
            </w:tcBorders>
            <w:hideMark/>
          </w:tcPr>
          <w:p w14:paraId="755AE0C9" w14:textId="77777777" w:rsidR="00C34951" w:rsidRPr="00D92EAD" w:rsidRDefault="00C34951" w:rsidP="00C34951">
            <w:pPr>
              <w:jc w:val="center"/>
              <w:rPr>
                <w:sz w:val="20"/>
                <w:szCs w:val="20"/>
              </w:rPr>
            </w:pPr>
            <w:r w:rsidRPr="00D92EAD">
              <w:rPr>
                <w:sz w:val="20"/>
                <w:szCs w:val="20"/>
              </w:rPr>
              <w:t>0.056</w:t>
            </w:r>
          </w:p>
        </w:tc>
      </w:tr>
      <w:tr w:rsidR="00E43189" w:rsidRPr="00D92EAD" w14:paraId="1AB118F6" w14:textId="77777777" w:rsidTr="00E43189">
        <w:trPr>
          <w:trHeight w:val="330"/>
        </w:trPr>
        <w:tc>
          <w:tcPr>
            <w:tcW w:w="1271" w:type="pct"/>
            <w:hideMark/>
          </w:tcPr>
          <w:p w14:paraId="38A3E707" w14:textId="77777777" w:rsidR="00C34951" w:rsidRPr="00D92EAD" w:rsidRDefault="00C34951" w:rsidP="004D3332">
            <w:pPr>
              <w:rPr>
                <w:sz w:val="20"/>
                <w:szCs w:val="20"/>
              </w:rPr>
            </w:pPr>
            <w:r w:rsidRPr="00D92EAD">
              <w:rPr>
                <w:sz w:val="20"/>
                <w:szCs w:val="20"/>
              </w:rPr>
              <w:t>Abdominal circumference (cm)</w:t>
            </w:r>
          </w:p>
        </w:tc>
        <w:tc>
          <w:tcPr>
            <w:tcW w:w="513" w:type="pct"/>
            <w:hideMark/>
          </w:tcPr>
          <w:p w14:paraId="02E2D2F6" w14:textId="77777777" w:rsidR="00C34951" w:rsidRPr="00D92EAD" w:rsidRDefault="00C34951" w:rsidP="00C34951">
            <w:pPr>
              <w:jc w:val="center"/>
              <w:rPr>
                <w:sz w:val="20"/>
                <w:szCs w:val="20"/>
              </w:rPr>
            </w:pPr>
            <w:r w:rsidRPr="00D92EAD">
              <w:rPr>
                <w:sz w:val="20"/>
                <w:szCs w:val="20"/>
              </w:rPr>
              <w:t>58.6 (8.8)</w:t>
            </w:r>
          </w:p>
        </w:tc>
        <w:tc>
          <w:tcPr>
            <w:tcW w:w="491" w:type="pct"/>
            <w:hideMark/>
          </w:tcPr>
          <w:p w14:paraId="52C3CB8F" w14:textId="77777777" w:rsidR="00C34951" w:rsidRPr="00D92EAD" w:rsidRDefault="00C34951" w:rsidP="00C34951">
            <w:pPr>
              <w:jc w:val="center"/>
              <w:rPr>
                <w:sz w:val="20"/>
                <w:szCs w:val="20"/>
              </w:rPr>
            </w:pPr>
            <w:r w:rsidRPr="00D92EAD">
              <w:rPr>
                <w:sz w:val="20"/>
                <w:szCs w:val="20"/>
              </w:rPr>
              <w:t>59.1 (8.9)</w:t>
            </w:r>
          </w:p>
        </w:tc>
        <w:tc>
          <w:tcPr>
            <w:tcW w:w="534" w:type="pct"/>
            <w:hideMark/>
          </w:tcPr>
          <w:p w14:paraId="3C64FC87" w14:textId="77777777" w:rsidR="00C34951" w:rsidRPr="00D92EAD" w:rsidRDefault="00C34951" w:rsidP="00C34951">
            <w:pPr>
              <w:jc w:val="center"/>
              <w:rPr>
                <w:sz w:val="20"/>
                <w:szCs w:val="20"/>
              </w:rPr>
            </w:pPr>
            <w:r w:rsidRPr="00D92EAD">
              <w:rPr>
                <w:sz w:val="20"/>
                <w:szCs w:val="20"/>
              </w:rPr>
              <w:t>58.1 (8.6)</w:t>
            </w:r>
          </w:p>
        </w:tc>
        <w:tc>
          <w:tcPr>
            <w:tcW w:w="284" w:type="pct"/>
            <w:hideMark/>
          </w:tcPr>
          <w:p w14:paraId="09388DC7" w14:textId="77777777" w:rsidR="00C34951" w:rsidRPr="00D92EAD" w:rsidRDefault="00C34951" w:rsidP="00C34951">
            <w:pPr>
              <w:jc w:val="center"/>
              <w:rPr>
                <w:sz w:val="20"/>
                <w:szCs w:val="20"/>
              </w:rPr>
            </w:pPr>
            <w:r w:rsidRPr="00D92EAD">
              <w:rPr>
                <w:sz w:val="20"/>
                <w:szCs w:val="20"/>
              </w:rPr>
              <w:t>0.216</w:t>
            </w:r>
          </w:p>
        </w:tc>
        <w:tc>
          <w:tcPr>
            <w:tcW w:w="550" w:type="pct"/>
            <w:hideMark/>
          </w:tcPr>
          <w:p w14:paraId="59A3D0C0" w14:textId="77777777" w:rsidR="00C34951" w:rsidRPr="00D92EAD" w:rsidRDefault="00C34951" w:rsidP="00C34951">
            <w:pPr>
              <w:jc w:val="center"/>
              <w:rPr>
                <w:sz w:val="20"/>
                <w:szCs w:val="20"/>
              </w:rPr>
            </w:pPr>
            <w:r w:rsidRPr="00D92EAD">
              <w:rPr>
                <w:sz w:val="20"/>
                <w:szCs w:val="20"/>
              </w:rPr>
              <w:t>57.8 (7.9)</w:t>
            </w:r>
          </w:p>
        </w:tc>
        <w:tc>
          <w:tcPr>
            <w:tcW w:w="506" w:type="pct"/>
            <w:hideMark/>
          </w:tcPr>
          <w:p w14:paraId="7C8C3E32" w14:textId="77777777" w:rsidR="00C34951" w:rsidRPr="00D92EAD" w:rsidRDefault="00C34951" w:rsidP="00C34951">
            <w:pPr>
              <w:jc w:val="center"/>
              <w:rPr>
                <w:sz w:val="20"/>
                <w:szCs w:val="20"/>
              </w:rPr>
            </w:pPr>
            <w:r w:rsidRPr="00D92EAD">
              <w:rPr>
                <w:sz w:val="20"/>
                <w:szCs w:val="20"/>
              </w:rPr>
              <w:t>58.4 (9.4)</w:t>
            </w:r>
          </w:p>
        </w:tc>
        <w:tc>
          <w:tcPr>
            <w:tcW w:w="530" w:type="pct"/>
            <w:hideMark/>
          </w:tcPr>
          <w:p w14:paraId="2B3B0C4F" w14:textId="77777777" w:rsidR="00C34951" w:rsidRPr="00D92EAD" w:rsidRDefault="00C34951" w:rsidP="00C34951">
            <w:pPr>
              <w:jc w:val="center"/>
              <w:rPr>
                <w:sz w:val="20"/>
                <w:szCs w:val="20"/>
              </w:rPr>
            </w:pPr>
            <w:r w:rsidRPr="00D92EAD">
              <w:rPr>
                <w:sz w:val="20"/>
                <w:szCs w:val="20"/>
              </w:rPr>
              <w:t>61.5 (10.0)</w:t>
            </w:r>
          </w:p>
        </w:tc>
        <w:tc>
          <w:tcPr>
            <w:tcW w:w="320" w:type="pct"/>
            <w:hideMark/>
          </w:tcPr>
          <w:p w14:paraId="13540E31" w14:textId="77777777" w:rsidR="00C34951" w:rsidRPr="00D92EAD" w:rsidRDefault="00C34951" w:rsidP="00C34951">
            <w:pPr>
              <w:jc w:val="center"/>
              <w:rPr>
                <w:i/>
                <w:iCs/>
                <w:sz w:val="20"/>
                <w:szCs w:val="20"/>
              </w:rPr>
            </w:pPr>
            <w:r w:rsidRPr="00D92EAD">
              <w:rPr>
                <w:i/>
                <w:iCs/>
                <w:sz w:val="20"/>
                <w:szCs w:val="20"/>
              </w:rPr>
              <w:t>0.002</w:t>
            </w:r>
          </w:p>
        </w:tc>
      </w:tr>
      <w:tr w:rsidR="00E43189" w:rsidRPr="00D92EAD" w14:paraId="70D97E6D" w14:textId="77777777" w:rsidTr="00E43189">
        <w:trPr>
          <w:trHeight w:val="330"/>
        </w:trPr>
        <w:tc>
          <w:tcPr>
            <w:tcW w:w="1271" w:type="pct"/>
            <w:hideMark/>
          </w:tcPr>
          <w:p w14:paraId="171760D3" w14:textId="39F265A4" w:rsidR="00C34951" w:rsidRPr="00D92EAD" w:rsidRDefault="000C65E7" w:rsidP="004D3332">
            <w:pPr>
              <w:rPr>
                <w:sz w:val="20"/>
                <w:szCs w:val="20"/>
              </w:rPr>
            </w:pPr>
            <w:r>
              <w:rPr>
                <w:sz w:val="20"/>
                <w:szCs w:val="20"/>
              </w:rPr>
              <w:t>Body f</w:t>
            </w:r>
            <w:r w:rsidR="00C34951" w:rsidRPr="00D92EAD">
              <w:rPr>
                <w:sz w:val="20"/>
                <w:szCs w:val="20"/>
              </w:rPr>
              <w:t>at percentage (%)</w:t>
            </w:r>
          </w:p>
        </w:tc>
        <w:tc>
          <w:tcPr>
            <w:tcW w:w="513" w:type="pct"/>
            <w:hideMark/>
          </w:tcPr>
          <w:p w14:paraId="76EA2EC1" w14:textId="77777777" w:rsidR="00C34951" w:rsidRPr="00D92EAD" w:rsidRDefault="00C34951" w:rsidP="00C34951">
            <w:pPr>
              <w:jc w:val="center"/>
              <w:rPr>
                <w:sz w:val="20"/>
                <w:szCs w:val="20"/>
              </w:rPr>
            </w:pPr>
            <w:r w:rsidRPr="00D92EAD">
              <w:rPr>
                <w:sz w:val="20"/>
                <w:szCs w:val="20"/>
              </w:rPr>
              <w:t>21.4 (8.1)</w:t>
            </w:r>
          </w:p>
        </w:tc>
        <w:tc>
          <w:tcPr>
            <w:tcW w:w="491" w:type="pct"/>
            <w:hideMark/>
          </w:tcPr>
          <w:p w14:paraId="1110937C" w14:textId="77777777" w:rsidR="00C34951" w:rsidRPr="00D92EAD" w:rsidRDefault="00C34951" w:rsidP="00C34951">
            <w:pPr>
              <w:jc w:val="center"/>
              <w:rPr>
                <w:sz w:val="20"/>
                <w:szCs w:val="20"/>
              </w:rPr>
            </w:pPr>
            <w:r w:rsidRPr="00D92EAD">
              <w:rPr>
                <w:sz w:val="20"/>
                <w:szCs w:val="20"/>
              </w:rPr>
              <w:t>19.4 (76)</w:t>
            </w:r>
          </w:p>
        </w:tc>
        <w:tc>
          <w:tcPr>
            <w:tcW w:w="534" w:type="pct"/>
            <w:hideMark/>
          </w:tcPr>
          <w:p w14:paraId="43F6A8C7" w14:textId="77777777" w:rsidR="00C34951" w:rsidRPr="00D92EAD" w:rsidRDefault="00C34951" w:rsidP="00C34951">
            <w:pPr>
              <w:jc w:val="center"/>
              <w:rPr>
                <w:sz w:val="20"/>
                <w:szCs w:val="20"/>
              </w:rPr>
            </w:pPr>
            <w:r w:rsidRPr="00D92EAD">
              <w:rPr>
                <w:sz w:val="20"/>
                <w:szCs w:val="20"/>
              </w:rPr>
              <w:t>23.5 (8.1)</w:t>
            </w:r>
          </w:p>
        </w:tc>
        <w:tc>
          <w:tcPr>
            <w:tcW w:w="284" w:type="pct"/>
            <w:hideMark/>
          </w:tcPr>
          <w:p w14:paraId="68B5C4FD" w14:textId="77777777" w:rsidR="00C34951" w:rsidRPr="00D92EAD" w:rsidRDefault="00C34951" w:rsidP="00C34951">
            <w:pPr>
              <w:jc w:val="center"/>
              <w:rPr>
                <w:i/>
                <w:iCs/>
                <w:sz w:val="20"/>
                <w:szCs w:val="20"/>
              </w:rPr>
            </w:pPr>
            <w:r w:rsidRPr="00D92EAD">
              <w:rPr>
                <w:i/>
                <w:iCs/>
                <w:sz w:val="20"/>
                <w:szCs w:val="20"/>
              </w:rPr>
              <w:t>&lt;0.001</w:t>
            </w:r>
          </w:p>
        </w:tc>
        <w:tc>
          <w:tcPr>
            <w:tcW w:w="550" w:type="pct"/>
            <w:hideMark/>
          </w:tcPr>
          <w:p w14:paraId="205310ED" w14:textId="77777777" w:rsidR="00C34951" w:rsidRPr="00D92EAD" w:rsidRDefault="00C34951" w:rsidP="00C34951">
            <w:pPr>
              <w:jc w:val="center"/>
              <w:rPr>
                <w:sz w:val="20"/>
                <w:szCs w:val="20"/>
              </w:rPr>
            </w:pPr>
            <w:r w:rsidRPr="00D92EAD">
              <w:rPr>
                <w:sz w:val="20"/>
                <w:szCs w:val="20"/>
              </w:rPr>
              <w:t>20.8 (7.3)</w:t>
            </w:r>
          </w:p>
        </w:tc>
        <w:tc>
          <w:tcPr>
            <w:tcW w:w="506" w:type="pct"/>
            <w:hideMark/>
          </w:tcPr>
          <w:p w14:paraId="2DBD26F8" w14:textId="77777777" w:rsidR="00C34951" w:rsidRPr="00D92EAD" w:rsidRDefault="00C34951" w:rsidP="00C34951">
            <w:pPr>
              <w:jc w:val="center"/>
              <w:rPr>
                <w:sz w:val="20"/>
                <w:szCs w:val="20"/>
              </w:rPr>
            </w:pPr>
            <w:r w:rsidRPr="00D92EAD">
              <w:rPr>
                <w:sz w:val="20"/>
                <w:szCs w:val="20"/>
              </w:rPr>
              <w:t>20.5 (8.4)</w:t>
            </w:r>
          </w:p>
        </w:tc>
        <w:tc>
          <w:tcPr>
            <w:tcW w:w="530" w:type="pct"/>
            <w:hideMark/>
          </w:tcPr>
          <w:p w14:paraId="4C8CCDE3" w14:textId="77777777" w:rsidR="00C34951" w:rsidRPr="00D92EAD" w:rsidRDefault="00C34951" w:rsidP="00C34951">
            <w:pPr>
              <w:jc w:val="center"/>
              <w:rPr>
                <w:sz w:val="20"/>
                <w:szCs w:val="20"/>
              </w:rPr>
            </w:pPr>
            <w:r w:rsidRPr="00D92EAD">
              <w:rPr>
                <w:sz w:val="20"/>
                <w:szCs w:val="20"/>
              </w:rPr>
              <w:t>24.8 (8.9)</w:t>
            </w:r>
          </w:p>
        </w:tc>
        <w:tc>
          <w:tcPr>
            <w:tcW w:w="320" w:type="pct"/>
            <w:hideMark/>
          </w:tcPr>
          <w:p w14:paraId="50C3567B" w14:textId="77777777" w:rsidR="00C34951" w:rsidRPr="00D92EAD" w:rsidRDefault="00C34951" w:rsidP="00C34951">
            <w:pPr>
              <w:jc w:val="center"/>
              <w:rPr>
                <w:i/>
                <w:iCs/>
                <w:sz w:val="20"/>
                <w:szCs w:val="20"/>
              </w:rPr>
            </w:pPr>
            <w:r w:rsidRPr="00D92EAD">
              <w:rPr>
                <w:i/>
                <w:iCs/>
                <w:sz w:val="20"/>
                <w:szCs w:val="20"/>
              </w:rPr>
              <w:t>0.001</w:t>
            </w:r>
          </w:p>
        </w:tc>
      </w:tr>
      <w:tr w:rsidR="00E43189" w:rsidRPr="00D92EAD" w14:paraId="749817C6" w14:textId="77777777" w:rsidTr="00E43189">
        <w:trPr>
          <w:trHeight w:val="330"/>
        </w:trPr>
        <w:tc>
          <w:tcPr>
            <w:tcW w:w="1271" w:type="pct"/>
            <w:hideMark/>
          </w:tcPr>
          <w:p w14:paraId="62D42251" w14:textId="77777777" w:rsidR="00C34951" w:rsidRPr="00D92EAD" w:rsidRDefault="00C34951" w:rsidP="004D3332">
            <w:pPr>
              <w:rPr>
                <w:sz w:val="20"/>
                <w:szCs w:val="20"/>
              </w:rPr>
            </w:pPr>
            <w:r w:rsidRPr="00D92EAD">
              <w:rPr>
                <w:sz w:val="20"/>
                <w:szCs w:val="20"/>
              </w:rPr>
              <w:t>Systolic blood pressure (mmHg)</w:t>
            </w:r>
          </w:p>
        </w:tc>
        <w:tc>
          <w:tcPr>
            <w:tcW w:w="513" w:type="pct"/>
            <w:hideMark/>
          </w:tcPr>
          <w:p w14:paraId="7F356E0A" w14:textId="77777777" w:rsidR="00C34951" w:rsidRPr="00D92EAD" w:rsidRDefault="00C34951" w:rsidP="00C34951">
            <w:pPr>
              <w:jc w:val="center"/>
              <w:rPr>
                <w:sz w:val="20"/>
                <w:szCs w:val="20"/>
              </w:rPr>
            </w:pPr>
            <w:r w:rsidRPr="00D92EAD">
              <w:rPr>
                <w:sz w:val="20"/>
                <w:szCs w:val="20"/>
              </w:rPr>
              <w:t>102.5 (8.7)</w:t>
            </w:r>
          </w:p>
        </w:tc>
        <w:tc>
          <w:tcPr>
            <w:tcW w:w="491" w:type="pct"/>
            <w:hideMark/>
          </w:tcPr>
          <w:p w14:paraId="3FCB760F" w14:textId="77777777" w:rsidR="00C34951" w:rsidRPr="00D92EAD" w:rsidRDefault="00C34951" w:rsidP="00C34951">
            <w:pPr>
              <w:jc w:val="center"/>
              <w:rPr>
                <w:sz w:val="20"/>
                <w:szCs w:val="20"/>
              </w:rPr>
            </w:pPr>
            <w:r w:rsidRPr="00D92EAD">
              <w:rPr>
                <w:sz w:val="20"/>
                <w:szCs w:val="20"/>
              </w:rPr>
              <w:t>103.6 (9.1)</w:t>
            </w:r>
          </w:p>
        </w:tc>
        <w:tc>
          <w:tcPr>
            <w:tcW w:w="534" w:type="pct"/>
            <w:hideMark/>
          </w:tcPr>
          <w:p w14:paraId="7B7D042C" w14:textId="77777777" w:rsidR="00C34951" w:rsidRPr="00D92EAD" w:rsidRDefault="00C34951" w:rsidP="00C34951">
            <w:pPr>
              <w:jc w:val="center"/>
              <w:rPr>
                <w:sz w:val="20"/>
                <w:szCs w:val="20"/>
              </w:rPr>
            </w:pPr>
            <w:r w:rsidRPr="00D92EAD">
              <w:rPr>
                <w:sz w:val="20"/>
                <w:szCs w:val="20"/>
              </w:rPr>
              <w:t>101.3 (8.1)</w:t>
            </w:r>
          </w:p>
        </w:tc>
        <w:tc>
          <w:tcPr>
            <w:tcW w:w="284" w:type="pct"/>
            <w:hideMark/>
          </w:tcPr>
          <w:p w14:paraId="06160D51" w14:textId="77777777" w:rsidR="00C34951" w:rsidRPr="00D92EAD" w:rsidRDefault="00C34951" w:rsidP="00C34951">
            <w:pPr>
              <w:jc w:val="center"/>
              <w:rPr>
                <w:i/>
                <w:iCs/>
                <w:sz w:val="20"/>
                <w:szCs w:val="20"/>
              </w:rPr>
            </w:pPr>
            <w:r w:rsidRPr="00D92EAD">
              <w:rPr>
                <w:i/>
                <w:iCs/>
                <w:sz w:val="20"/>
                <w:szCs w:val="20"/>
              </w:rPr>
              <w:t>0.002</w:t>
            </w:r>
          </w:p>
        </w:tc>
        <w:tc>
          <w:tcPr>
            <w:tcW w:w="550" w:type="pct"/>
            <w:hideMark/>
          </w:tcPr>
          <w:p w14:paraId="17097D52" w14:textId="77777777" w:rsidR="00C34951" w:rsidRPr="00D92EAD" w:rsidRDefault="00C34951" w:rsidP="00C34951">
            <w:pPr>
              <w:jc w:val="center"/>
              <w:rPr>
                <w:sz w:val="20"/>
                <w:szCs w:val="20"/>
              </w:rPr>
            </w:pPr>
            <w:r w:rsidRPr="00D92EAD">
              <w:rPr>
                <w:sz w:val="20"/>
                <w:szCs w:val="20"/>
              </w:rPr>
              <w:t>102.4 (8.9)</w:t>
            </w:r>
          </w:p>
        </w:tc>
        <w:tc>
          <w:tcPr>
            <w:tcW w:w="506" w:type="pct"/>
            <w:hideMark/>
          </w:tcPr>
          <w:p w14:paraId="621982A9" w14:textId="77777777" w:rsidR="00C34951" w:rsidRPr="00D92EAD" w:rsidRDefault="00C34951" w:rsidP="00C34951">
            <w:pPr>
              <w:jc w:val="center"/>
              <w:rPr>
                <w:sz w:val="20"/>
                <w:szCs w:val="20"/>
              </w:rPr>
            </w:pPr>
            <w:r w:rsidRPr="00D92EAD">
              <w:rPr>
                <w:sz w:val="20"/>
                <w:szCs w:val="20"/>
              </w:rPr>
              <w:t>102.5 (8.6)</w:t>
            </w:r>
          </w:p>
        </w:tc>
        <w:tc>
          <w:tcPr>
            <w:tcW w:w="530" w:type="pct"/>
            <w:hideMark/>
          </w:tcPr>
          <w:p w14:paraId="07B67F5D" w14:textId="77777777" w:rsidR="00C34951" w:rsidRPr="00D92EAD" w:rsidRDefault="00C34951" w:rsidP="00C34951">
            <w:pPr>
              <w:jc w:val="center"/>
              <w:rPr>
                <w:sz w:val="20"/>
                <w:szCs w:val="20"/>
              </w:rPr>
            </w:pPr>
            <w:r w:rsidRPr="00D92EAD">
              <w:rPr>
                <w:sz w:val="20"/>
                <w:szCs w:val="20"/>
              </w:rPr>
              <w:t>102.7 (8.3)</w:t>
            </w:r>
          </w:p>
        </w:tc>
        <w:tc>
          <w:tcPr>
            <w:tcW w:w="320" w:type="pct"/>
            <w:hideMark/>
          </w:tcPr>
          <w:p w14:paraId="7F40D0D2" w14:textId="77777777" w:rsidR="00C34951" w:rsidRPr="00D92EAD" w:rsidRDefault="00C34951" w:rsidP="00C34951">
            <w:pPr>
              <w:jc w:val="center"/>
              <w:rPr>
                <w:sz w:val="20"/>
                <w:szCs w:val="20"/>
              </w:rPr>
            </w:pPr>
            <w:r w:rsidRPr="00D92EAD">
              <w:rPr>
                <w:sz w:val="20"/>
                <w:szCs w:val="20"/>
              </w:rPr>
              <w:t>0.942</w:t>
            </w:r>
          </w:p>
        </w:tc>
      </w:tr>
      <w:tr w:rsidR="00E43189" w:rsidRPr="00D92EAD" w14:paraId="184E5053" w14:textId="77777777" w:rsidTr="00E43189">
        <w:trPr>
          <w:trHeight w:val="330"/>
        </w:trPr>
        <w:tc>
          <w:tcPr>
            <w:tcW w:w="1271" w:type="pct"/>
            <w:hideMark/>
          </w:tcPr>
          <w:p w14:paraId="09D50124" w14:textId="77777777" w:rsidR="00C34951" w:rsidRPr="00D92EAD" w:rsidRDefault="00C34951" w:rsidP="004D3332">
            <w:pPr>
              <w:rPr>
                <w:sz w:val="20"/>
                <w:szCs w:val="20"/>
              </w:rPr>
            </w:pPr>
            <w:r w:rsidRPr="00D92EAD">
              <w:rPr>
                <w:sz w:val="20"/>
                <w:szCs w:val="20"/>
              </w:rPr>
              <w:t>Diastolic blood pressure (mmHg)</w:t>
            </w:r>
          </w:p>
        </w:tc>
        <w:tc>
          <w:tcPr>
            <w:tcW w:w="513" w:type="pct"/>
            <w:hideMark/>
          </w:tcPr>
          <w:p w14:paraId="4B997F72" w14:textId="77777777" w:rsidR="00C34951" w:rsidRPr="00D92EAD" w:rsidRDefault="00C34951" w:rsidP="00C34951">
            <w:pPr>
              <w:jc w:val="center"/>
              <w:rPr>
                <w:sz w:val="20"/>
                <w:szCs w:val="20"/>
              </w:rPr>
            </w:pPr>
            <w:r w:rsidRPr="00D92EAD">
              <w:rPr>
                <w:sz w:val="20"/>
                <w:szCs w:val="20"/>
              </w:rPr>
              <w:t>60.4 (6.6)</w:t>
            </w:r>
          </w:p>
        </w:tc>
        <w:tc>
          <w:tcPr>
            <w:tcW w:w="491" w:type="pct"/>
            <w:hideMark/>
          </w:tcPr>
          <w:p w14:paraId="5ABB092F" w14:textId="77777777" w:rsidR="00C34951" w:rsidRPr="00D92EAD" w:rsidRDefault="00C34951" w:rsidP="00C34951">
            <w:pPr>
              <w:jc w:val="center"/>
              <w:rPr>
                <w:sz w:val="20"/>
                <w:szCs w:val="20"/>
              </w:rPr>
            </w:pPr>
            <w:r w:rsidRPr="00D92EAD">
              <w:rPr>
                <w:sz w:val="20"/>
                <w:szCs w:val="20"/>
              </w:rPr>
              <w:t>61.0 (6.7)</w:t>
            </w:r>
          </w:p>
        </w:tc>
        <w:tc>
          <w:tcPr>
            <w:tcW w:w="534" w:type="pct"/>
            <w:hideMark/>
          </w:tcPr>
          <w:p w14:paraId="545C48EF" w14:textId="77777777" w:rsidR="00C34951" w:rsidRPr="00D92EAD" w:rsidRDefault="00C34951" w:rsidP="00C34951">
            <w:pPr>
              <w:jc w:val="center"/>
              <w:rPr>
                <w:sz w:val="20"/>
                <w:szCs w:val="20"/>
              </w:rPr>
            </w:pPr>
            <w:r w:rsidRPr="00D92EAD">
              <w:rPr>
                <w:sz w:val="20"/>
                <w:szCs w:val="20"/>
              </w:rPr>
              <w:t>59.9 (6.3)</w:t>
            </w:r>
          </w:p>
        </w:tc>
        <w:tc>
          <w:tcPr>
            <w:tcW w:w="284" w:type="pct"/>
            <w:hideMark/>
          </w:tcPr>
          <w:p w14:paraId="7366D223" w14:textId="77777777" w:rsidR="00C34951" w:rsidRPr="00D92EAD" w:rsidRDefault="00C34951" w:rsidP="00C34951">
            <w:pPr>
              <w:jc w:val="center"/>
              <w:rPr>
                <w:sz w:val="20"/>
                <w:szCs w:val="20"/>
              </w:rPr>
            </w:pPr>
            <w:r w:rsidRPr="00D92EAD">
              <w:rPr>
                <w:sz w:val="20"/>
                <w:szCs w:val="20"/>
              </w:rPr>
              <w:t>0.054</w:t>
            </w:r>
          </w:p>
        </w:tc>
        <w:tc>
          <w:tcPr>
            <w:tcW w:w="550" w:type="pct"/>
            <w:hideMark/>
          </w:tcPr>
          <w:p w14:paraId="4A987656" w14:textId="77777777" w:rsidR="00C34951" w:rsidRPr="00D92EAD" w:rsidRDefault="00C34951" w:rsidP="00C34951">
            <w:pPr>
              <w:jc w:val="center"/>
              <w:rPr>
                <w:sz w:val="20"/>
                <w:szCs w:val="20"/>
              </w:rPr>
            </w:pPr>
            <w:r w:rsidRPr="00D92EAD">
              <w:rPr>
                <w:sz w:val="20"/>
                <w:szCs w:val="20"/>
              </w:rPr>
              <w:t>60.5 (6.8)</w:t>
            </w:r>
          </w:p>
        </w:tc>
        <w:tc>
          <w:tcPr>
            <w:tcW w:w="506" w:type="pct"/>
            <w:hideMark/>
          </w:tcPr>
          <w:p w14:paraId="56009131" w14:textId="77777777" w:rsidR="00C34951" w:rsidRPr="00D92EAD" w:rsidRDefault="00C34951" w:rsidP="00C34951">
            <w:pPr>
              <w:jc w:val="center"/>
              <w:rPr>
                <w:sz w:val="20"/>
                <w:szCs w:val="20"/>
              </w:rPr>
            </w:pPr>
            <w:r w:rsidRPr="00D92EAD">
              <w:rPr>
                <w:sz w:val="20"/>
                <w:szCs w:val="20"/>
              </w:rPr>
              <w:t>60.1 (6.2)</w:t>
            </w:r>
          </w:p>
        </w:tc>
        <w:tc>
          <w:tcPr>
            <w:tcW w:w="530" w:type="pct"/>
            <w:hideMark/>
          </w:tcPr>
          <w:p w14:paraId="6ECED75F" w14:textId="77777777" w:rsidR="00C34951" w:rsidRPr="00D92EAD" w:rsidRDefault="00C34951" w:rsidP="00C34951">
            <w:pPr>
              <w:jc w:val="center"/>
              <w:rPr>
                <w:sz w:val="20"/>
                <w:szCs w:val="20"/>
              </w:rPr>
            </w:pPr>
            <w:r w:rsidRPr="00D92EAD">
              <w:rPr>
                <w:sz w:val="20"/>
                <w:szCs w:val="20"/>
              </w:rPr>
              <w:t>60.8 (6.4)</w:t>
            </w:r>
          </w:p>
        </w:tc>
        <w:tc>
          <w:tcPr>
            <w:tcW w:w="320" w:type="pct"/>
            <w:hideMark/>
          </w:tcPr>
          <w:p w14:paraId="102937CC" w14:textId="77777777" w:rsidR="00C34951" w:rsidRPr="00D92EAD" w:rsidRDefault="00C34951" w:rsidP="00C34951">
            <w:pPr>
              <w:jc w:val="center"/>
              <w:rPr>
                <w:sz w:val="20"/>
                <w:szCs w:val="20"/>
              </w:rPr>
            </w:pPr>
            <w:r w:rsidRPr="00D92EAD">
              <w:rPr>
                <w:sz w:val="20"/>
                <w:szCs w:val="20"/>
              </w:rPr>
              <w:t>0.596</w:t>
            </w:r>
          </w:p>
        </w:tc>
      </w:tr>
      <w:tr w:rsidR="00E43189" w:rsidRPr="00D92EAD" w14:paraId="57392DA6" w14:textId="77777777" w:rsidTr="00E43189">
        <w:trPr>
          <w:trHeight w:val="330"/>
        </w:trPr>
        <w:tc>
          <w:tcPr>
            <w:tcW w:w="1271" w:type="pct"/>
            <w:hideMark/>
          </w:tcPr>
          <w:p w14:paraId="0F6C3102" w14:textId="17BDEFF1" w:rsidR="00C34951" w:rsidRPr="00D92EAD" w:rsidRDefault="00F23DDD" w:rsidP="004D3332">
            <w:pPr>
              <w:rPr>
                <w:sz w:val="20"/>
                <w:szCs w:val="20"/>
              </w:rPr>
            </w:pPr>
            <w:r>
              <w:rPr>
                <w:sz w:val="20"/>
                <w:szCs w:val="20"/>
              </w:rPr>
              <w:t>Fasting plasma g</w:t>
            </w:r>
            <w:r w:rsidR="00C34951" w:rsidRPr="00D92EAD">
              <w:rPr>
                <w:sz w:val="20"/>
                <w:szCs w:val="20"/>
              </w:rPr>
              <w:t>lucose (mmol/L)</w:t>
            </w:r>
          </w:p>
        </w:tc>
        <w:tc>
          <w:tcPr>
            <w:tcW w:w="513" w:type="pct"/>
            <w:hideMark/>
          </w:tcPr>
          <w:p w14:paraId="44A0DDB0" w14:textId="77777777" w:rsidR="00C34951" w:rsidRPr="00D92EAD" w:rsidRDefault="00C34951" w:rsidP="00C34951">
            <w:pPr>
              <w:jc w:val="center"/>
              <w:rPr>
                <w:sz w:val="20"/>
                <w:szCs w:val="20"/>
              </w:rPr>
            </w:pPr>
            <w:r w:rsidRPr="00D92EAD">
              <w:rPr>
                <w:sz w:val="20"/>
                <w:szCs w:val="20"/>
              </w:rPr>
              <w:t>4.6 (0.4)</w:t>
            </w:r>
          </w:p>
        </w:tc>
        <w:tc>
          <w:tcPr>
            <w:tcW w:w="491" w:type="pct"/>
            <w:hideMark/>
          </w:tcPr>
          <w:p w14:paraId="6A65791C" w14:textId="77777777" w:rsidR="00C34951" w:rsidRPr="00D92EAD" w:rsidRDefault="00C34951" w:rsidP="00C34951">
            <w:pPr>
              <w:jc w:val="center"/>
              <w:rPr>
                <w:sz w:val="20"/>
                <w:szCs w:val="20"/>
              </w:rPr>
            </w:pPr>
            <w:r w:rsidRPr="00D92EAD">
              <w:rPr>
                <w:sz w:val="20"/>
                <w:szCs w:val="20"/>
              </w:rPr>
              <w:t>4.7 (0.4)</w:t>
            </w:r>
          </w:p>
        </w:tc>
        <w:tc>
          <w:tcPr>
            <w:tcW w:w="534" w:type="pct"/>
            <w:hideMark/>
          </w:tcPr>
          <w:p w14:paraId="51E40EA6" w14:textId="77777777" w:rsidR="00C34951" w:rsidRPr="00D92EAD" w:rsidRDefault="00C34951" w:rsidP="00C34951">
            <w:pPr>
              <w:jc w:val="center"/>
              <w:rPr>
                <w:sz w:val="20"/>
                <w:szCs w:val="20"/>
              </w:rPr>
            </w:pPr>
            <w:r w:rsidRPr="00D92EAD">
              <w:rPr>
                <w:sz w:val="20"/>
                <w:szCs w:val="20"/>
              </w:rPr>
              <w:t>4.6 (0.4)</w:t>
            </w:r>
          </w:p>
        </w:tc>
        <w:tc>
          <w:tcPr>
            <w:tcW w:w="284" w:type="pct"/>
            <w:hideMark/>
          </w:tcPr>
          <w:p w14:paraId="3512CA3A" w14:textId="77777777" w:rsidR="00C34951" w:rsidRPr="00D92EAD" w:rsidRDefault="00C34951" w:rsidP="00C34951">
            <w:pPr>
              <w:jc w:val="center"/>
              <w:rPr>
                <w:i/>
                <w:iCs/>
                <w:sz w:val="20"/>
                <w:szCs w:val="20"/>
              </w:rPr>
            </w:pPr>
            <w:r w:rsidRPr="00D92EAD">
              <w:rPr>
                <w:i/>
                <w:iCs/>
                <w:sz w:val="20"/>
                <w:szCs w:val="20"/>
              </w:rPr>
              <w:t>&lt;0.001</w:t>
            </w:r>
          </w:p>
        </w:tc>
        <w:tc>
          <w:tcPr>
            <w:tcW w:w="550" w:type="pct"/>
            <w:hideMark/>
          </w:tcPr>
          <w:p w14:paraId="2CE4D755" w14:textId="77777777" w:rsidR="00C34951" w:rsidRPr="00D92EAD" w:rsidRDefault="00C34951" w:rsidP="00C34951">
            <w:pPr>
              <w:jc w:val="center"/>
              <w:rPr>
                <w:sz w:val="20"/>
                <w:szCs w:val="20"/>
              </w:rPr>
            </w:pPr>
            <w:r w:rsidRPr="00D92EAD">
              <w:rPr>
                <w:sz w:val="20"/>
                <w:szCs w:val="20"/>
              </w:rPr>
              <w:t>4.7 (0.4)</w:t>
            </w:r>
          </w:p>
        </w:tc>
        <w:tc>
          <w:tcPr>
            <w:tcW w:w="506" w:type="pct"/>
            <w:hideMark/>
          </w:tcPr>
          <w:p w14:paraId="62259D8F" w14:textId="77777777" w:rsidR="00C34951" w:rsidRPr="00D92EAD" w:rsidRDefault="00C34951" w:rsidP="00C34951">
            <w:pPr>
              <w:jc w:val="center"/>
              <w:rPr>
                <w:sz w:val="20"/>
                <w:szCs w:val="20"/>
              </w:rPr>
            </w:pPr>
            <w:r w:rsidRPr="00D92EAD">
              <w:rPr>
                <w:sz w:val="20"/>
                <w:szCs w:val="20"/>
              </w:rPr>
              <w:t>4.5 (0.3)</w:t>
            </w:r>
          </w:p>
        </w:tc>
        <w:tc>
          <w:tcPr>
            <w:tcW w:w="530" w:type="pct"/>
            <w:hideMark/>
          </w:tcPr>
          <w:p w14:paraId="581A744E" w14:textId="77777777" w:rsidR="00C34951" w:rsidRPr="00D92EAD" w:rsidRDefault="00C34951" w:rsidP="00C34951">
            <w:pPr>
              <w:jc w:val="center"/>
              <w:rPr>
                <w:sz w:val="20"/>
                <w:szCs w:val="20"/>
              </w:rPr>
            </w:pPr>
            <w:r w:rsidRPr="00D92EAD">
              <w:rPr>
                <w:sz w:val="20"/>
                <w:szCs w:val="20"/>
              </w:rPr>
              <w:t>4.6 (0.3)</w:t>
            </w:r>
          </w:p>
        </w:tc>
        <w:tc>
          <w:tcPr>
            <w:tcW w:w="320" w:type="pct"/>
            <w:hideMark/>
          </w:tcPr>
          <w:p w14:paraId="09ECA9C2"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53C376FD" w14:textId="77777777" w:rsidTr="00E43189">
        <w:trPr>
          <w:trHeight w:val="330"/>
        </w:trPr>
        <w:tc>
          <w:tcPr>
            <w:tcW w:w="1271" w:type="pct"/>
            <w:hideMark/>
          </w:tcPr>
          <w:p w14:paraId="47991FA8" w14:textId="6CAAB4F5" w:rsidR="00C34951" w:rsidRPr="00D92EAD" w:rsidRDefault="00F23DDD" w:rsidP="004D3332">
            <w:pPr>
              <w:rPr>
                <w:sz w:val="20"/>
                <w:szCs w:val="20"/>
              </w:rPr>
            </w:pPr>
            <w:r>
              <w:rPr>
                <w:sz w:val="20"/>
                <w:szCs w:val="20"/>
              </w:rPr>
              <w:t>Fasting plasma i</w:t>
            </w:r>
            <w:r w:rsidR="00C34951" w:rsidRPr="00D92EAD">
              <w:rPr>
                <w:sz w:val="20"/>
                <w:szCs w:val="20"/>
              </w:rPr>
              <w:t>nsulin (mIU/L)</w:t>
            </w:r>
          </w:p>
        </w:tc>
        <w:tc>
          <w:tcPr>
            <w:tcW w:w="513" w:type="pct"/>
            <w:hideMark/>
          </w:tcPr>
          <w:p w14:paraId="58604E84" w14:textId="77777777" w:rsidR="00C34951" w:rsidRPr="00D92EAD" w:rsidRDefault="00C34951" w:rsidP="00C34951">
            <w:pPr>
              <w:jc w:val="center"/>
              <w:rPr>
                <w:sz w:val="20"/>
                <w:szCs w:val="20"/>
              </w:rPr>
            </w:pPr>
            <w:r w:rsidRPr="00D92EAD">
              <w:rPr>
                <w:sz w:val="20"/>
                <w:szCs w:val="20"/>
              </w:rPr>
              <w:t>5.3 (4.3)</w:t>
            </w:r>
          </w:p>
        </w:tc>
        <w:tc>
          <w:tcPr>
            <w:tcW w:w="491" w:type="pct"/>
            <w:hideMark/>
          </w:tcPr>
          <w:p w14:paraId="01B0F9AB" w14:textId="77777777" w:rsidR="00C34951" w:rsidRPr="00D92EAD" w:rsidRDefault="00C34951" w:rsidP="00C34951">
            <w:pPr>
              <w:jc w:val="center"/>
              <w:rPr>
                <w:sz w:val="20"/>
                <w:szCs w:val="20"/>
              </w:rPr>
            </w:pPr>
            <w:r w:rsidRPr="00D92EAD">
              <w:rPr>
                <w:sz w:val="20"/>
                <w:szCs w:val="20"/>
              </w:rPr>
              <w:t>5.2 (4.2)</w:t>
            </w:r>
          </w:p>
        </w:tc>
        <w:tc>
          <w:tcPr>
            <w:tcW w:w="534" w:type="pct"/>
            <w:hideMark/>
          </w:tcPr>
          <w:p w14:paraId="7D66D52E" w14:textId="77777777" w:rsidR="00C34951" w:rsidRPr="00D92EAD" w:rsidRDefault="00C34951" w:rsidP="00C34951">
            <w:pPr>
              <w:jc w:val="center"/>
              <w:rPr>
                <w:sz w:val="20"/>
                <w:szCs w:val="20"/>
              </w:rPr>
            </w:pPr>
            <w:r w:rsidRPr="00D92EAD">
              <w:rPr>
                <w:sz w:val="20"/>
                <w:szCs w:val="20"/>
              </w:rPr>
              <w:t>5.5 (5.2)</w:t>
            </w:r>
          </w:p>
        </w:tc>
        <w:tc>
          <w:tcPr>
            <w:tcW w:w="284" w:type="pct"/>
            <w:hideMark/>
          </w:tcPr>
          <w:p w14:paraId="6D0D5187" w14:textId="77777777" w:rsidR="00C34951" w:rsidRPr="00D92EAD" w:rsidRDefault="00C34951" w:rsidP="00C34951">
            <w:pPr>
              <w:jc w:val="center"/>
              <w:rPr>
                <w:sz w:val="20"/>
                <w:szCs w:val="20"/>
              </w:rPr>
            </w:pPr>
            <w:r w:rsidRPr="00D92EAD">
              <w:rPr>
                <w:sz w:val="20"/>
                <w:szCs w:val="20"/>
              </w:rPr>
              <w:t>0.088</w:t>
            </w:r>
          </w:p>
        </w:tc>
        <w:tc>
          <w:tcPr>
            <w:tcW w:w="550" w:type="pct"/>
            <w:hideMark/>
          </w:tcPr>
          <w:p w14:paraId="32FD96B7" w14:textId="77777777" w:rsidR="00C34951" w:rsidRPr="00D92EAD" w:rsidRDefault="00C34951" w:rsidP="00C34951">
            <w:pPr>
              <w:jc w:val="center"/>
              <w:rPr>
                <w:sz w:val="20"/>
                <w:szCs w:val="20"/>
              </w:rPr>
            </w:pPr>
            <w:r w:rsidRPr="00D92EAD">
              <w:rPr>
                <w:sz w:val="20"/>
                <w:szCs w:val="20"/>
              </w:rPr>
              <w:t>5.1 (3.6)</w:t>
            </w:r>
          </w:p>
        </w:tc>
        <w:tc>
          <w:tcPr>
            <w:tcW w:w="506" w:type="pct"/>
            <w:hideMark/>
          </w:tcPr>
          <w:p w14:paraId="458BA8E5" w14:textId="77777777" w:rsidR="00C34951" w:rsidRPr="00D92EAD" w:rsidRDefault="00C34951" w:rsidP="00C34951">
            <w:pPr>
              <w:jc w:val="center"/>
              <w:rPr>
                <w:sz w:val="20"/>
                <w:szCs w:val="20"/>
              </w:rPr>
            </w:pPr>
            <w:r w:rsidRPr="00D92EAD">
              <w:rPr>
                <w:sz w:val="20"/>
                <w:szCs w:val="20"/>
              </w:rPr>
              <w:t>5.1 (4.7)</w:t>
            </w:r>
          </w:p>
        </w:tc>
        <w:tc>
          <w:tcPr>
            <w:tcW w:w="530" w:type="pct"/>
            <w:hideMark/>
          </w:tcPr>
          <w:p w14:paraId="19DB3ECC" w14:textId="77777777" w:rsidR="00C34951" w:rsidRPr="00D92EAD" w:rsidRDefault="00C34951" w:rsidP="00C34951">
            <w:pPr>
              <w:jc w:val="center"/>
              <w:rPr>
                <w:sz w:val="20"/>
                <w:szCs w:val="20"/>
              </w:rPr>
            </w:pPr>
            <w:r w:rsidRPr="00D92EAD">
              <w:rPr>
                <w:sz w:val="20"/>
                <w:szCs w:val="20"/>
              </w:rPr>
              <w:t>6.4 (5.8)</w:t>
            </w:r>
          </w:p>
        </w:tc>
        <w:tc>
          <w:tcPr>
            <w:tcW w:w="320" w:type="pct"/>
            <w:hideMark/>
          </w:tcPr>
          <w:p w14:paraId="0B04D747"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0EDF8F87" w14:textId="77777777" w:rsidTr="00E43189">
        <w:trPr>
          <w:trHeight w:val="330"/>
        </w:trPr>
        <w:tc>
          <w:tcPr>
            <w:tcW w:w="1271" w:type="pct"/>
            <w:hideMark/>
          </w:tcPr>
          <w:p w14:paraId="0CB8AA98" w14:textId="1B4AF349" w:rsidR="00C34951" w:rsidRPr="00D92EAD" w:rsidRDefault="00A05473" w:rsidP="004D3332">
            <w:pPr>
              <w:rPr>
                <w:sz w:val="20"/>
                <w:szCs w:val="20"/>
              </w:rPr>
            </w:pPr>
            <w:bookmarkStart w:id="10" w:name="_Hlk92112003"/>
            <w:r>
              <w:rPr>
                <w:sz w:val="20"/>
                <w:szCs w:val="20"/>
              </w:rPr>
              <w:t xml:space="preserve">Homeostasis model assessment for insulin resistance </w:t>
            </w:r>
            <w:bookmarkEnd w:id="10"/>
            <w:r>
              <w:rPr>
                <w:sz w:val="20"/>
                <w:szCs w:val="20"/>
              </w:rPr>
              <w:t>(</w:t>
            </w:r>
            <w:r w:rsidR="00C34951" w:rsidRPr="00A05473">
              <w:rPr>
                <w:sz w:val="20"/>
                <w:szCs w:val="20"/>
              </w:rPr>
              <w:t>HOMA-IR</w:t>
            </w:r>
            <w:r>
              <w:rPr>
                <w:sz w:val="20"/>
                <w:szCs w:val="20"/>
              </w:rPr>
              <w:t>)</w:t>
            </w:r>
          </w:p>
        </w:tc>
        <w:tc>
          <w:tcPr>
            <w:tcW w:w="513" w:type="pct"/>
            <w:hideMark/>
          </w:tcPr>
          <w:p w14:paraId="2375452A" w14:textId="77777777" w:rsidR="00C34951" w:rsidRPr="00D92EAD" w:rsidRDefault="00C34951" w:rsidP="00C34951">
            <w:pPr>
              <w:jc w:val="center"/>
              <w:rPr>
                <w:sz w:val="20"/>
                <w:szCs w:val="20"/>
              </w:rPr>
            </w:pPr>
            <w:r w:rsidRPr="00D92EAD">
              <w:rPr>
                <w:sz w:val="20"/>
                <w:szCs w:val="20"/>
              </w:rPr>
              <w:t>1.4 (1.6)</w:t>
            </w:r>
          </w:p>
        </w:tc>
        <w:tc>
          <w:tcPr>
            <w:tcW w:w="491" w:type="pct"/>
            <w:hideMark/>
          </w:tcPr>
          <w:p w14:paraId="64EB1BB8" w14:textId="77777777" w:rsidR="00C34951" w:rsidRPr="00D92EAD" w:rsidRDefault="00C34951" w:rsidP="00C34951">
            <w:pPr>
              <w:jc w:val="center"/>
              <w:rPr>
                <w:sz w:val="20"/>
                <w:szCs w:val="20"/>
              </w:rPr>
            </w:pPr>
            <w:r w:rsidRPr="00D92EAD">
              <w:rPr>
                <w:sz w:val="20"/>
                <w:szCs w:val="20"/>
              </w:rPr>
              <w:t>1.3 (1.2)</w:t>
            </w:r>
          </w:p>
        </w:tc>
        <w:tc>
          <w:tcPr>
            <w:tcW w:w="534" w:type="pct"/>
            <w:hideMark/>
          </w:tcPr>
          <w:p w14:paraId="2A935C47" w14:textId="77777777" w:rsidR="00C34951" w:rsidRPr="00D92EAD" w:rsidRDefault="00C34951" w:rsidP="00C34951">
            <w:pPr>
              <w:jc w:val="center"/>
              <w:rPr>
                <w:sz w:val="20"/>
                <w:szCs w:val="20"/>
              </w:rPr>
            </w:pPr>
            <w:r w:rsidRPr="00D92EAD">
              <w:rPr>
                <w:sz w:val="20"/>
                <w:szCs w:val="20"/>
              </w:rPr>
              <w:t>1.5 (1.9)</w:t>
            </w:r>
          </w:p>
        </w:tc>
        <w:tc>
          <w:tcPr>
            <w:tcW w:w="284" w:type="pct"/>
            <w:hideMark/>
          </w:tcPr>
          <w:p w14:paraId="7247E1FD" w14:textId="77777777" w:rsidR="00C34951" w:rsidRPr="00D92EAD" w:rsidRDefault="00C34951" w:rsidP="00C34951">
            <w:pPr>
              <w:jc w:val="center"/>
              <w:rPr>
                <w:sz w:val="20"/>
                <w:szCs w:val="20"/>
              </w:rPr>
            </w:pPr>
            <w:r w:rsidRPr="00D92EAD">
              <w:rPr>
                <w:sz w:val="20"/>
                <w:szCs w:val="20"/>
              </w:rPr>
              <w:t>0.299</w:t>
            </w:r>
          </w:p>
        </w:tc>
        <w:tc>
          <w:tcPr>
            <w:tcW w:w="550" w:type="pct"/>
            <w:hideMark/>
          </w:tcPr>
          <w:p w14:paraId="4AB58AB7" w14:textId="77777777" w:rsidR="00C34951" w:rsidRPr="00D92EAD" w:rsidRDefault="00C34951" w:rsidP="00C34951">
            <w:pPr>
              <w:jc w:val="center"/>
              <w:rPr>
                <w:sz w:val="20"/>
                <w:szCs w:val="20"/>
              </w:rPr>
            </w:pPr>
            <w:r w:rsidRPr="00D92EAD">
              <w:rPr>
                <w:sz w:val="20"/>
                <w:szCs w:val="20"/>
              </w:rPr>
              <w:t>1.4 (2.0)</w:t>
            </w:r>
          </w:p>
        </w:tc>
        <w:tc>
          <w:tcPr>
            <w:tcW w:w="506" w:type="pct"/>
            <w:hideMark/>
          </w:tcPr>
          <w:p w14:paraId="31976639" w14:textId="77777777" w:rsidR="00C34951" w:rsidRPr="00D92EAD" w:rsidRDefault="00C34951" w:rsidP="00C34951">
            <w:pPr>
              <w:jc w:val="center"/>
              <w:rPr>
                <w:sz w:val="20"/>
                <w:szCs w:val="20"/>
              </w:rPr>
            </w:pPr>
            <w:r w:rsidRPr="00D92EAD">
              <w:rPr>
                <w:sz w:val="20"/>
                <w:szCs w:val="20"/>
              </w:rPr>
              <w:t>1.3 (0.9)</w:t>
            </w:r>
          </w:p>
        </w:tc>
        <w:tc>
          <w:tcPr>
            <w:tcW w:w="530" w:type="pct"/>
            <w:hideMark/>
          </w:tcPr>
          <w:p w14:paraId="18396716" w14:textId="77777777" w:rsidR="00C34951" w:rsidRPr="00D92EAD" w:rsidRDefault="00C34951" w:rsidP="00C34951">
            <w:pPr>
              <w:jc w:val="center"/>
              <w:rPr>
                <w:sz w:val="20"/>
                <w:szCs w:val="20"/>
              </w:rPr>
            </w:pPr>
            <w:r w:rsidRPr="00D92EAD">
              <w:rPr>
                <w:sz w:val="20"/>
                <w:szCs w:val="20"/>
              </w:rPr>
              <w:t>1.7 (1.1)</w:t>
            </w:r>
          </w:p>
        </w:tc>
        <w:tc>
          <w:tcPr>
            <w:tcW w:w="320" w:type="pct"/>
            <w:hideMark/>
          </w:tcPr>
          <w:p w14:paraId="6D346A51" w14:textId="77777777" w:rsidR="00C34951" w:rsidRPr="00D92EAD" w:rsidRDefault="00C34951" w:rsidP="00C34951">
            <w:pPr>
              <w:jc w:val="center"/>
              <w:rPr>
                <w:i/>
                <w:iCs/>
                <w:sz w:val="20"/>
                <w:szCs w:val="20"/>
              </w:rPr>
            </w:pPr>
            <w:r w:rsidRPr="00D92EAD">
              <w:rPr>
                <w:i/>
                <w:iCs/>
                <w:sz w:val="20"/>
                <w:szCs w:val="20"/>
              </w:rPr>
              <w:t>0.005</w:t>
            </w:r>
          </w:p>
        </w:tc>
      </w:tr>
      <w:tr w:rsidR="00E43189" w:rsidRPr="00D92EAD" w14:paraId="03027C24" w14:textId="77777777" w:rsidTr="00E43189">
        <w:trPr>
          <w:trHeight w:val="330"/>
        </w:trPr>
        <w:tc>
          <w:tcPr>
            <w:tcW w:w="1271" w:type="pct"/>
            <w:hideMark/>
          </w:tcPr>
          <w:p w14:paraId="3191E950" w14:textId="44661A6C" w:rsidR="00C34951" w:rsidRPr="00D92EAD" w:rsidRDefault="00A05473" w:rsidP="004D3332">
            <w:pPr>
              <w:rPr>
                <w:sz w:val="20"/>
                <w:szCs w:val="20"/>
              </w:rPr>
            </w:pPr>
            <w:r>
              <w:rPr>
                <w:sz w:val="20"/>
                <w:szCs w:val="20"/>
              </w:rPr>
              <w:t>High sensitivity C-reactive protein (</w:t>
            </w:r>
            <w:r w:rsidR="00C34951" w:rsidRPr="00D92EAD">
              <w:rPr>
                <w:sz w:val="20"/>
                <w:szCs w:val="20"/>
              </w:rPr>
              <w:t>hsCRP</w:t>
            </w:r>
            <w:r>
              <w:rPr>
                <w:sz w:val="20"/>
                <w:szCs w:val="20"/>
              </w:rPr>
              <w:t>)</w:t>
            </w:r>
            <w:r w:rsidR="00C34951" w:rsidRPr="00D92EAD">
              <w:rPr>
                <w:sz w:val="20"/>
                <w:szCs w:val="20"/>
              </w:rPr>
              <w:t xml:space="preserve"> (mg/L)</w:t>
            </w:r>
          </w:p>
        </w:tc>
        <w:tc>
          <w:tcPr>
            <w:tcW w:w="513" w:type="pct"/>
            <w:hideMark/>
          </w:tcPr>
          <w:p w14:paraId="45B06F8A" w14:textId="77777777" w:rsidR="00C34951" w:rsidRPr="00D92EAD" w:rsidRDefault="00C34951" w:rsidP="00C34951">
            <w:pPr>
              <w:jc w:val="center"/>
              <w:rPr>
                <w:sz w:val="20"/>
                <w:szCs w:val="20"/>
              </w:rPr>
            </w:pPr>
            <w:r w:rsidRPr="00D92EAD">
              <w:rPr>
                <w:sz w:val="20"/>
                <w:szCs w:val="20"/>
              </w:rPr>
              <w:t>0.4 (0.7)</w:t>
            </w:r>
          </w:p>
        </w:tc>
        <w:tc>
          <w:tcPr>
            <w:tcW w:w="491" w:type="pct"/>
            <w:hideMark/>
          </w:tcPr>
          <w:p w14:paraId="1CB3D3EE" w14:textId="77777777" w:rsidR="00C34951" w:rsidRPr="00D92EAD" w:rsidRDefault="00C34951" w:rsidP="00C34951">
            <w:pPr>
              <w:jc w:val="center"/>
              <w:rPr>
                <w:sz w:val="20"/>
                <w:szCs w:val="20"/>
              </w:rPr>
            </w:pPr>
            <w:r w:rsidRPr="00D92EAD">
              <w:rPr>
                <w:sz w:val="20"/>
                <w:szCs w:val="20"/>
              </w:rPr>
              <w:t>0.3 (0.7)</w:t>
            </w:r>
          </w:p>
        </w:tc>
        <w:tc>
          <w:tcPr>
            <w:tcW w:w="534" w:type="pct"/>
            <w:hideMark/>
          </w:tcPr>
          <w:p w14:paraId="39D62049" w14:textId="77777777" w:rsidR="00C34951" w:rsidRPr="00D92EAD" w:rsidRDefault="00C34951" w:rsidP="00C34951">
            <w:pPr>
              <w:jc w:val="center"/>
              <w:rPr>
                <w:sz w:val="20"/>
                <w:szCs w:val="20"/>
              </w:rPr>
            </w:pPr>
            <w:r w:rsidRPr="00D92EAD">
              <w:rPr>
                <w:sz w:val="20"/>
                <w:szCs w:val="20"/>
              </w:rPr>
              <w:t>0.4 (0.8)</w:t>
            </w:r>
          </w:p>
        </w:tc>
        <w:tc>
          <w:tcPr>
            <w:tcW w:w="284" w:type="pct"/>
            <w:hideMark/>
          </w:tcPr>
          <w:p w14:paraId="66A16DA7" w14:textId="77777777" w:rsidR="00C34951" w:rsidRPr="00D92EAD" w:rsidRDefault="00C34951" w:rsidP="00C34951">
            <w:pPr>
              <w:jc w:val="center"/>
              <w:rPr>
                <w:sz w:val="20"/>
                <w:szCs w:val="20"/>
              </w:rPr>
            </w:pPr>
            <w:r w:rsidRPr="00D92EAD">
              <w:rPr>
                <w:sz w:val="20"/>
                <w:szCs w:val="20"/>
              </w:rPr>
              <w:t>0.058</w:t>
            </w:r>
          </w:p>
        </w:tc>
        <w:tc>
          <w:tcPr>
            <w:tcW w:w="550" w:type="pct"/>
            <w:hideMark/>
          </w:tcPr>
          <w:p w14:paraId="59F89767" w14:textId="77777777" w:rsidR="00C34951" w:rsidRPr="00D92EAD" w:rsidRDefault="00C34951" w:rsidP="00C34951">
            <w:pPr>
              <w:jc w:val="center"/>
              <w:rPr>
                <w:sz w:val="20"/>
                <w:szCs w:val="20"/>
              </w:rPr>
            </w:pPr>
            <w:r w:rsidRPr="00D92EAD">
              <w:rPr>
                <w:sz w:val="20"/>
                <w:szCs w:val="20"/>
              </w:rPr>
              <w:t>0.3 (0.5)</w:t>
            </w:r>
          </w:p>
        </w:tc>
        <w:tc>
          <w:tcPr>
            <w:tcW w:w="506" w:type="pct"/>
            <w:hideMark/>
          </w:tcPr>
          <w:p w14:paraId="30D52E4C" w14:textId="77777777" w:rsidR="00C34951" w:rsidRPr="00D92EAD" w:rsidRDefault="00C34951" w:rsidP="00C34951">
            <w:pPr>
              <w:jc w:val="center"/>
              <w:rPr>
                <w:sz w:val="20"/>
                <w:szCs w:val="20"/>
              </w:rPr>
            </w:pPr>
            <w:r w:rsidRPr="00D92EAD">
              <w:rPr>
                <w:sz w:val="20"/>
                <w:szCs w:val="20"/>
              </w:rPr>
              <w:t>0.5 (0.9)</w:t>
            </w:r>
          </w:p>
        </w:tc>
        <w:tc>
          <w:tcPr>
            <w:tcW w:w="530" w:type="pct"/>
            <w:hideMark/>
          </w:tcPr>
          <w:p w14:paraId="7D5DF851" w14:textId="77777777" w:rsidR="00C34951" w:rsidRPr="00D92EAD" w:rsidRDefault="00C34951" w:rsidP="00C34951">
            <w:pPr>
              <w:jc w:val="center"/>
              <w:rPr>
                <w:sz w:val="20"/>
                <w:szCs w:val="20"/>
              </w:rPr>
            </w:pPr>
            <w:r w:rsidRPr="00D92EAD">
              <w:rPr>
                <w:sz w:val="20"/>
                <w:szCs w:val="20"/>
              </w:rPr>
              <w:t>0.5 (1.0)</w:t>
            </w:r>
          </w:p>
        </w:tc>
        <w:tc>
          <w:tcPr>
            <w:tcW w:w="320" w:type="pct"/>
            <w:hideMark/>
          </w:tcPr>
          <w:p w14:paraId="190C2C0C" w14:textId="77777777" w:rsidR="00C34951" w:rsidRPr="00D92EAD" w:rsidRDefault="00C34951" w:rsidP="00C34951">
            <w:pPr>
              <w:jc w:val="center"/>
              <w:rPr>
                <w:i/>
                <w:iCs/>
                <w:sz w:val="20"/>
                <w:szCs w:val="20"/>
              </w:rPr>
            </w:pPr>
            <w:r w:rsidRPr="00D92EAD">
              <w:rPr>
                <w:i/>
                <w:iCs/>
                <w:sz w:val="20"/>
                <w:szCs w:val="20"/>
              </w:rPr>
              <w:t>0.004</w:t>
            </w:r>
          </w:p>
        </w:tc>
      </w:tr>
      <w:tr w:rsidR="00E43189" w:rsidRPr="00D92EAD" w14:paraId="26AA80D8" w14:textId="77777777" w:rsidTr="00E43189">
        <w:trPr>
          <w:trHeight w:val="330"/>
        </w:trPr>
        <w:tc>
          <w:tcPr>
            <w:tcW w:w="1271" w:type="pct"/>
            <w:hideMark/>
          </w:tcPr>
          <w:p w14:paraId="116111E6" w14:textId="77777777" w:rsidR="00C34951" w:rsidRPr="00D92EAD" w:rsidRDefault="00C34951" w:rsidP="004D3332">
            <w:pPr>
              <w:rPr>
                <w:sz w:val="20"/>
                <w:szCs w:val="20"/>
              </w:rPr>
            </w:pPr>
            <w:r w:rsidRPr="00D92EAD">
              <w:rPr>
                <w:sz w:val="20"/>
                <w:szCs w:val="20"/>
              </w:rPr>
              <w:t>Triglyceride (mmol/L)</w:t>
            </w:r>
          </w:p>
        </w:tc>
        <w:tc>
          <w:tcPr>
            <w:tcW w:w="513" w:type="pct"/>
            <w:hideMark/>
          </w:tcPr>
          <w:p w14:paraId="53F86D76" w14:textId="77777777" w:rsidR="00C34951" w:rsidRPr="00D92EAD" w:rsidRDefault="00C34951" w:rsidP="00C34951">
            <w:pPr>
              <w:jc w:val="center"/>
              <w:rPr>
                <w:sz w:val="20"/>
                <w:szCs w:val="20"/>
              </w:rPr>
            </w:pPr>
            <w:r w:rsidRPr="00D92EAD">
              <w:rPr>
                <w:sz w:val="20"/>
                <w:szCs w:val="20"/>
              </w:rPr>
              <w:t>0.8 (0.4)</w:t>
            </w:r>
          </w:p>
        </w:tc>
        <w:tc>
          <w:tcPr>
            <w:tcW w:w="491" w:type="pct"/>
            <w:hideMark/>
          </w:tcPr>
          <w:p w14:paraId="7C8C2E97" w14:textId="77777777" w:rsidR="00C34951" w:rsidRPr="00D92EAD" w:rsidRDefault="00C34951" w:rsidP="00C34951">
            <w:pPr>
              <w:jc w:val="center"/>
              <w:rPr>
                <w:sz w:val="20"/>
                <w:szCs w:val="20"/>
              </w:rPr>
            </w:pPr>
            <w:r w:rsidRPr="00D92EAD">
              <w:rPr>
                <w:sz w:val="20"/>
                <w:szCs w:val="20"/>
              </w:rPr>
              <w:t>0.8 (0.4)</w:t>
            </w:r>
          </w:p>
        </w:tc>
        <w:tc>
          <w:tcPr>
            <w:tcW w:w="534" w:type="pct"/>
            <w:hideMark/>
          </w:tcPr>
          <w:p w14:paraId="28E4582F" w14:textId="77777777" w:rsidR="00C34951" w:rsidRPr="00D92EAD" w:rsidRDefault="00C34951" w:rsidP="00C34951">
            <w:pPr>
              <w:jc w:val="center"/>
              <w:rPr>
                <w:sz w:val="20"/>
                <w:szCs w:val="20"/>
              </w:rPr>
            </w:pPr>
            <w:r w:rsidRPr="00D92EAD">
              <w:rPr>
                <w:sz w:val="20"/>
                <w:szCs w:val="20"/>
              </w:rPr>
              <w:t>0.9 (0.4)</w:t>
            </w:r>
          </w:p>
        </w:tc>
        <w:tc>
          <w:tcPr>
            <w:tcW w:w="284" w:type="pct"/>
            <w:hideMark/>
          </w:tcPr>
          <w:p w14:paraId="5B17CA54" w14:textId="77777777" w:rsidR="00C34951" w:rsidRPr="00D92EAD" w:rsidRDefault="00C34951" w:rsidP="00C34951">
            <w:pPr>
              <w:jc w:val="center"/>
              <w:rPr>
                <w:i/>
                <w:iCs/>
                <w:sz w:val="20"/>
                <w:szCs w:val="20"/>
              </w:rPr>
            </w:pPr>
            <w:r w:rsidRPr="00D92EAD">
              <w:rPr>
                <w:i/>
                <w:iCs/>
                <w:sz w:val="20"/>
                <w:szCs w:val="20"/>
              </w:rPr>
              <w:t>0.035</w:t>
            </w:r>
          </w:p>
        </w:tc>
        <w:tc>
          <w:tcPr>
            <w:tcW w:w="550" w:type="pct"/>
            <w:hideMark/>
          </w:tcPr>
          <w:p w14:paraId="3AB9EEC1" w14:textId="77777777" w:rsidR="00C34951" w:rsidRPr="00D92EAD" w:rsidRDefault="00C34951" w:rsidP="00C34951">
            <w:pPr>
              <w:jc w:val="center"/>
              <w:rPr>
                <w:sz w:val="20"/>
                <w:szCs w:val="20"/>
              </w:rPr>
            </w:pPr>
            <w:r w:rsidRPr="00D92EAD">
              <w:rPr>
                <w:sz w:val="20"/>
                <w:szCs w:val="20"/>
              </w:rPr>
              <w:t>0.8 (0.4)</w:t>
            </w:r>
          </w:p>
        </w:tc>
        <w:tc>
          <w:tcPr>
            <w:tcW w:w="506" w:type="pct"/>
            <w:hideMark/>
          </w:tcPr>
          <w:p w14:paraId="0A092DB8" w14:textId="77777777" w:rsidR="00C34951" w:rsidRPr="00D92EAD" w:rsidRDefault="00C34951" w:rsidP="00C34951">
            <w:pPr>
              <w:jc w:val="center"/>
              <w:rPr>
                <w:sz w:val="20"/>
                <w:szCs w:val="20"/>
              </w:rPr>
            </w:pPr>
            <w:r w:rsidRPr="00D92EAD">
              <w:rPr>
                <w:sz w:val="20"/>
                <w:szCs w:val="20"/>
              </w:rPr>
              <w:t>0.8 (0.5)</w:t>
            </w:r>
          </w:p>
        </w:tc>
        <w:tc>
          <w:tcPr>
            <w:tcW w:w="530" w:type="pct"/>
            <w:hideMark/>
          </w:tcPr>
          <w:p w14:paraId="1D2BA9E3" w14:textId="77777777" w:rsidR="00C34951" w:rsidRPr="00D92EAD" w:rsidRDefault="00C34951" w:rsidP="00C34951">
            <w:pPr>
              <w:jc w:val="center"/>
              <w:rPr>
                <w:sz w:val="20"/>
                <w:szCs w:val="20"/>
              </w:rPr>
            </w:pPr>
            <w:r w:rsidRPr="00D92EAD">
              <w:rPr>
                <w:sz w:val="20"/>
                <w:szCs w:val="20"/>
              </w:rPr>
              <w:t>0.8 (0.3)</w:t>
            </w:r>
          </w:p>
        </w:tc>
        <w:tc>
          <w:tcPr>
            <w:tcW w:w="320" w:type="pct"/>
            <w:hideMark/>
          </w:tcPr>
          <w:p w14:paraId="2F212C3A" w14:textId="77777777" w:rsidR="00C34951" w:rsidRPr="00D92EAD" w:rsidRDefault="00C34951" w:rsidP="00C34951">
            <w:pPr>
              <w:jc w:val="center"/>
              <w:rPr>
                <w:sz w:val="20"/>
                <w:szCs w:val="20"/>
              </w:rPr>
            </w:pPr>
            <w:r w:rsidRPr="00D92EAD">
              <w:rPr>
                <w:sz w:val="20"/>
                <w:szCs w:val="20"/>
              </w:rPr>
              <w:t>0.591</w:t>
            </w:r>
          </w:p>
        </w:tc>
      </w:tr>
      <w:tr w:rsidR="00E43189" w:rsidRPr="00D92EAD" w14:paraId="58BCA1E7" w14:textId="77777777" w:rsidTr="00E43189">
        <w:trPr>
          <w:trHeight w:val="330"/>
        </w:trPr>
        <w:tc>
          <w:tcPr>
            <w:tcW w:w="1271" w:type="pct"/>
            <w:hideMark/>
          </w:tcPr>
          <w:p w14:paraId="761D94CA" w14:textId="77777777" w:rsidR="00C34951" w:rsidRPr="00D92EAD" w:rsidRDefault="00C34951" w:rsidP="004D3332">
            <w:pPr>
              <w:rPr>
                <w:sz w:val="20"/>
                <w:szCs w:val="20"/>
              </w:rPr>
            </w:pPr>
            <w:r w:rsidRPr="00D92EAD">
              <w:rPr>
                <w:sz w:val="20"/>
                <w:szCs w:val="20"/>
              </w:rPr>
              <w:t>Total cholesterol (mmol/L)</w:t>
            </w:r>
          </w:p>
        </w:tc>
        <w:tc>
          <w:tcPr>
            <w:tcW w:w="513" w:type="pct"/>
            <w:hideMark/>
          </w:tcPr>
          <w:p w14:paraId="67E1FDAB" w14:textId="77777777" w:rsidR="00C34951" w:rsidRPr="00D92EAD" w:rsidRDefault="00C34951" w:rsidP="00C34951">
            <w:pPr>
              <w:jc w:val="center"/>
              <w:rPr>
                <w:sz w:val="20"/>
                <w:szCs w:val="20"/>
              </w:rPr>
            </w:pPr>
            <w:r w:rsidRPr="00D92EAD">
              <w:rPr>
                <w:sz w:val="20"/>
                <w:szCs w:val="20"/>
              </w:rPr>
              <w:t>4.6 (0.8)</w:t>
            </w:r>
          </w:p>
        </w:tc>
        <w:tc>
          <w:tcPr>
            <w:tcW w:w="491" w:type="pct"/>
            <w:hideMark/>
          </w:tcPr>
          <w:p w14:paraId="63CD85BA" w14:textId="77777777" w:rsidR="00C34951" w:rsidRPr="00D92EAD" w:rsidRDefault="00C34951" w:rsidP="00C34951">
            <w:pPr>
              <w:jc w:val="center"/>
              <w:rPr>
                <w:sz w:val="20"/>
                <w:szCs w:val="20"/>
              </w:rPr>
            </w:pPr>
            <w:r w:rsidRPr="00D92EAD">
              <w:rPr>
                <w:sz w:val="20"/>
                <w:szCs w:val="20"/>
              </w:rPr>
              <w:t>4.5 (0.8)</w:t>
            </w:r>
          </w:p>
        </w:tc>
        <w:tc>
          <w:tcPr>
            <w:tcW w:w="534" w:type="pct"/>
            <w:hideMark/>
          </w:tcPr>
          <w:p w14:paraId="5E900D08" w14:textId="77777777" w:rsidR="00C34951" w:rsidRPr="00D92EAD" w:rsidRDefault="00C34951" w:rsidP="00C34951">
            <w:pPr>
              <w:jc w:val="center"/>
              <w:rPr>
                <w:sz w:val="20"/>
                <w:szCs w:val="20"/>
              </w:rPr>
            </w:pPr>
            <w:r w:rsidRPr="00D92EAD">
              <w:rPr>
                <w:sz w:val="20"/>
                <w:szCs w:val="20"/>
              </w:rPr>
              <w:t>4.7 (0.8)</w:t>
            </w:r>
          </w:p>
        </w:tc>
        <w:tc>
          <w:tcPr>
            <w:tcW w:w="284" w:type="pct"/>
            <w:hideMark/>
          </w:tcPr>
          <w:p w14:paraId="5750CB4A" w14:textId="77777777" w:rsidR="00C34951" w:rsidRPr="00D92EAD" w:rsidRDefault="00C34951" w:rsidP="00C34951">
            <w:pPr>
              <w:jc w:val="center"/>
              <w:rPr>
                <w:i/>
                <w:iCs/>
                <w:sz w:val="20"/>
                <w:szCs w:val="20"/>
              </w:rPr>
            </w:pPr>
            <w:r w:rsidRPr="00D92EAD">
              <w:rPr>
                <w:i/>
                <w:iCs/>
                <w:sz w:val="20"/>
                <w:szCs w:val="20"/>
              </w:rPr>
              <w:t>0.004</w:t>
            </w:r>
          </w:p>
        </w:tc>
        <w:tc>
          <w:tcPr>
            <w:tcW w:w="550" w:type="pct"/>
            <w:hideMark/>
          </w:tcPr>
          <w:p w14:paraId="5193B87D" w14:textId="77777777" w:rsidR="00C34951" w:rsidRPr="00D92EAD" w:rsidRDefault="00C34951" w:rsidP="00C34951">
            <w:pPr>
              <w:jc w:val="center"/>
              <w:rPr>
                <w:sz w:val="20"/>
                <w:szCs w:val="20"/>
              </w:rPr>
            </w:pPr>
            <w:r w:rsidRPr="00D92EAD">
              <w:rPr>
                <w:sz w:val="20"/>
                <w:szCs w:val="20"/>
              </w:rPr>
              <w:t>4.7 (0.9)</w:t>
            </w:r>
          </w:p>
        </w:tc>
        <w:tc>
          <w:tcPr>
            <w:tcW w:w="506" w:type="pct"/>
            <w:hideMark/>
          </w:tcPr>
          <w:p w14:paraId="2B196EC0" w14:textId="77777777" w:rsidR="00C34951" w:rsidRPr="00D92EAD" w:rsidRDefault="00C34951" w:rsidP="00C34951">
            <w:pPr>
              <w:jc w:val="center"/>
              <w:rPr>
                <w:sz w:val="20"/>
                <w:szCs w:val="20"/>
              </w:rPr>
            </w:pPr>
            <w:r w:rsidRPr="00D92EAD">
              <w:rPr>
                <w:sz w:val="20"/>
                <w:szCs w:val="20"/>
              </w:rPr>
              <w:t>4.6 (0.7)</w:t>
            </w:r>
          </w:p>
        </w:tc>
        <w:tc>
          <w:tcPr>
            <w:tcW w:w="530" w:type="pct"/>
            <w:hideMark/>
          </w:tcPr>
          <w:p w14:paraId="09BA7F57" w14:textId="77777777" w:rsidR="00C34951" w:rsidRPr="00D92EAD" w:rsidRDefault="00C34951" w:rsidP="00C34951">
            <w:pPr>
              <w:jc w:val="center"/>
              <w:rPr>
                <w:sz w:val="20"/>
                <w:szCs w:val="20"/>
              </w:rPr>
            </w:pPr>
            <w:r w:rsidRPr="00D92EAD">
              <w:rPr>
                <w:sz w:val="20"/>
                <w:szCs w:val="20"/>
              </w:rPr>
              <w:t>4.5 (0.8)</w:t>
            </w:r>
          </w:p>
        </w:tc>
        <w:tc>
          <w:tcPr>
            <w:tcW w:w="320" w:type="pct"/>
            <w:hideMark/>
          </w:tcPr>
          <w:p w14:paraId="52B3D9F0" w14:textId="77777777" w:rsidR="00C34951" w:rsidRPr="00D92EAD" w:rsidRDefault="00C34951" w:rsidP="00C34951">
            <w:pPr>
              <w:jc w:val="center"/>
              <w:rPr>
                <w:sz w:val="20"/>
                <w:szCs w:val="20"/>
              </w:rPr>
            </w:pPr>
            <w:r w:rsidRPr="00D92EAD">
              <w:rPr>
                <w:sz w:val="20"/>
                <w:szCs w:val="20"/>
              </w:rPr>
              <w:t>0.073</w:t>
            </w:r>
          </w:p>
        </w:tc>
      </w:tr>
      <w:tr w:rsidR="00E43189" w:rsidRPr="00D92EAD" w14:paraId="05148CF5" w14:textId="77777777" w:rsidTr="00E43189">
        <w:trPr>
          <w:trHeight w:val="330"/>
        </w:trPr>
        <w:tc>
          <w:tcPr>
            <w:tcW w:w="1271" w:type="pct"/>
            <w:hideMark/>
          </w:tcPr>
          <w:p w14:paraId="579C1354" w14:textId="77777777" w:rsidR="00C34951" w:rsidRPr="00D92EAD" w:rsidRDefault="00C34951" w:rsidP="004D3332">
            <w:pPr>
              <w:rPr>
                <w:sz w:val="20"/>
                <w:szCs w:val="20"/>
              </w:rPr>
            </w:pPr>
            <w:r w:rsidRPr="00D92EAD">
              <w:rPr>
                <w:sz w:val="20"/>
                <w:szCs w:val="20"/>
              </w:rPr>
              <w:t>HDL-cholesterol (mmol/L)</w:t>
            </w:r>
          </w:p>
        </w:tc>
        <w:tc>
          <w:tcPr>
            <w:tcW w:w="513" w:type="pct"/>
            <w:hideMark/>
          </w:tcPr>
          <w:p w14:paraId="199E5363" w14:textId="77777777" w:rsidR="00C34951" w:rsidRPr="00D92EAD" w:rsidRDefault="00C34951" w:rsidP="00C34951">
            <w:pPr>
              <w:jc w:val="center"/>
              <w:rPr>
                <w:sz w:val="20"/>
                <w:szCs w:val="20"/>
              </w:rPr>
            </w:pPr>
            <w:r w:rsidRPr="00D92EAD">
              <w:rPr>
                <w:sz w:val="20"/>
                <w:szCs w:val="20"/>
              </w:rPr>
              <w:t>1.5 (0.3)</w:t>
            </w:r>
          </w:p>
        </w:tc>
        <w:tc>
          <w:tcPr>
            <w:tcW w:w="491" w:type="pct"/>
            <w:hideMark/>
          </w:tcPr>
          <w:p w14:paraId="69F1B695" w14:textId="77777777" w:rsidR="00C34951" w:rsidRPr="00D92EAD" w:rsidRDefault="00C34951" w:rsidP="00C34951">
            <w:pPr>
              <w:jc w:val="center"/>
              <w:rPr>
                <w:sz w:val="20"/>
                <w:szCs w:val="20"/>
              </w:rPr>
            </w:pPr>
            <w:r w:rsidRPr="00D92EAD">
              <w:rPr>
                <w:sz w:val="20"/>
                <w:szCs w:val="20"/>
              </w:rPr>
              <w:t>1.5 (0.3)</w:t>
            </w:r>
          </w:p>
        </w:tc>
        <w:tc>
          <w:tcPr>
            <w:tcW w:w="534" w:type="pct"/>
            <w:hideMark/>
          </w:tcPr>
          <w:p w14:paraId="78F6661D" w14:textId="77777777" w:rsidR="00C34951" w:rsidRPr="00D92EAD" w:rsidRDefault="00C34951" w:rsidP="00C34951">
            <w:pPr>
              <w:jc w:val="center"/>
              <w:rPr>
                <w:sz w:val="20"/>
                <w:szCs w:val="20"/>
              </w:rPr>
            </w:pPr>
            <w:r w:rsidRPr="00D92EAD">
              <w:rPr>
                <w:sz w:val="20"/>
                <w:szCs w:val="20"/>
              </w:rPr>
              <w:t>1.5 (0.3)</w:t>
            </w:r>
          </w:p>
        </w:tc>
        <w:tc>
          <w:tcPr>
            <w:tcW w:w="284" w:type="pct"/>
            <w:hideMark/>
          </w:tcPr>
          <w:p w14:paraId="1FB86DA2" w14:textId="77777777" w:rsidR="00C34951" w:rsidRPr="00D92EAD" w:rsidRDefault="00C34951" w:rsidP="00C34951">
            <w:pPr>
              <w:jc w:val="center"/>
              <w:rPr>
                <w:sz w:val="20"/>
                <w:szCs w:val="20"/>
              </w:rPr>
            </w:pPr>
            <w:r w:rsidRPr="00D92EAD">
              <w:rPr>
                <w:sz w:val="20"/>
                <w:szCs w:val="20"/>
              </w:rPr>
              <w:t>0.132</w:t>
            </w:r>
          </w:p>
        </w:tc>
        <w:tc>
          <w:tcPr>
            <w:tcW w:w="550" w:type="pct"/>
            <w:hideMark/>
          </w:tcPr>
          <w:p w14:paraId="0152A683" w14:textId="77777777" w:rsidR="00C34951" w:rsidRPr="00D92EAD" w:rsidRDefault="00C34951" w:rsidP="00C34951">
            <w:pPr>
              <w:jc w:val="center"/>
              <w:rPr>
                <w:sz w:val="20"/>
                <w:szCs w:val="20"/>
              </w:rPr>
            </w:pPr>
            <w:r w:rsidRPr="00D92EAD">
              <w:rPr>
                <w:sz w:val="20"/>
                <w:szCs w:val="20"/>
              </w:rPr>
              <w:t>1.5 (0.3)</w:t>
            </w:r>
          </w:p>
        </w:tc>
        <w:tc>
          <w:tcPr>
            <w:tcW w:w="506" w:type="pct"/>
            <w:hideMark/>
          </w:tcPr>
          <w:p w14:paraId="5ACAAE14" w14:textId="77777777" w:rsidR="00C34951" w:rsidRPr="00D92EAD" w:rsidRDefault="00C34951" w:rsidP="00C34951">
            <w:pPr>
              <w:jc w:val="center"/>
              <w:rPr>
                <w:sz w:val="20"/>
                <w:szCs w:val="20"/>
              </w:rPr>
            </w:pPr>
            <w:r w:rsidRPr="00D92EAD">
              <w:rPr>
                <w:sz w:val="20"/>
                <w:szCs w:val="20"/>
              </w:rPr>
              <w:t>1.5 (0.3)</w:t>
            </w:r>
          </w:p>
        </w:tc>
        <w:tc>
          <w:tcPr>
            <w:tcW w:w="530" w:type="pct"/>
            <w:hideMark/>
          </w:tcPr>
          <w:p w14:paraId="2C8521D7" w14:textId="77777777" w:rsidR="00C34951" w:rsidRPr="00D92EAD" w:rsidRDefault="00C34951" w:rsidP="00C34951">
            <w:pPr>
              <w:jc w:val="center"/>
              <w:rPr>
                <w:sz w:val="20"/>
                <w:szCs w:val="20"/>
              </w:rPr>
            </w:pPr>
            <w:r w:rsidRPr="00D92EAD">
              <w:rPr>
                <w:sz w:val="20"/>
                <w:szCs w:val="20"/>
              </w:rPr>
              <w:t>1.4 (0.3)</w:t>
            </w:r>
          </w:p>
        </w:tc>
        <w:tc>
          <w:tcPr>
            <w:tcW w:w="320" w:type="pct"/>
            <w:hideMark/>
          </w:tcPr>
          <w:p w14:paraId="0A6FFB9E"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1DA64506" w14:textId="77777777" w:rsidTr="00664771">
        <w:trPr>
          <w:trHeight w:val="330"/>
        </w:trPr>
        <w:tc>
          <w:tcPr>
            <w:tcW w:w="1271" w:type="pct"/>
            <w:tcBorders>
              <w:bottom w:val="single" w:sz="4" w:space="0" w:color="auto"/>
            </w:tcBorders>
            <w:hideMark/>
          </w:tcPr>
          <w:p w14:paraId="00703B18" w14:textId="77777777" w:rsidR="00C34951" w:rsidRPr="00D92EAD" w:rsidRDefault="00C34951" w:rsidP="004D3332">
            <w:pPr>
              <w:rPr>
                <w:sz w:val="20"/>
                <w:szCs w:val="20"/>
              </w:rPr>
            </w:pPr>
            <w:r w:rsidRPr="00D92EAD">
              <w:rPr>
                <w:sz w:val="20"/>
                <w:szCs w:val="20"/>
              </w:rPr>
              <w:t>LDL-cholesterol (mmol/L)</w:t>
            </w:r>
          </w:p>
        </w:tc>
        <w:tc>
          <w:tcPr>
            <w:tcW w:w="513" w:type="pct"/>
            <w:tcBorders>
              <w:bottom w:val="single" w:sz="4" w:space="0" w:color="auto"/>
            </w:tcBorders>
            <w:hideMark/>
          </w:tcPr>
          <w:p w14:paraId="6C97C203" w14:textId="77777777" w:rsidR="00C34951" w:rsidRPr="00D92EAD" w:rsidRDefault="00C34951" w:rsidP="00C34951">
            <w:pPr>
              <w:jc w:val="center"/>
              <w:rPr>
                <w:sz w:val="20"/>
                <w:szCs w:val="20"/>
              </w:rPr>
            </w:pPr>
            <w:r w:rsidRPr="00D92EAD">
              <w:rPr>
                <w:sz w:val="20"/>
                <w:szCs w:val="20"/>
              </w:rPr>
              <w:t>2.8 (0.7)</w:t>
            </w:r>
          </w:p>
        </w:tc>
        <w:tc>
          <w:tcPr>
            <w:tcW w:w="491" w:type="pct"/>
            <w:tcBorders>
              <w:bottom w:val="single" w:sz="4" w:space="0" w:color="auto"/>
            </w:tcBorders>
            <w:hideMark/>
          </w:tcPr>
          <w:p w14:paraId="14FAD312" w14:textId="77777777" w:rsidR="00C34951" w:rsidRPr="00D92EAD" w:rsidRDefault="00C34951" w:rsidP="00C34951">
            <w:pPr>
              <w:jc w:val="center"/>
              <w:rPr>
                <w:sz w:val="20"/>
                <w:szCs w:val="20"/>
              </w:rPr>
            </w:pPr>
            <w:r w:rsidRPr="00D92EAD">
              <w:rPr>
                <w:sz w:val="20"/>
                <w:szCs w:val="20"/>
              </w:rPr>
              <w:t>2.7 (0.7)</w:t>
            </w:r>
          </w:p>
        </w:tc>
        <w:tc>
          <w:tcPr>
            <w:tcW w:w="534" w:type="pct"/>
            <w:tcBorders>
              <w:bottom w:val="single" w:sz="4" w:space="0" w:color="auto"/>
            </w:tcBorders>
            <w:hideMark/>
          </w:tcPr>
          <w:p w14:paraId="758020CB" w14:textId="77777777" w:rsidR="00C34951" w:rsidRPr="00D92EAD" w:rsidRDefault="00C34951" w:rsidP="00C34951">
            <w:pPr>
              <w:jc w:val="center"/>
              <w:rPr>
                <w:sz w:val="20"/>
                <w:szCs w:val="20"/>
              </w:rPr>
            </w:pPr>
            <w:r w:rsidRPr="00D92EAD">
              <w:rPr>
                <w:sz w:val="20"/>
                <w:szCs w:val="20"/>
              </w:rPr>
              <w:t>2.9 (0.7)</w:t>
            </w:r>
          </w:p>
        </w:tc>
        <w:tc>
          <w:tcPr>
            <w:tcW w:w="284" w:type="pct"/>
            <w:tcBorders>
              <w:bottom w:val="single" w:sz="4" w:space="0" w:color="auto"/>
            </w:tcBorders>
            <w:hideMark/>
          </w:tcPr>
          <w:p w14:paraId="4F7701FB" w14:textId="77777777" w:rsidR="00C34951" w:rsidRPr="00D92EAD" w:rsidRDefault="00C34951" w:rsidP="00C34951">
            <w:pPr>
              <w:jc w:val="center"/>
              <w:rPr>
                <w:i/>
                <w:iCs/>
                <w:sz w:val="20"/>
                <w:szCs w:val="20"/>
              </w:rPr>
            </w:pPr>
            <w:r w:rsidRPr="00D92EAD">
              <w:rPr>
                <w:i/>
                <w:iCs/>
                <w:sz w:val="20"/>
                <w:szCs w:val="20"/>
              </w:rPr>
              <w:t>0.001</w:t>
            </w:r>
          </w:p>
        </w:tc>
        <w:tc>
          <w:tcPr>
            <w:tcW w:w="550" w:type="pct"/>
            <w:tcBorders>
              <w:bottom w:val="single" w:sz="4" w:space="0" w:color="auto"/>
            </w:tcBorders>
            <w:hideMark/>
          </w:tcPr>
          <w:p w14:paraId="2393EC4D" w14:textId="77777777" w:rsidR="00C34951" w:rsidRPr="00D92EAD" w:rsidRDefault="00C34951" w:rsidP="00C34951">
            <w:pPr>
              <w:jc w:val="center"/>
              <w:rPr>
                <w:sz w:val="20"/>
                <w:szCs w:val="20"/>
              </w:rPr>
            </w:pPr>
            <w:r w:rsidRPr="00D92EAD">
              <w:rPr>
                <w:sz w:val="20"/>
                <w:szCs w:val="20"/>
              </w:rPr>
              <w:t>2.8 (0.8</w:t>
            </w:r>
          </w:p>
        </w:tc>
        <w:tc>
          <w:tcPr>
            <w:tcW w:w="506" w:type="pct"/>
            <w:tcBorders>
              <w:bottom w:val="single" w:sz="4" w:space="0" w:color="auto"/>
            </w:tcBorders>
            <w:hideMark/>
          </w:tcPr>
          <w:p w14:paraId="7CDD11F2" w14:textId="77777777" w:rsidR="00C34951" w:rsidRPr="00D92EAD" w:rsidRDefault="00C34951" w:rsidP="00C34951">
            <w:pPr>
              <w:jc w:val="center"/>
              <w:rPr>
                <w:sz w:val="20"/>
                <w:szCs w:val="20"/>
              </w:rPr>
            </w:pPr>
            <w:r w:rsidRPr="00D92EAD">
              <w:rPr>
                <w:sz w:val="20"/>
                <w:szCs w:val="20"/>
              </w:rPr>
              <w:t>2.7 (0.6)</w:t>
            </w:r>
          </w:p>
        </w:tc>
        <w:tc>
          <w:tcPr>
            <w:tcW w:w="530" w:type="pct"/>
            <w:tcBorders>
              <w:bottom w:val="single" w:sz="4" w:space="0" w:color="auto"/>
            </w:tcBorders>
            <w:hideMark/>
          </w:tcPr>
          <w:p w14:paraId="48067829" w14:textId="77777777" w:rsidR="00C34951" w:rsidRPr="00D92EAD" w:rsidRDefault="00C34951" w:rsidP="00C34951">
            <w:pPr>
              <w:jc w:val="center"/>
              <w:rPr>
                <w:sz w:val="20"/>
                <w:szCs w:val="20"/>
              </w:rPr>
            </w:pPr>
            <w:r w:rsidRPr="00D92EAD">
              <w:rPr>
                <w:sz w:val="20"/>
                <w:szCs w:val="20"/>
              </w:rPr>
              <w:t>2.7 (0.7)</w:t>
            </w:r>
          </w:p>
        </w:tc>
        <w:tc>
          <w:tcPr>
            <w:tcW w:w="320" w:type="pct"/>
            <w:tcBorders>
              <w:bottom w:val="single" w:sz="4" w:space="0" w:color="auto"/>
            </w:tcBorders>
            <w:hideMark/>
          </w:tcPr>
          <w:p w14:paraId="3B3C917D" w14:textId="77777777" w:rsidR="00C34951" w:rsidRPr="00D92EAD" w:rsidRDefault="00C34951" w:rsidP="00C34951">
            <w:pPr>
              <w:jc w:val="center"/>
              <w:rPr>
                <w:sz w:val="20"/>
                <w:szCs w:val="20"/>
              </w:rPr>
            </w:pPr>
            <w:r w:rsidRPr="00D92EAD">
              <w:rPr>
                <w:sz w:val="20"/>
                <w:szCs w:val="20"/>
              </w:rPr>
              <w:t>0.679</w:t>
            </w:r>
          </w:p>
        </w:tc>
      </w:tr>
      <w:tr w:rsidR="00664771" w:rsidRPr="00D92EAD" w14:paraId="231985E7" w14:textId="77777777" w:rsidTr="00664771">
        <w:trPr>
          <w:trHeight w:val="330"/>
        </w:trPr>
        <w:tc>
          <w:tcPr>
            <w:tcW w:w="1271" w:type="pct"/>
            <w:tcBorders>
              <w:top w:val="single" w:sz="4" w:space="0" w:color="auto"/>
              <w:bottom w:val="single" w:sz="4" w:space="0" w:color="auto"/>
            </w:tcBorders>
          </w:tcPr>
          <w:p w14:paraId="0F168F60" w14:textId="2A8BEE31" w:rsidR="00664771" w:rsidRDefault="00664771" w:rsidP="004D3332">
            <w:pPr>
              <w:rPr>
                <w:sz w:val="20"/>
                <w:szCs w:val="20"/>
              </w:rPr>
            </w:pPr>
            <w:r>
              <w:rPr>
                <w:sz w:val="20"/>
                <w:szCs w:val="20"/>
              </w:rPr>
              <w:t>Metabolic risk scores</w:t>
            </w:r>
          </w:p>
        </w:tc>
        <w:tc>
          <w:tcPr>
            <w:tcW w:w="513" w:type="pct"/>
            <w:tcBorders>
              <w:top w:val="single" w:sz="4" w:space="0" w:color="auto"/>
              <w:bottom w:val="single" w:sz="4" w:space="0" w:color="auto"/>
            </w:tcBorders>
          </w:tcPr>
          <w:p w14:paraId="6F870501" w14:textId="77777777" w:rsidR="00664771" w:rsidRPr="00D92EAD" w:rsidRDefault="00664771" w:rsidP="00C34951">
            <w:pPr>
              <w:jc w:val="center"/>
              <w:rPr>
                <w:sz w:val="20"/>
                <w:szCs w:val="20"/>
              </w:rPr>
            </w:pPr>
          </w:p>
        </w:tc>
        <w:tc>
          <w:tcPr>
            <w:tcW w:w="491" w:type="pct"/>
            <w:tcBorders>
              <w:top w:val="single" w:sz="4" w:space="0" w:color="auto"/>
              <w:bottom w:val="single" w:sz="4" w:space="0" w:color="auto"/>
            </w:tcBorders>
          </w:tcPr>
          <w:p w14:paraId="29D7DADF" w14:textId="77777777" w:rsidR="00664771" w:rsidRPr="00D92EAD" w:rsidRDefault="00664771" w:rsidP="00C34951">
            <w:pPr>
              <w:jc w:val="center"/>
              <w:rPr>
                <w:sz w:val="20"/>
                <w:szCs w:val="20"/>
              </w:rPr>
            </w:pPr>
          </w:p>
        </w:tc>
        <w:tc>
          <w:tcPr>
            <w:tcW w:w="534" w:type="pct"/>
            <w:tcBorders>
              <w:top w:val="single" w:sz="4" w:space="0" w:color="auto"/>
              <w:bottom w:val="single" w:sz="4" w:space="0" w:color="auto"/>
            </w:tcBorders>
          </w:tcPr>
          <w:p w14:paraId="58F458E1" w14:textId="77777777" w:rsidR="00664771" w:rsidRPr="00D92EAD" w:rsidRDefault="00664771" w:rsidP="00C34951">
            <w:pPr>
              <w:jc w:val="center"/>
              <w:rPr>
                <w:sz w:val="20"/>
                <w:szCs w:val="20"/>
              </w:rPr>
            </w:pPr>
          </w:p>
        </w:tc>
        <w:tc>
          <w:tcPr>
            <w:tcW w:w="284" w:type="pct"/>
            <w:tcBorders>
              <w:top w:val="single" w:sz="4" w:space="0" w:color="auto"/>
              <w:bottom w:val="single" w:sz="4" w:space="0" w:color="auto"/>
            </w:tcBorders>
          </w:tcPr>
          <w:p w14:paraId="31028E99" w14:textId="77777777" w:rsidR="00664771" w:rsidRPr="00D92EAD" w:rsidRDefault="00664771" w:rsidP="00C34951">
            <w:pPr>
              <w:jc w:val="center"/>
              <w:rPr>
                <w:sz w:val="20"/>
                <w:szCs w:val="20"/>
              </w:rPr>
            </w:pPr>
          </w:p>
        </w:tc>
        <w:tc>
          <w:tcPr>
            <w:tcW w:w="550" w:type="pct"/>
            <w:tcBorders>
              <w:top w:val="single" w:sz="4" w:space="0" w:color="auto"/>
              <w:bottom w:val="single" w:sz="4" w:space="0" w:color="auto"/>
            </w:tcBorders>
          </w:tcPr>
          <w:p w14:paraId="4A255BC6" w14:textId="77777777" w:rsidR="00664771" w:rsidRPr="00D92EAD" w:rsidRDefault="00664771" w:rsidP="00C34951">
            <w:pPr>
              <w:jc w:val="center"/>
              <w:rPr>
                <w:sz w:val="20"/>
                <w:szCs w:val="20"/>
              </w:rPr>
            </w:pPr>
          </w:p>
        </w:tc>
        <w:tc>
          <w:tcPr>
            <w:tcW w:w="506" w:type="pct"/>
            <w:tcBorders>
              <w:top w:val="single" w:sz="4" w:space="0" w:color="auto"/>
              <w:bottom w:val="single" w:sz="4" w:space="0" w:color="auto"/>
            </w:tcBorders>
          </w:tcPr>
          <w:p w14:paraId="163E8CC1" w14:textId="77777777" w:rsidR="00664771" w:rsidRPr="00D92EAD" w:rsidRDefault="00664771" w:rsidP="00C34951">
            <w:pPr>
              <w:jc w:val="center"/>
              <w:rPr>
                <w:sz w:val="20"/>
                <w:szCs w:val="20"/>
              </w:rPr>
            </w:pPr>
          </w:p>
        </w:tc>
        <w:tc>
          <w:tcPr>
            <w:tcW w:w="530" w:type="pct"/>
            <w:tcBorders>
              <w:top w:val="single" w:sz="4" w:space="0" w:color="auto"/>
              <w:bottom w:val="single" w:sz="4" w:space="0" w:color="auto"/>
            </w:tcBorders>
          </w:tcPr>
          <w:p w14:paraId="78AA8913" w14:textId="77777777" w:rsidR="00664771" w:rsidRPr="00D92EAD" w:rsidRDefault="00664771" w:rsidP="00C34951">
            <w:pPr>
              <w:jc w:val="center"/>
              <w:rPr>
                <w:sz w:val="20"/>
                <w:szCs w:val="20"/>
              </w:rPr>
            </w:pPr>
          </w:p>
        </w:tc>
        <w:tc>
          <w:tcPr>
            <w:tcW w:w="320" w:type="pct"/>
            <w:tcBorders>
              <w:top w:val="single" w:sz="4" w:space="0" w:color="auto"/>
              <w:bottom w:val="single" w:sz="4" w:space="0" w:color="auto"/>
            </w:tcBorders>
          </w:tcPr>
          <w:p w14:paraId="41598A40" w14:textId="77777777" w:rsidR="00664771" w:rsidRPr="00D92EAD" w:rsidRDefault="00664771" w:rsidP="00C34951">
            <w:pPr>
              <w:jc w:val="center"/>
              <w:rPr>
                <w:sz w:val="20"/>
                <w:szCs w:val="20"/>
              </w:rPr>
            </w:pPr>
          </w:p>
        </w:tc>
      </w:tr>
      <w:tr w:rsidR="00E43189" w:rsidRPr="00D92EAD" w14:paraId="1237D479" w14:textId="77777777" w:rsidTr="00664771">
        <w:trPr>
          <w:trHeight w:val="330"/>
        </w:trPr>
        <w:tc>
          <w:tcPr>
            <w:tcW w:w="1271" w:type="pct"/>
            <w:tcBorders>
              <w:top w:val="single" w:sz="4" w:space="0" w:color="auto"/>
            </w:tcBorders>
            <w:hideMark/>
          </w:tcPr>
          <w:p w14:paraId="0EB2BE24" w14:textId="77777777" w:rsidR="00C34951" w:rsidRPr="00D92EAD" w:rsidRDefault="00C34951" w:rsidP="004D3332">
            <w:pPr>
              <w:rPr>
                <w:sz w:val="20"/>
                <w:szCs w:val="20"/>
              </w:rPr>
            </w:pPr>
            <w:r>
              <w:rPr>
                <w:sz w:val="20"/>
                <w:szCs w:val="20"/>
              </w:rPr>
              <w:t>Metabolic syndrome score</w:t>
            </w:r>
            <w:r w:rsidRPr="00D92EAD">
              <w:rPr>
                <w:sz w:val="20"/>
                <w:szCs w:val="20"/>
              </w:rPr>
              <w:t xml:space="preserve"> (</w:t>
            </w:r>
            <w:r>
              <w:rPr>
                <w:sz w:val="20"/>
                <w:szCs w:val="20"/>
              </w:rPr>
              <w:t>MetS</w:t>
            </w:r>
            <w:r w:rsidRPr="00D92EAD">
              <w:rPr>
                <w:sz w:val="20"/>
                <w:szCs w:val="20"/>
              </w:rPr>
              <w:t>)</w:t>
            </w:r>
          </w:p>
        </w:tc>
        <w:tc>
          <w:tcPr>
            <w:tcW w:w="513" w:type="pct"/>
            <w:tcBorders>
              <w:top w:val="single" w:sz="4" w:space="0" w:color="auto"/>
            </w:tcBorders>
            <w:hideMark/>
          </w:tcPr>
          <w:p w14:paraId="7A351F13" w14:textId="77777777" w:rsidR="00C34951" w:rsidRPr="00D92EAD" w:rsidRDefault="00C34951" w:rsidP="00C34951">
            <w:pPr>
              <w:jc w:val="center"/>
              <w:rPr>
                <w:sz w:val="20"/>
                <w:szCs w:val="20"/>
              </w:rPr>
            </w:pPr>
            <w:r w:rsidRPr="00D92EAD">
              <w:rPr>
                <w:sz w:val="20"/>
                <w:szCs w:val="20"/>
              </w:rPr>
              <w:t>-0.3 (2.5)</w:t>
            </w:r>
          </w:p>
        </w:tc>
        <w:tc>
          <w:tcPr>
            <w:tcW w:w="491" w:type="pct"/>
            <w:tcBorders>
              <w:top w:val="single" w:sz="4" w:space="0" w:color="auto"/>
            </w:tcBorders>
            <w:hideMark/>
          </w:tcPr>
          <w:p w14:paraId="62F61E5A" w14:textId="77777777" w:rsidR="00C34951" w:rsidRPr="00D92EAD" w:rsidRDefault="00C34951" w:rsidP="00C34951">
            <w:pPr>
              <w:jc w:val="center"/>
              <w:rPr>
                <w:sz w:val="20"/>
                <w:szCs w:val="20"/>
              </w:rPr>
            </w:pPr>
            <w:r w:rsidRPr="00D92EAD">
              <w:rPr>
                <w:sz w:val="20"/>
                <w:szCs w:val="20"/>
              </w:rPr>
              <w:t>-0.3 (2.7)</w:t>
            </w:r>
          </w:p>
        </w:tc>
        <w:tc>
          <w:tcPr>
            <w:tcW w:w="534" w:type="pct"/>
            <w:tcBorders>
              <w:top w:val="single" w:sz="4" w:space="0" w:color="auto"/>
            </w:tcBorders>
            <w:hideMark/>
          </w:tcPr>
          <w:p w14:paraId="16F745AE" w14:textId="77777777" w:rsidR="00C34951" w:rsidRPr="00D92EAD" w:rsidRDefault="00C34951" w:rsidP="00C34951">
            <w:pPr>
              <w:jc w:val="center"/>
              <w:rPr>
                <w:sz w:val="20"/>
                <w:szCs w:val="20"/>
              </w:rPr>
            </w:pPr>
            <w:r w:rsidRPr="00D92EAD">
              <w:rPr>
                <w:sz w:val="20"/>
                <w:szCs w:val="20"/>
              </w:rPr>
              <w:t>-0.2 (2.3)</w:t>
            </w:r>
          </w:p>
        </w:tc>
        <w:tc>
          <w:tcPr>
            <w:tcW w:w="284" w:type="pct"/>
            <w:tcBorders>
              <w:top w:val="single" w:sz="4" w:space="0" w:color="auto"/>
            </w:tcBorders>
            <w:hideMark/>
          </w:tcPr>
          <w:p w14:paraId="2738D5AA" w14:textId="77777777" w:rsidR="00C34951" w:rsidRPr="00D92EAD" w:rsidRDefault="00C34951" w:rsidP="00C34951">
            <w:pPr>
              <w:jc w:val="center"/>
              <w:rPr>
                <w:sz w:val="20"/>
                <w:szCs w:val="20"/>
              </w:rPr>
            </w:pPr>
            <w:r w:rsidRPr="00D92EAD">
              <w:rPr>
                <w:sz w:val="20"/>
                <w:szCs w:val="20"/>
              </w:rPr>
              <w:t>0.741</w:t>
            </w:r>
          </w:p>
        </w:tc>
        <w:tc>
          <w:tcPr>
            <w:tcW w:w="550" w:type="pct"/>
            <w:tcBorders>
              <w:top w:val="single" w:sz="4" w:space="0" w:color="auto"/>
            </w:tcBorders>
            <w:hideMark/>
          </w:tcPr>
          <w:p w14:paraId="4A69B01A" w14:textId="77777777" w:rsidR="00C34951" w:rsidRPr="00D92EAD" w:rsidRDefault="00C34951" w:rsidP="00C34951">
            <w:pPr>
              <w:jc w:val="center"/>
              <w:rPr>
                <w:sz w:val="20"/>
                <w:szCs w:val="20"/>
              </w:rPr>
            </w:pPr>
            <w:r w:rsidRPr="00D92EAD">
              <w:rPr>
                <w:sz w:val="20"/>
                <w:szCs w:val="20"/>
              </w:rPr>
              <w:t>-0.3 (2.5)</w:t>
            </w:r>
          </w:p>
        </w:tc>
        <w:tc>
          <w:tcPr>
            <w:tcW w:w="506" w:type="pct"/>
            <w:tcBorders>
              <w:top w:val="single" w:sz="4" w:space="0" w:color="auto"/>
            </w:tcBorders>
            <w:hideMark/>
          </w:tcPr>
          <w:p w14:paraId="5395AB03" w14:textId="77777777" w:rsidR="00C34951" w:rsidRPr="00D92EAD" w:rsidRDefault="00C34951" w:rsidP="00C34951">
            <w:pPr>
              <w:jc w:val="center"/>
              <w:rPr>
                <w:sz w:val="20"/>
                <w:szCs w:val="20"/>
              </w:rPr>
            </w:pPr>
            <w:r w:rsidRPr="00D92EAD">
              <w:rPr>
                <w:sz w:val="20"/>
                <w:szCs w:val="20"/>
              </w:rPr>
              <w:t>-0.6 (2.3)</w:t>
            </w:r>
          </w:p>
        </w:tc>
        <w:tc>
          <w:tcPr>
            <w:tcW w:w="530" w:type="pct"/>
            <w:tcBorders>
              <w:top w:val="single" w:sz="4" w:space="0" w:color="auto"/>
            </w:tcBorders>
            <w:hideMark/>
          </w:tcPr>
          <w:p w14:paraId="2FCE7C90" w14:textId="77777777" w:rsidR="00C34951" w:rsidRPr="00D92EAD" w:rsidRDefault="00C34951" w:rsidP="00C34951">
            <w:pPr>
              <w:jc w:val="center"/>
              <w:rPr>
                <w:sz w:val="20"/>
                <w:szCs w:val="20"/>
              </w:rPr>
            </w:pPr>
            <w:r w:rsidRPr="00D92EAD">
              <w:rPr>
                <w:sz w:val="20"/>
                <w:szCs w:val="20"/>
              </w:rPr>
              <w:t>0.1 (2.5)</w:t>
            </w:r>
          </w:p>
        </w:tc>
        <w:tc>
          <w:tcPr>
            <w:tcW w:w="320" w:type="pct"/>
            <w:tcBorders>
              <w:top w:val="single" w:sz="4" w:space="0" w:color="auto"/>
            </w:tcBorders>
            <w:hideMark/>
          </w:tcPr>
          <w:p w14:paraId="1F8D7E6D" w14:textId="77777777" w:rsidR="00C34951" w:rsidRPr="00D92EAD" w:rsidRDefault="00C34951" w:rsidP="00C34951">
            <w:pPr>
              <w:jc w:val="center"/>
              <w:rPr>
                <w:sz w:val="20"/>
                <w:szCs w:val="20"/>
              </w:rPr>
            </w:pPr>
            <w:r w:rsidRPr="00D92EAD">
              <w:rPr>
                <w:sz w:val="20"/>
                <w:szCs w:val="20"/>
              </w:rPr>
              <w:t>0.08</w:t>
            </w:r>
          </w:p>
        </w:tc>
      </w:tr>
      <w:tr w:rsidR="00E43189" w:rsidRPr="00D92EAD" w14:paraId="77B1BA7D" w14:textId="77777777" w:rsidTr="00664771">
        <w:trPr>
          <w:trHeight w:val="330"/>
        </w:trPr>
        <w:tc>
          <w:tcPr>
            <w:tcW w:w="1271" w:type="pct"/>
            <w:tcBorders>
              <w:bottom w:val="single" w:sz="4" w:space="0" w:color="auto"/>
            </w:tcBorders>
            <w:hideMark/>
          </w:tcPr>
          <w:p w14:paraId="02DED444" w14:textId="77777777" w:rsidR="00C34951" w:rsidRPr="00D92EAD" w:rsidRDefault="00C34951" w:rsidP="004D3332">
            <w:pPr>
              <w:rPr>
                <w:sz w:val="20"/>
                <w:szCs w:val="20"/>
              </w:rPr>
            </w:pPr>
            <w:r w:rsidRPr="00D92EAD">
              <w:rPr>
                <w:sz w:val="20"/>
                <w:szCs w:val="20"/>
              </w:rPr>
              <w:t>Fatty liver index (FLI)</w:t>
            </w:r>
          </w:p>
        </w:tc>
        <w:tc>
          <w:tcPr>
            <w:tcW w:w="513" w:type="pct"/>
            <w:tcBorders>
              <w:bottom w:val="single" w:sz="4" w:space="0" w:color="auto"/>
            </w:tcBorders>
            <w:hideMark/>
          </w:tcPr>
          <w:p w14:paraId="3981F1EC" w14:textId="77777777" w:rsidR="00C34951" w:rsidRPr="00D92EAD" w:rsidRDefault="00C34951" w:rsidP="00C34951">
            <w:pPr>
              <w:jc w:val="center"/>
              <w:rPr>
                <w:sz w:val="20"/>
                <w:szCs w:val="20"/>
              </w:rPr>
            </w:pPr>
            <w:r w:rsidRPr="00D92EAD">
              <w:rPr>
                <w:sz w:val="20"/>
                <w:szCs w:val="20"/>
              </w:rPr>
              <w:t>0.9 (1.6)</w:t>
            </w:r>
          </w:p>
        </w:tc>
        <w:tc>
          <w:tcPr>
            <w:tcW w:w="491" w:type="pct"/>
            <w:tcBorders>
              <w:bottom w:val="single" w:sz="4" w:space="0" w:color="auto"/>
            </w:tcBorders>
            <w:hideMark/>
          </w:tcPr>
          <w:p w14:paraId="492AAD93" w14:textId="77777777" w:rsidR="00C34951" w:rsidRPr="00D92EAD" w:rsidRDefault="00C34951" w:rsidP="00C34951">
            <w:pPr>
              <w:jc w:val="center"/>
              <w:rPr>
                <w:sz w:val="20"/>
                <w:szCs w:val="20"/>
              </w:rPr>
            </w:pPr>
            <w:r w:rsidRPr="00D92EAD">
              <w:rPr>
                <w:sz w:val="20"/>
                <w:szCs w:val="20"/>
              </w:rPr>
              <w:t>0.9 (1.7)</w:t>
            </w:r>
          </w:p>
        </w:tc>
        <w:tc>
          <w:tcPr>
            <w:tcW w:w="534" w:type="pct"/>
            <w:tcBorders>
              <w:bottom w:val="single" w:sz="4" w:space="0" w:color="auto"/>
            </w:tcBorders>
            <w:hideMark/>
          </w:tcPr>
          <w:p w14:paraId="0551ABC9" w14:textId="77777777" w:rsidR="00C34951" w:rsidRPr="00D92EAD" w:rsidRDefault="00C34951" w:rsidP="00C34951">
            <w:pPr>
              <w:jc w:val="center"/>
              <w:rPr>
                <w:sz w:val="20"/>
                <w:szCs w:val="20"/>
              </w:rPr>
            </w:pPr>
            <w:r w:rsidRPr="00D92EAD">
              <w:rPr>
                <w:sz w:val="20"/>
                <w:szCs w:val="20"/>
              </w:rPr>
              <w:t>0.9 (1.6)</w:t>
            </w:r>
          </w:p>
        </w:tc>
        <w:tc>
          <w:tcPr>
            <w:tcW w:w="284" w:type="pct"/>
            <w:tcBorders>
              <w:bottom w:val="single" w:sz="4" w:space="0" w:color="auto"/>
            </w:tcBorders>
            <w:hideMark/>
          </w:tcPr>
          <w:p w14:paraId="2937E728" w14:textId="77777777" w:rsidR="00C34951" w:rsidRPr="00D92EAD" w:rsidRDefault="00C34951" w:rsidP="00C34951">
            <w:pPr>
              <w:jc w:val="center"/>
              <w:rPr>
                <w:sz w:val="20"/>
                <w:szCs w:val="20"/>
              </w:rPr>
            </w:pPr>
            <w:r w:rsidRPr="00D92EAD">
              <w:rPr>
                <w:sz w:val="20"/>
                <w:szCs w:val="20"/>
              </w:rPr>
              <w:t>0.728</w:t>
            </w:r>
          </w:p>
        </w:tc>
        <w:tc>
          <w:tcPr>
            <w:tcW w:w="550" w:type="pct"/>
            <w:tcBorders>
              <w:bottom w:val="single" w:sz="4" w:space="0" w:color="auto"/>
            </w:tcBorders>
            <w:hideMark/>
          </w:tcPr>
          <w:p w14:paraId="60ABB8A7" w14:textId="77777777" w:rsidR="00C34951" w:rsidRPr="00D92EAD" w:rsidRDefault="00C34951" w:rsidP="00C34951">
            <w:pPr>
              <w:jc w:val="center"/>
              <w:rPr>
                <w:sz w:val="20"/>
                <w:szCs w:val="20"/>
              </w:rPr>
            </w:pPr>
            <w:r w:rsidRPr="00D92EAD">
              <w:rPr>
                <w:sz w:val="20"/>
                <w:szCs w:val="20"/>
              </w:rPr>
              <w:t>0.8 (1.2)</w:t>
            </w:r>
          </w:p>
        </w:tc>
        <w:tc>
          <w:tcPr>
            <w:tcW w:w="506" w:type="pct"/>
            <w:tcBorders>
              <w:bottom w:val="single" w:sz="4" w:space="0" w:color="auto"/>
            </w:tcBorders>
            <w:hideMark/>
          </w:tcPr>
          <w:p w14:paraId="36D7D7AE" w14:textId="77777777" w:rsidR="00C34951" w:rsidRPr="00D92EAD" w:rsidRDefault="00C34951" w:rsidP="00C34951">
            <w:pPr>
              <w:jc w:val="center"/>
              <w:rPr>
                <w:sz w:val="20"/>
                <w:szCs w:val="20"/>
              </w:rPr>
            </w:pPr>
            <w:r w:rsidRPr="00D92EAD">
              <w:rPr>
                <w:sz w:val="20"/>
                <w:szCs w:val="20"/>
              </w:rPr>
              <w:t>0.9 (1.6)</w:t>
            </w:r>
          </w:p>
        </w:tc>
        <w:tc>
          <w:tcPr>
            <w:tcW w:w="530" w:type="pct"/>
            <w:tcBorders>
              <w:bottom w:val="single" w:sz="4" w:space="0" w:color="auto"/>
            </w:tcBorders>
            <w:hideMark/>
          </w:tcPr>
          <w:p w14:paraId="1179EF1A" w14:textId="77777777" w:rsidR="00C34951" w:rsidRPr="00D92EAD" w:rsidRDefault="00C34951" w:rsidP="00C34951">
            <w:pPr>
              <w:jc w:val="center"/>
              <w:rPr>
                <w:sz w:val="20"/>
                <w:szCs w:val="20"/>
              </w:rPr>
            </w:pPr>
            <w:r w:rsidRPr="00D92EAD">
              <w:rPr>
                <w:sz w:val="20"/>
                <w:szCs w:val="20"/>
              </w:rPr>
              <w:t>1.3 (2.2)</w:t>
            </w:r>
          </w:p>
        </w:tc>
        <w:tc>
          <w:tcPr>
            <w:tcW w:w="320" w:type="pct"/>
            <w:tcBorders>
              <w:bottom w:val="single" w:sz="4" w:space="0" w:color="auto"/>
            </w:tcBorders>
            <w:hideMark/>
          </w:tcPr>
          <w:p w14:paraId="0DD67777" w14:textId="77777777" w:rsidR="00C34951" w:rsidRPr="00D92EAD" w:rsidRDefault="00C34951" w:rsidP="00C34951">
            <w:pPr>
              <w:jc w:val="center"/>
              <w:rPr>
                <w:i/>
                <w:iCs/>
                <w:sz w:val="20"/>
                <w:szCs w:val="20"/>
              </w:rPr>
            </w:pPr>
            <w:r w:rsidRPr="00D92EAD">
              <w:rPr>
                <w:i/>
                <w:iCs/>
                <w:sz w:val="20"/>
                <w:szCs w:val="20"/>
              </w:rPr>
              <w:t>0.003</w:t>
            </w:r>
          </w:p>
        </w:tc>
      </w:tr>
      <w:tr w:rsidR="00664771" w:rsidRPr="00D92EAD" w14:paraId="69838331" w14:textId="77777777" w:rsidTr="00664771">
        <w:trPr>
          <w:trHeight w:val="330"/>
        </w:trPr>
        <w:tc>
          <w:tcPr>
            <w:tcW w:w="5000" w:type="pct"/>
            <w:gridSpan w:val="9"/>
            <w:tcBorders>
              <w:top w:val="single" w:sz="4" w:space="0" w:color="auto"/>
              <w:bottom w:val="single" w:sz="4" w:space="0" w:color="auto"/>
            </w:tcBorders>
          </w:tcPr>
          <w:p w14:paraId="57FB94AD" w14:textId="2B3F5C24" w:rsidR="00664771" w:rsidRPr="00D92EAD" w:rsidRDefault="00664771" w:rsidP="00664771">
            <w:pPr>
              <w:rPr>
                <w:i/>
                <w:iCs/>
                <w:sz w:val="20"/>
                <w:szCs w:val="20"/>
              </w:rPr>
            </w:pPr>
            <w:r>
              <w:rPr>
                <w:sz w:val="20"/>
                <w:szCs w:val="20"/>
              </w:rPr>
              <w:t>Tryptophan-kynurenine pathway metabolite concentrations and ratios</w:t>
            </w:r>
          </w:p>
        </w:tc>
      </w:tr>
      <w:tr w:rsidR="00E43189" w:rsidRPr="00D92EAD" w14:paraId="558A2E0A" w14:textId="77777777" w:rsidTr="00664771">
        <w:trPr>
          <w:trHeight w:val="330"/>
        </w:trPr>
        <w:tc>
          <w:tcPr>
            <w:tcW w:w="1271" w:type="pct"/>
            <w:tcBorders>
              <w:top w:val="single" w:sz="4" w:space="0" w:color="auto"/>
            </w:tcBorders>
            <w:hideMark/>
          </w:tcPr>
          <w:p w14:paraId="784C3854" w14:textId="77777777" w:rsidR="00C34951" w:rsidRPr="00D92EAD" w:rsidRDefault="00C34951" w:rsidP="004D3332">
            <w:pPr>
              <w:rPr>
                <w:sz w:val="20"/>
                <w:szCs w:val="20"/>
              </w:rPr>
            </w:pPr>
            <w:r w:rsidRPr="00D92EAD">
              <w:rPr>
                <w:sz w:val="20"/>
                <w:szCs w:val="20"/>
              </w:rPr>
              <w:t>Tryptophan (TRP) (µmol/L)</w:t>
            </w:r>
          </w:p>
        </w:tc>
        <w:tc>
          <w:tcPr>
            <w:tcW w:w="513" w:type="pct"/>
            <w:tcBorders>
              <w:top w:val="single" w:sz="4" w:space="0" w:color="auto"/>
            </w:tcBorders>
            <w:hideMark/>
          </w:tcPr>
          <w:p w14:paraId="1F19F683" w14:textId="77777777" w:rsidR="00C34951" w:rsidRPr="00D92EAD" w:rsidRDefault="00C34951" w:rsidP="00C34951">
            <w:pPr>
              <w:jc w:val="center"/>
              <w:rPr>
                <w:sz w:val="20"/>
                <w:szCs w:val="20"/>
              </w:rPr>
            </w:pPr>
            <w:r w:rsidRPr="00D92EAD">
              <w:rPr>
                <w:sz w:val="20"/>
                <w:szCs w:val="20"/>
              </w:rPr>
              <w:t>59.4 (9.9)</w:t>
            </w:r>
          </w:p>
        </w:tc>
        <w:tc>
          <w:tcPr>
            <w:tcW w:w="491" w:type="pct"/>
            <w:tcBorders>
              <w:top w:val="single" w:sz="4" w:space="0" w:color="auto"/>
            </w:tcBorders>
            <w:hideMark/>
          </w:tcPr>
          <w:p w14:paraId="4212CD24" w14:textId="77777777" w:rsidR="00C34951" w:rsidRPr="00D92EAD" w:rsidRDefault="00C34951" w:rsidP="00C34951">
            <w:pPr>
              <w:jc w:val="center"/>
              <w:rPr>
                <w:sz w:val="20"/>
                <w:szCs w:val="20"/>
              </w:rPr>
            </w:pPr>
            <w:r w:rsidRPr="00D92EAD">
              <w:rPr>
                <w:sz w:val="20"/>
                <w:szCs w:val="20"/>
              </w:rPr>
              <w:t>59.2 (10.3)</w:t>
            </w:r>
          </w:p>
        </w:tc>
        <w:tc>
          <w:tcPr>
            <w:tcW w:w="534" w:type="pct"/>
            <w:tcBorders>
              <w:top w:val="single" w:sz="4" w:space="0" w:color="auto"/>
            </w:tcBorders>
            <w:hideMark/>
          </w:tcPr>
          <w:p w14:paraId="6654B7D7" w14:textId="77777777" w:rsidR="00C34951" w:rsidRPr="00D92EAD" w:rsidRDefault="00C34951" w:rsidP="00C34951">
            <w:pPr>
              <w:jc w:val="center"/>
              <w:rPr>
                <w:sz w:val="20"/>
                <w:szCs w:val="20"/>
              </w:rPr>
            </w:pPr>
            <w:r w:rsidRPr="00D92EAD">
              <w:rPr>
                <w:sz w:val="20"/>
                <w:szCs w:val="20"/>
              </w:rPr>
              <w:t>59.6 (9.5)</w:t>
            </w:r>
          </w:p>
        </w:tc>
        <w:tc>
          <w:tcPr>
            <w:tcW w:w="284" w:type="pct"/>
            <w:tcBorders>
              <w:top w:val="single" w:sz="4" w:space="0" w:color="auto"/>
            </w:tcBorders>
            <w:hideMark/>
          </w:tcPr>
          <w:p w14:paraId="5B1DA42C" w14:textId="77777777" w:rsidR="00C34951" w:rsidRPr="00D92EAD" w:rsidRDefault="00C34951" w:rsidP="00C34951">
            <w:pPr>
              <w:jc w:val="center"/>
              <w:rPr>
                <w:sz w:val="20"/>
                <w:szCs w:val="20"/>
              </w:rPr>
            </w:pPr>
            <w:r w:rsidRPr="00D92EAD">
              <w:rPr>
                <w:sz w:val="20"/>
                <w:szCs w:val="20"/>
              </w:rPr>
              <w:t>0.576</w:t>
            </w:r>
          </w:p>
        </w:tc>
        <w:tc>
          <w:tcPr>
            <w:tcW w:w="550" w:type="pct"/>
            <w:tcBorders>
              <w:top w:val="single" w:sz="4" w:space="0" w:color="auto"/>
            </w:tcBorders>
            <w:hideMark/>
          </w:tcPr>
          <w:p w14:paraId="1B30097F" w14:textId="77777777" w:rsidR="00C34951" w:rsidRPr="00D92EAD" w:rsidRDefault="00C34951" w:rsidP="00C34951">
            <w:pPr>
              <w:jc w:val="center"/>
              <w:rPr>
                <w:sz w:val="20"/>
                <w:szCs w:val="20"/>
              </w:rPr>
            </w:pPr>
            <w:r w:rsidRPr="00D92EAD">
              <w:rPr>
                <w:sz w:val="20"/>
                <w:szCs w:val="20"/>
              </w:rPr>
              <w:t>60.7 (10.1)</w:t>
            </w:r>
          </w:p>
        </w:tc>
        <w:tc>
          <w:tcPr>
            <w:tcW w:w="506" w:type="pct"/>
            <w:tcBorders>
              <w:top w:val="single" w:sz="4" w:space="0" w:color="auto"/>
            </w:tcBorders>
            <w:hideMark/>
          </w:tcPr>
          <w:p w14:paraId="1CE91AFD" w14:textId="77777777" w:rsidR="00C34951" w:rsidRPr="00D92EAD" w:rsidRDefault="00C34951" w:rsidP="00C34951">
            <w:pPr>
              <w:jc w:val="center"/>
              <w:rPr>
                <w:sz w:val="20"/>
                <w:szCs w:val="20"/>
              </w:rPr>
            </w:pPr>
            <w:r w:rsidRPr="00D92EAD">
              <w:rPr>
                <w:sz w:val="20"/>
                <w:szCs w:val="20"/>
              </w:rPr>
              <w:t>55.9 (8.5)</w:t>
            </w:r>
          </w:p>
        </w:tc>
        <w:tc>
          <w:tcPr>
            <w:tcW w:w="530" w:type="pct"/>
            <w:tcBorders>
              <w:top w:val="single" w:sz="4" w:space="0" w:color="auto"/>
            </w:tcBorders>
            <w:hideMark/>
          </w:tcPr>
          <w:p w14:paraId="35BD2B2F" w14:textId="77777777" w:rsidR="00C34951" w:rsidRPr="00D92EAD" w:rsidRDefault="00C34951" w:rsidP="00C34951">
            <w:pPr>
              <w:jc w:val="center"/>
              <w:rPr>
                <w:sz w:val="20"/>
                <w:szCs w:val="20"/>
              </w:rPr>
            </w:pPr>
            <w:r w:rsidRPr="00D92EAD">
              <w:rPr>
                <w:sz w:val="20"/>
                <w:szCs w:val="20"/>
              </w:rPr>
              <w:t>60.7 (10.2)</w:t>
            </w:r>
          </w:p>
        </w:tc>
        <w:tc>
          <w:tcPr>
            <w:tcW w:w="320" w:type="pct"/>
            <w:tcBorders>
              <w:top w:val="single" w:sz="4" w:space="0" w:color="auto"/>
            </w:tcBorders>
            <w:hideMark/>
          </w:tcPr>
          <w:p w14:paraId="352E8AA8"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5BF15921" w14:textId="77777777" w:rsidTr="00E43189">
        <w:trPr>
          <w:trHeight w:val="330"/>
        </w:trPr>
        <w:tc>
          <w:tcPr>
            <w:tcW w:w="1271" w:type="pct"/>
            <w:hideMark/>
          </w:tcPr>
          <w:p w14:paraId="31151BC3" w14:textId="77777777" w:rsidR="00C34951" w:rsidRPr="00D92EAD" w:rsidRDefault="00C34951" w:rsidP="004D3332">
            <w:pPr>
              <w:rPr>
                <w:sz w:val="20"/>
                <w:szCs w:val="20"/>
              </w:rPr>
            </w:pPr>
            <w:r w:rsidRPr="00D92EAD">
              <w:rPr>
                <w:sz w:val="20"/>
                <w:szCs w:val="20"/>
              </w:rPr>
              <w:t>Kynurenine (KYN) (µmol/L)</w:t>
            </w:r>
          </w:p>
        </w:tc>
        <w:tc>
          <w:tcPr>
            <w:tcW w:w="513" w:type="pct"/>
            <w:hideMark/>
          </w:tcPr>
          <w:p w14:paraId="11D6D16C" w14:textId="77777777" w:rsidR="00C34951" w:rsidRPr="00D92EAD" w:rsidRDefault="00C34951" w:rsidP="00C34951">
            <w:pPr>
              <w:jc w:val="center"/>
              <w:rPr>
                <w:sz w:val="20"/>
                <w:szCs w:val="20"/>
              </w:rPr>
            </w:pPr>
            <w:r w:rsidRPr="00D92EAD">
              <w:rPr>
                <w:sz w:val="20"/>
                <w:szCs w:val="20"/>
              </w:rPr>
              <w:t>1.5 (0.3)</w:t>
            </w:r>
          </w:p>
        </w:tc>
        <w:tc>
          <w:tcPr>
            <w:tcW w:w="491" w:type="pct"/>
            <w:hideMark/>
          </w:tcPr>
          <w:p w14:paraId="792CDDF1" w14:textId="77777777" w:rsidR="00C34951" w:rsidRPr="00D92EAD" w:rsidRDefault="00C34951" w:rsidP="00C34951">
            <w:pPr>
              <w:jc w:val="center"/>
              <w:rPr>
                <w:sz w:val="20"/>
                <w:szCs w:val="20"/>
              </w:rPr>
            </w:pPr>
            <w:r w:rsidRPr="00D92EAD">
              <w:rPr>
                <w:sz w:val="20"/>
                <w:szCs w:val="20"/>
              </w:rPr>
              <w:t>1.5 (0.3)</w:t>
            </w:r>
          </w:p>
        </w:tc>
        <w:tc>
          <w:tcPr>
            <w:tcW w:w="534" w:type="pct"/>
            <w:hideMark/>
          </w:tcPr>
          <w:p w14:paraId="494B7238" w14:textId="77777777" w:rsidR="00C34951" w:rsidRPr="00D92EAD" w:rsidRDefault="00C34951" w:rsidP="00C34951">
            <w:pPr>
              <w:jc w:val="center"/>
              <w:rPr>
                <w:sz w:val="20"/>
                <w:szCs w:val="20"/>
              </w:rPr>
            </w:pPr>
            <w:r w:rsidRPr="00D92EAD">
              <w:rPr>
                <w:sz w:val="20"/>
                <w:szCs w:val="20"/>
              </w:rPr>
              <w:t>1.5 (0.3)</w:t>
            </w:r>
          </w:p>
        </w:tc>
        <w:tc>
          <w:tcPr>
            <w:tcW w:w="284" w:type="pct"/>
            <w:hideMark/>
          </w:tcPr>
          <w:p w14:paraId="6E6997FF" w14:textId="77777777" w:rsidR="00C34951" w:rsidRPr="00D92EAD" w:rsidRDefault="00C34951" w:rsidP="00C34951">
            <w:pPr>
              <w:jc w:val="center"/>
              <w:rPr>
                <w:sz w:val="20"/>
                <w:szCs w:val="20"/>
              </w:rPr>
            </w:pPr>
            <w:r w:rsidRPr="00D92EAD">
              <w:rPr>
                <w:sz w:val="20"/>
                <w:szCs w:val="20"/>
              </w:rPr>
              <w:t>0.394</w:t>
            </w:r>
          </w:p>
        </w:tc>
        <w:tc>
          <w:tcPr>
            <w:tcW w:w="550" w:type="pct"/>
            <w:hideMark/>
          </w:tcPr>
          <w:p w14:paraId="63F900AE" w14:textId="77777777" w:rsidR="00C34951" w:rsidRPr="00D92EAD" w:rsidRDefault="00C34951" w:rsidP="00C34951">
            <w:pPr>
              <w:jc w:val="center"/>
              <w:rPr>
                <w:sz w:val="20"/>
                <w:szCs w:val="20"/>
              </w:rPr>
            </w:pPr>
            <w:r w:rsidRPr="00D92EAD">
              <w:rPr>
                <w:sz w:val="20"/>
                <w:szCs w:val="20"/>
              </w:rPr>
              <w:t>1.5 (0.3)</w:t>
            </w:r>
          </w:p>
        </w:tc>
        <w:tc>
          <w:tcPr>
            <w:tcW w:w="506" w:type="pct"/>
            <w:hideMark/>
          </w:tcPr>
          <w:p w14:paraId="629BF48A" w14:textId="77777777" w:rsidR="00C34951" w:rsidRPr="00D92EAD" w:rsidRDefault="00C34951" w:rsidP="00C34951">
            <w:pPr>
              <w:jc w:val="center"/>
              <w:rPr>
                <w:sz w:val="20"/>
                <w:szCs w:val="20"/>
              </w:rPr>
            </w:pPr>
            <w:r w:rsidRPr="00D92EAD">
              <w:rPr>
                <w:sz w:val="20"/>
                <w:szCs w:val="20"/>
              </w:rPr>
              <w:t>1.5 (0.3)</w:t>
            </w:r>
          </w:p>
        </w:tc>
        <w:tc>
          <w:tcPr>
            <w:tcW w:w="530" w:type="pct"/>
            <w:hideMark/>
          </w:tcPr>
          <w:p w14:paraId="14015077" w14:textId="77777777" w:rsidR="00C34951" w:rsidRPr="00D92EAD" w:rsidRDefault="00C34951" w:rsidP="00C34951">
            <w:pPr>
              <w:jc w:val="center"/>
              <w:rPr>
                <w:sz w:val="20"/>
                <w:szCs w:val="20"/>
              </w:rPr>
            </w:pPr>
            <w:r w:rsidRPr="00D92EAD">
              <w:rPr>
                <w:sz w:val="20"/>
                <w:szCs w:val="20"/>
              </w:rPr>
              <w:t>1.6 (0.3)</w:t>
            </w:r>
          </w:p>
        </w:tc>
        <w:tc>
          <w:tcPr>
            <w:tcW w:w="320" w:type="pct"/>
            <w:hideMark/>
          </w:tcPr>
          <w:p w14:paraId="1178A226" w14:textId="77777777" w:rsidR="00C34951" w:rsidRPr="00D92EAD" w:rsidRDefault="00C34951" w:rsidP="00C34951">
            <w:pPr>
              <w:jc w:val="center"/>
              <w:rPr>
                <w:i/>
                <w:iCs/>
                <w:sz w:val="20"/>
                <w:szCs w:val="20"/>
              </w:rPr>
            </w:pPr>
            <w:r w:rsidRPr="00D92EAD">
              <w:rPr>
                <w:i/>
                <w:iCs/>
                <w:sz w:val="20"/>
                <w:szCs w:val="20"/>
              </w:rPr>
              <w:t>0.017</w:t>
            </w:r>
          </w:p>
        </w:tc>
      </w:tr>
      <w:tr w:rsidR="00E43189" w:rsidRPr="00D92EAD" w14:paraId="35AC5E4A" w14:textId="77777777" w:rsidTr="00E43189">
        <w:trPr>
          <w:trHeight w:val="330"/>
        </w:trPr>
        <w:tc>
          <w:tcPr>
            <w:tcW w:w="1271" w:type="pct"/>
            <w:hideMark/>
          </w:tcPr>
          <w:p w14:paraId="54F53236" w14:textId="77777777" w:rsidR="00C34951" w:rsidRPr="00D92EAD" w:rsidRDefault="00C34951" w:rsidP="004D3332">
            <w:pPr>
              <w:rPr>
                <w:sz w:val="20"/>
                <w:szCs w:val="20"/>
              </w:rPr>
            </w:pPr>
            <w:r w:rsidRPr="00D92EAD">
              <w:rPr>
                <w:sz w:val="20"/>
                <w:szCs w:val="20"/>
              </w:rPr>
              <w:t>Kynurenic acid  (KA) (nmol/L)</w:t>
            </w:r>
          </w:p>
        </w:tc>
        <w:tc>
          <w:tcPr>
            <w:tcW w:w="513" w:type="pct"/>
            <w:hideMark/>
          </w:tcPr>
          <w:p w14:paraId="5D9418AF" w14:textId="77777777" w:rsidR="00C34951" w:rsidRPr="00D92EAD" w:rsidRDefault="00C34951" w:rsidP="00C34951">
            <w:pPr>
              <w:jc w:val="center"/>
              <w:rPr>
                <w:sz w:val="20"/>
                <w:szCs w:val="20"/>
              </w:rPr>
            </w:pPr>
            <w:r w:rsidRPr="00D92EAD">
              <w:rPr>
                <w:sz w:val="20"/>
                <w:szCs w:val="20"/>
              </w:rPr>
              <w:t>47.6 (15.6)</w:t>
            </w:r>
          </w:p>
        </w:tc>
        <w:tc>
          <w:tcPr>
            <w:tcW w:w="491" w:type="pct"/>
            <w:hideMark/>
          </w:tcPr>
          <w:p w14:paraId="1583CDF7" w14:textId="77777777" w:rsidR="00C34951" w:rsidRPr="00D92EAD" w:rsidRDefault="00C34951" w:rsidP="00C34951">
            <w:pPr>
              <w:jc w:val="center"/>
              <w:rPr>
                <w:sz w:val="20"/>
                <w:szCs w:val="20"/>
              </w:rPr>
            </w:pPr>
            <w:r w:rsidRPr="00D92EAD">
              <w:rPr>
                <w:sz w:val="20"/>
                <w:szCs w:val="20"/>
              </w:rPr>
              <w:t>47.9 (16.9)</w:t>
            </w:r>
          </w:p>
        </w:tc>
        <w:tc>
          <w:tcPr>
            <w:tcW w:w="534" w:type="pct"/>
            <w:hideMark/>
          </w:tcPr>
          <w:p w14:paraId="7C812EC7" w14:textId="77777777" w:rsidR="00C34951" w:rsidRPr="00D92EAD" w:rsidRDefault="00C34951" w:rsidP="00C34951">
            <w:pPr>
              <w:jc w:val="center"/>
              <w:rPr>
                <w:sz w:val="20"/>
                <w:szCs w:val="20"/>
              </w:rPr>
            </w:pPr>
            <w:r w:rsidRPr="00D92EAD">
              <w:rPr>
                <w:sz w:val="20"/>
                <w:szCs w:val="20"/>
              </w:rPr>
              <w:t>47.3 (14.1)</w:t>
            </w:r>
          </w:p>
        </w:tc>
        <w:tc>
          <w:tcPr>
            <w:tcW w:w="284" w:type="pct"/>
            <w:hideMark/>
          </w:tcPr>
          <w:p w14:paraId="02EC9563" w14:textId="77777777" w:rsidR="00C34951" w:rsidRPr="00D92EAD" w:rsidRDefault="00C34951" w:rsidP="00C34951">
            <w:pPr>
              <w:jc w:val="center"/>
              <w:rPr>
                <w:sz w:val="20"/>
                <w:szCs w:val="20"/>
              </w:rPr>
            </w:pPr>
            <w:r w:rsidRPr="00D92EAD">
              <w:rPr>
                <w:sz w:val="20"/>
                <w:szCs w:val="20"/>
              </w:rPr>
              <w:t>0.657</w:t>
            </w:r>
          </w:p>
        </w:tc>
        <w:tc>
          <w:tcPr>
            <w:tcW w:w="550" w:type="pct"/>
            <w:hideMark/>
          </w:tcPr>
          <w:p w14:paraId="492BABA4" w14:textId="77777777" w:rsidR="00C34951" w:rsidRPr="00D92EAD" w:rsidRDefault="00C34951" w:rsidP="00C34951">
            <w:pPr>
              <w:jc w:val="center"/>
              <w:rPr>
                <w:sz w:val="20"/>
                <w:szCs w:val="20"/>
              </w:rPr>
            </w:pPr>
            <w:r w:rsidRPr="00D92EAD">
              <w:rPr>
                <w:sz w:val="20"/>
                <w:szCs w:val="20"/>
              </w:rPr>
              <w:t>48.2 (16.2)</w:t>
            </w:r>
          </w:p>
        </w:tc>
        <w:tc>
          <w:tcPr>
            <w:tcW w:w="506" w:type="pct"/>
            <w:hideMark/>
          </w:tcPr>
          <w:p w14:paraId="2B6480A8" w14:textId="77777777" w:rsidR="00C34951" w:rsidRPr="00D92EAD" w:rsidRDefault="00C34951" w:rsidP="00C34951">
            <w:pPr>
              <w:jc w:val="center"/>
              <w:rPr>
                <w:sz w:val="20"/>
                <w:szCs w:val="20"/>
              </w:rPr>
            </w:pPr>
            <w:r w:rsidRPr="00D92EAD">
              <w:rPr>
                <w:sz w:val="20"/>
                <w:szCs w:val="20"/>
              </w:rPr>
              <w:t>46.1 (14.0)</w:t>
            </w:r>
          </w:p>
        </w:tc>
        <w:tc>
          <w:tcPr>
            <w:tcW w:w="530" w:type="pct"/>
            <w:hideMark/>
          </w:tcPr>
          <w:p w14:paraId="49A881DA" w14:textId="77777777" w:rsidR="00C34951" w:rsidRPr="00D92EAD" w:rsidRDefault="00C34951" w:rsidP="00C34951">
            <w:pPr>
              <w:jc w:val="center"/>
              <w:rPr>
                <w:sz w:val="20"/>
                <w:szCs w:val="20"/>
              </w:rPr>
            </w:pPr>
            <w:r w:rsidRPr="00D92EAD">
              <w:rPr>
                <w:sz w:val="20"/>
                <w:szCs w:val="20"/>
              </w:rPr>
              <w:t>48.3 (15.9)</w:t>
            </w:r>
          </w:p>
        </w:tc>
        <w:tc>
          <w:tcPr>
            <w:tcW w:w="320" w:type="pct"/>
            <w:hideMark/>
          </w:tcPr>
          <w:p w14:paraId="608A5359" w14:textId="77777777" w:rsidR="00C34951" w:rsidRPr="00D92EAD" w:rsidRDefault="00C34951" w:rsidP="00C34951">
            <w:pPr>
              <w:jc w:val="center"/>
              <w:rPr>
                <w:sz w:val="20"/>
                <w:szCs w:val="20"/>
              </w:rPr>
            </w:pPr>
            <w:r w:rsidRPr="00D92EAD">
              <w:rPr>
                <w:sz w:val="20"/>
                <w:szCs w:val="20"/>
              </w:rPr>
              <w:t>0.381</w:t>
            </w:r>
          </w:p>
        </w:tc>
      </w:tr>
      <w:tr w:rsidR="00E43189" w:rsidRPr="00D92EAD" w14:paraId="2789213B" w14:textId="77777777" w:rsidTr="00E43189">
        <w:trPr>
          <w:trHeight w:val="316"/>
        </w:trPr>
        <w:tc>
          <w:tcPr>
            <w:tcW w:w="1271" w:type="pct"/>
            <w:hideMark/>
          </w:tcPr>
          <w:p w14:paraId="30AA185F" w14:textId="0C639662" w:rsidR="00C34951" w:rsidRPr="00D92EAD" w:rsidRDefault="00C34951" w:rsidP="004D3332">
            <w:pPr>
              <w:rPr>
                <w:sz w:val="20"/>
                <w:szCs w:val="20"/>
              </w:rPr>
            </w:pPr>
            <w:r w:rsidRPr="00D92EAD">
              <w:rPr>
                <w:sz w:val="20"/>
                <w:szCs w:val="20"/>
              </w:rPr>
              <w:t>3-hydroxykynurenine (HK) (</w:t>
            </w:r>
            <w:r w:rsidR="00A87317" w:rsidRPr="00F2003D">
              <w:rPr>
                <w:sz w:val="20"/>
                <w:szCs w:val="20"/>
              </w:rPr>
              <w:t>n</w:t>
            </w:r>
            <w:r w:rsidRPr="00D92EAD">
              <w:rPr>
                <w:sz w:val="20"/>
                <w:szCs w:val="20"/>
              </w:rPr>
              <w:t>mol/L)</w:t>
            </w:r>
          </w:p>
        </w:tc>
        <w:tc>
          <w:tcPr>
            <w:tcW w:w="513" w:type="pct"/>
            <w:hideMark/>
          </w:tcPr>
          <w:p w14:paraId="0875C60A" w14:textId="77777777" w:rsidR="00C34951" w:rsidRPr="00D92EAD" w:rsidRDefault="00C34951" w:rsidP="00C34951">
            <w:pPr>
              <w:jc w:val="center"/>
              <w:rPr>
                <w:sz w:val="20"/>
                <w:szCs w:val="20"/>
              </w:rPr>
            </w:pPr>
            <w:r w:rsidRPr="00D92EAD">
              <w:rPr>
                <w:sz w:val="20"/>
                <w:szCs w:val="20"/>
              </w:rPr>
              <w:t>50.0 (15.9)</w:t>
            </w:r>
          </w:p>
        </w:tc>
        <w:tc>
          <w:tcPr>
            <w:tcW w:w="491" w:type="pct"/>
            <w:hideMark/>
          </w:tcPr>
          <w:p w14:paraId="293B12B9" w14:textId="77777777" w:rsidR="00C34951" w:rsidRPr="00D92EAD" w:rsidRDefault="00C34951" w:rsidP="00C34951">
            <w:pPr>
              <w:jc w:val="center"/>
              <w:rPr>
                <w:sz w:val="20"/>
                <w:szCs w:val="20"/>
              </w:rPr>
            </w:pPr>
            <w:r w:rsidRPr="00D92EAD">
              <w:rPr>
                <w:sz w:val="20"/>
                <w:szCs w:val="20"/>
              </w:rPr>
              <w:t>50.5 (14.4)</w:t>
            </w:r>
          </w:p>
        </w:tc>
        <w:tc>
          <w:tcPr>
            <w:tcW w:w="534" w:type="pct"/>
            <w:hideMark/>
          </w:tcPr>
          <w:p w14:paraId="5A4A19AC" w14:textId="77777777" w:rsidR="00C34951" w:rsidRPr="00D92EAD" w:rsidRDefault="00C34951" w:rsidP="00C34951">
            <w:pPr>
              <w:jc w:val="center"/>
              <w:rPr>
                <w:sz w:val="20"/>
                <w:szCs w:val="20"/>
              </w:rPr>
            </w:pPr>
            <w:r w:rsidRPr="00D92EAD">
              <w:rPr>
                <w:sz w:val="20"/>
                <w:szCs w:val="20"/>
              </w:rPr>
              <w:t>49.5 (17.3)</w:t>
            </w:r>
          </w:p>
        </w:tc>
        <w:tc>
          <w:tcPr>
            <w:tcW w:w="284" w:type="pct"/>
            <w:hideMark/>
          </w:tcPr>
          <w:p w14:paraId="67C7CCD9" w14:textId="77777777" w:rsidR="00C34951" w:rsidRPr="00D92EAD" w:rsidRDefault="00C34951" w:rsidP="00C34951">
            <w:pPr>
              <w:jc w:val="center"/>
              <w:rPr>
                <w:sz w:val="20"/>
                <w:szCs w:val="20"/>
              </w:rPr>
            </w:pPr>
            <w:r w:rsidRPr="00D92EAD">
              <w:rPr>
                <w:sz w:val="20"/>
                <w:szCs w:val="20"/>
              </w:rPr>
              <w:t>0.474</w:t>
            </w:r>
          </w:p>
        </w:tc>
        <w:tc>
          <w:tcPr>
            <w:tcW w:w="550" w:type="pct"/>
            <w:hideMark/>
          </w:tcPr>
          <w:p w14:paraId="770A9A36" w14:textId="77777777" w:rsidR="00C34951" w:rsidRPr="00D92EAD" w:rsidRDefault="00C34951" w:rsidP="00C34951">
            <w:pPr>
              <w:jc w:val="center"/>
              <w:rPr>
                <w:sz w:val="20"/>
                <w:szCs w:val="20"/>
              </w:rPr>
            </w:pPr>
            <w:r w:rsidRPr="00D92EAD">
              <w:rPr>
                <w:sz w:val="20"/>
                <w:szCs w:val="20"/>
              </w:rPr>
              <w:t>48.6 (14.3)</w:t>
            </w:r>
          </w:p>
        </w:tc>
        <w:tc>
          <w:tcPr>
            <w:tcW w:w="506" w:type="pct"/>
            <w:hideMark/>
          </w:tcPr>
          <w:p w14:paraId="6CCB13B5" w14:textId="77777777" w:rsidR="00C34951" w:rsidRPr="00D92EAD" w:rsidRDefault="00C34951" w:rsidP="00C34951">
            <w:pPr>
              <w:jc w:val="center"/>
              <w:rPr>
                <w:sz w:val="20"/>
                <w:szCs w:val="20"/>
              </w:rPr>
            </w:pPr>
            <w:r w:rsidRPr="00D92EAD">
              <w:rPr>
                <w:sz w:val="20"/>
                <w:szCs w:val="20"/>
              </w:rPr>
              <w:t>51.1 (17.8)</w:t>
            </w:r>
          </w:p>
        </w:tc>
        <w:tc>
          <w:tcPr>
            <w:tcW w:w="530" w:type="pct"/>
            <w:hideMark/>
          </w:tcPr>
          <w:p w14:paraId="45BFFDF7" w14:textId="77777777" w:rsidR="00C34951" w:rsidRPr="00D92EAD" w:rsidRDefault="00C34951" w:rsidP="00C34951">
            <w:pPr>
              <w:jc w:val="center"/>
              <w:rPr>
                <w:sz w:val="20"/>
                <w:szCs w:val="20"/>
              </w:rPr>
            </w:pPr>
            <w:r w:rsidRPr="00D92EAD">
              <w:rPr>
                <w:sz w:val="20"/>
                <w:szCs w:val="20"/>
              </w:rPr>
              <w:t>52.9 (17.2)</w:t>
            </w:r>
          </w:p>
        </w:tc>
        <w:tc>
          <w:tcPr>
            <w:tcW w:w="320" w:type="pct"/>
            <w:hideMark/>
          </w:tcPr>
          <w:p w14:paraId="717EC644" w14:textId="77777777" w:rsidR="00C34951" w:rsidRPr="00D92EAD" w:rsidRDefault="00C34951" w:rsidP="00C34951">
            <w:pPr>
              <w:jc w:val="center"/>
              <w:rPr>
                <w:i/>
                <w:iCs/>
                <w:sz w:val="20"/>
                <w:szCs w:val="20"/>
              </w:rPr>
            </w:pPr>
            <w:r w:rsidRPr="00D92EAD">
              <w:rPr>
                <w:i/>
                <w:iCs/>
                <w:sz w:val="20"/>
                <w:szCs w:val="20"/>
              </w:rPr>
              <w:t>0.042</w:t>
            </w:r>
          </w:p>
        </w:tc>
      </w:tr>
      <w:tr w:rsidR="00E43189" w:rsidRPr="00D92EAD" w14:paraId="7B876780" w14:textId="77777777" w:rsidTr="00E43189">
        <w:trPr>
          <w:trHeight w:val="330"/>
        </w:trPr>
        <w:tc>
          <w:tcPr>
            <w:tcW w:w="1271" w:type="pct"/>
            <w:hideMark/>
          </w:tcPr>
          <w:p w14:paraId="52CC9818" w14:textId="77777777" w:rsidR="00C34951" w:rsidRPr="00D92EAD" w:rsidRDefault="00C34951" w:rsidP="004D3332">
            <w:pPr>
              <w:rPr>
                <w:sz w:val="20"/>
                <w:szCs w:val="20"/>
              </w:rPr>
            </w:pPr>
            <w:r w:rsidRPr="00D92EAD">
              <w:rPr>
                <w:sz w:val="20"/>
                <w:szCs w:val="20"/>
              </w:rPr>
              <w:t>Xanthurenic acid (XA) (nmol/L)</w:t>
            </w:r>
          </w:p>
        </w:tc>
        <w:tc>
          <w:tcPr>
            <w:tcW w:w="513" w:type="pct"/>
            <w:hideMark/>
          </w:tcPr>
          <w:p w14:paraId="0DF3AB63" w14:textId="77777777" w:rsidR="00C34951" w:rsidRPr="00D92EAD" w:rsidRDefault="00C34951" w:rsidP="00C34951">
            <w:pPr>
              <w:jc w:val="center"/>
              <w:rPr>
                <w:sz w:val="20"/>
                <w:szCs w:val="20"/>
              </w:rPr>
            </w:pPr>
            <w:r w:rsidRPr="00D92EAD">
              <w:rPr>
                <w:sz w:val="20"/>
                <w:szCs w:val="20"/>
              </w:rPr>
              <w:t>11.6 (5.7)</w:t>
            </w:r>
          </w:p>
        </w:tc>
        <w:tc>
          <w:tcPr>
            <w:tcW w:w="491" w:type="pct"/>
            <w:hideMark/>
          </w:tcPr>
          <w:p w14:paraId="5802A033" w14:textId="77777777" w:rsidR="00C34951" w:rsidRPr="00D92EAD" w:rsidRDefault="00C34951" w:rsidP="00C34951">
            <w:pPr>
              <w:jc w:val="center"/>
              <w:rPr>
                <w:sz w:val="20"/>
                <w:szCs w:val="20"/>
              </w:rPr>
            </w:pPr>
            <w:r w:rsidRPr="00D92EAD">
              <w:rPr>
                <w:sz w:val="20"/>
                <w:szCs w:val="20"/>
              </w:rPr>
              <w:t>11.8 (6.0)</w:t>
            </w:r>
          </w:p>
        </w:tc>
        <w:tc>
          <w:tcPr>
            <w:tcW w:w="534" w:type="pct"/>
            <w:hideMark/>
          </w:tcPr>
          <w:p w14:paraId="77C896F2" w14:textId="77777777" w:rsidR="00C34951" w:rsidRPr="00D92EAD" w:rsidRDefault="00C34951" w:rsidP="00C34951">
            <w:pPr>
              <w:jc w:val="center"/>
              <w:rPr>
                <w:sz w:val="20"/>
                <w:szCs w:val="20"/>
              </w:rPr>
            </w:pPr>
            <w:r w:rsidRPr="00D92EAD">
              <w:rPr>
                <w:sz w:val="20"/>
                <w:szCs w:val="20"/>
              </w:rPr>
              <w:t>11.3 (5.3)</w:t>
            </w:r>
          </w:p>
        </w:tc>
        <w:tc>
          <w:tcPr>
            <w:tcW w:w="284" w:type="pct"/>
            <w:hideMark/>
          </w:tcPr>
          <w:p w14:paraId="6553BA9F" w14:textId="77777777" w:rsidR="00C34951" w:rsidRPr="00D92EAD" w:rsidRDefault="00C34951" w:rsidP="00C34951">
            <w:pPr>
              <w:jc w:val="center"/>
              <w:rPr>
                <w:sz w:val="20"/>
                <w:szCs w:val="20"/>
              </w:rPr>
            </w:pPr>
            <w:r w:rsidRPr="00D92EAD">
              <w:rPr>
                <w:sz w:val="20"/>
                <w:szCs w:val="20"/>
              </w:rPr>
              <w:t>0.251</w:t>
            </w:r>
          </w:p>
        </w:tc>
        <w:tc>
          <w:tcPr>
            <w:tcW w:w="550" w:type="pct"/>
            <w:hideMark/>
          </w:tcPr>
          <w:p w14:paraId="582B5794" w14:textId="77777777" w:rsidR="00C34951" w:rsidRPr="00D92EAD" w:rsidRDefault="00C34951" w:rsidP="00C34951">
            <w:pPr>
              <w:jc w:val="center"/>
              <w:rPr>
                <w:sz w:val="20"/>
                <w:szCs w:val="20"/>
              </w:rPr>
            </w:pPr>
            <w:r w:rsidRPr="00D92EAD">
              <w:rPr>
                <w:sz w:val="20"/>
                <w:szCs w:val="20"/>
              </w:rPr>
              <w:t>12.5 (5.5)</w:t>
            </w:r>
          </w:p>
        </w:tc>
        <w:tc>
          <w:tcPr>
            <w:tcW w:w="506" w:type="pct"/>
            <w:hideMark/>
          </w:tcPr>
          <w:p w14:paraId="11CB9F3C" w14:textId="77777777" w:rsidR="00C34951" w:rsidRPr="00D92EAD" w:rsidRDefault="00C34951" w:rsidP="00C34951">
            <w:pPr>
              <w:jc w:val="center"/>
              <w:rPr>
                <w:sz w:val="20"/>
                <w:szCs w:val="20"/>
              </w:rPr>
            </w:pPr>
            <w:r w:rsidRPr="00D92EAD">
              <w:rPr>
                <w:sz w:val="20"/>
                <w:szCs w:val="20"/>
              </w:rPr>
              <w:t>9.9 (5.8)</w:t>
            </w:r>
          </w:p>
        </w:tc>
        <w:tc>
          <w:tcPr>
            <w:tcW w:w="530" w:type="pct"/>
            <w:hideMark/>
          </w:tcPr>
          <w:p w14:paraId="4BA88BCD" w14:textId="77777777" w:rsidR="00C34951" w:rsidRPr="00D92EAD" w:rsidRDefault="00C34951" w:rsidP="00C34951">
            <w:pPr>
              <w:jc w:val="center"/>
              <w:rPr>
                <w:sz w:val="20"/>
                <w:szCs w:val="20"/>
              </w:rPr>
            </w:pPr>
            <w:r w:rsidRPr="00D92EAD">
              <w:rPr>
                <w:sz w:val="20"/>
                <w:szCs w:val="20"/>
              </w:rPr>
              <w:t>11.0 (5.6)</w:t>
            </w:r>
          </w:p>
        </w:tc>
        <w:tc>
          <w:tcPr>
            <w:tcW w:w="320" w:type="pct"/>
            <w:hideMark/>
          </w:tcPr>
          <w:p w14:paraId="1C080A7F"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2E06019A" w14:textId="77777777" w:rsidTr="00E43189">
        <w:trPr>
          <w:trHeight w:val="322"/>
        </w:trPr>
        <w:tc>
          <w:tcPr>
            <w:tcW w:w="1271" w:type="pct"/>
            <w:hideMark/>
          </w:tcPr>
          <w:p w14:paraId="149A90A4" w14:textId="77777777" w:rsidR="00C34951" w:rsidRPr="00D92EAD" w:rsidRDefault="00C34951" w:rsidP="004D3332">
            <w:pPr>
              <w:rPr>
                <w:sz w:val="20"/>
                <w:szCs w:val="20"/>
              </w:rPr>
            </w:pPr>
            <w:r w:rsidRPr="00D92EAD">
              <w:rPr>
                <w:sz w:val="20"/>
                <w:szCs w:val="20"/>
              </w:rPr>
              <w:t>Hydroxyanthranilic acid (HAA) (nmol/L)</w:t>
            </w:r>
          </w:p>
        </w:tc>
        <w:tc>
          <w:tcPr>
            <w:tcW w:w="513" w:type="pct"/>
            <w:hideMark/>
          </w:tcPr>
          <w:p w14:paraId="08AB8FDD" w14:textId="77777777" w:rsidR="00C34951" w:rsidRPr="00D92EAD" w:rsidRDefault="00C34951" w:rsidP="00C34951">
            <w:pPr>
              <w:jc w:val="center"/>
              <w:rPr>
                <w:sz w:val="20"/>
                <w:szCs w:val="20"/>
              </w:rPr>
            </w:pPr>
            <w:r w:rsidRPr="00D92EAD">
              <w:rPr>
                <w:sz w:val="20"/>
                <w:szCs w:val="20"/>
              </w:rPr>
              <w:t>40.1 (12.2)</w:t>
            </w:r>
          </w:p>
        </w:tc>
        <w:tc>
          <w:tcPr>
            <w:tcW w:w="491" w:type="pct"/>
            <w:hideMark/>
          </w:tcPr>
          <w:p w14:paraId="38BAD22D" w14:textId="77777777" w:rsidR="00C34951" w:rsidRPr="00D92EAD" w:rsidRDefault="00C34951" w:rsidP="00C34951">
            <w:pPr>
              <w:jc w:val="center"/>
              <w:rPr>
                <w:sz w:val="20"/>
                <w:szCs w:val="20"/>
              </w:rPr>
            </w:pPr>
            <w:r w:rsidRPr="00D92EAD">
              <w:rPr>
                <w:sz w:val="20"/>
                <w:szCs w:val="20"/>
              </w:rPr>
              <w:t>41.4 (12.1)</w:t>
            </w:r>
          </w:p>
        </w:tc>
        <w:tc>
          <w:tcPr>
            <w:tcW w:w="534" w:type="pct"/>
            <w:hideMark/>
          </w:tcPr>
          <w:p w14:paraId="721DC75C" w14:textId="77777777" w:rsidR="00C34951" w:rsidRPr="00D92EAD" w:rsidRDefault="00C34951" w:rsidP="00C34951">
            <w:pPr>
              <w:jc w:val="center"/>
              <w:rPr>
                <w:sz w:val="20"/>
                <w:szCs w:val="20"/>
              </w:rPr>
            </w:pPr>
            <w:r w:rsidRPr="00D92EAD">
              <w:rPr>
                <w:sz w:val="20"/>
                <w:szCs w:val="20"/>
              </w:rPr>
              <w:t>38.8 (12.2)</w:t>
            </w:r>
          </w:p>
        </w:tc>
        <w:tc>
          <w:tcPr>
            <w:tcW w:w="284" w:type="pct"/>
            <w:hideMark/>
          </w:tcPr>
          <w:p w14:paraId="7B760B68" w14:textId="77777777" w:rsidR="00C34951" w:rsidRPr="00D92EAD" w:rsidRDefault="00C34951" w:rsidP="00C34951">
            <w:pPr>
              <w:jc w:val="center"/>
              <w:rPr>
                <w:i/>
                <w:iCs/>
                <w:sz w:val="20"/>
                <w:szCs w:val="20"/>
              </w:rPr>
            </w:pPr>
            <w:r w:rsidRPr="00D92EAD">
              <w:rPr>
                <w:i/>
                <w:iCs/>
                <w:sz w:val="20"/>
                <w:szCs w:val="20"/>
              </w:rPr>
              <w:t>0.011</w:t>
            </w:r>
          </w:p>
        </w:tc>
        <w:tc>
          <w:tcPr>
            <w:tcW w:w="550" w:type="pct"/>
            <w:hideMark/>
          </w:tcPr>
          <w:p w14:paraId="7AA07FB3" w14:textId="77777777" w:rsidR="00C34951" w:rsidRPr="00D92EAD" w:rsidRDefault="00C34951" w:rsidP="00C34951">
            <w:pPr>
              <w:jc w:val="center"/>
              <w:rPr>
                <w:sz w:val="20"/>
                <w:szCs w:val="20"/>
              </w:rPr>
            </w:pPr>
            <w:r w:rsidRPr="00D92EAD">
              <w:rPr>
                <w:sz w:val="20"/>
                <w:szCs w:val="20"/>
              </w:rPr>
              <w:t>42.2 (12.7)</w:t>
            </w:r>
          </w:p>
        </w:tc>
        <w:tc>
          <w:tcPr>
            <w:tcW w:w="506" w:type="pct"/>
            <w:hideMark/>
          </w:tcPr>
          <w:p w14:paraId="7A4FFE05" w14:textId="77777777" w:rsidR="00C34951" w:rsidRPr="00D92EAD" w:rsidRDefault="00C34951" w:rsidP="00C34951">
            <w:pPr>
              <w:jc w:val="center"/>
              <w:rPr>
                <w:sz w:val="20"/>
                <w:szCs w:val="20"/>
              </w:rPr>
            </w:pPr>
            <w:r w:rsidRPr="00D92EAD">
              <w:rPr>
                <w:sz w:val="20"/>
                <w:szCs w:val="20"/>
              </w:rPr>
              <w:t>38.0 (10.1)</w:t>
            </w:r>
          </w:p>
        </w:tc>
        <w:tc>
          <w:tcPr>
            <w:tcW w:w="530" w:type="pct"/>
            <w:hideMark/>
          </w:tcPr>
          <w:p w14:paraId="69D0F9BA" w14:textId="77777777" w:rsidR="00C34951" w:rsidRPr="00D92EAD" w:rsidRDefault="00C34951" w:rsidP="00C34951">
            <w:pPr>
              <w:jc w:val="center"/>
              <w:rPr>
                <w:sz w:val="20"/>
                <w:szCs w:val="20"/>
              </w:rPr>
            </w:pPr>
            <w:r w:rsidRPr="00D92EAD">
              <w:rPr>
                <w:sz w:val="20"/>
                <w:szCs w:val="20"/>
              </w:rPr>
              <w:t>36.9 (12.7)</w:t>
            </w:r>
          </w:p>
        </w:tc>
        <w:tc>
          <w:tcPr>
            <w:tcW w:w="320" w:type="pct"/>
            <w:hideMark/>
          </w:tcPr>
          <w:p w14:paraId="110954C7" w14:textId="77777777" w:rsidR="00C34951" w:rsidRPr="00D92EAD" w:rsidRDefault="00C34951" w:rsidP="00C34951">
            <w:pPr>
              <w:jc w:val="center"/>
              <w:rPr>
                <w:i/>
                <w:iCs/>
                <w:sz w:val="20"/>
                <w:szCs w:val="20"/>
              </w:rPr>
            </w:pPr>
            <w:r w:rsidRPr="00D92EAD">
              <w:rPr>
                <w:i/>
                <w:iCs/>
                <w:sz w:val="20"/>
                <w:szCs w:val="20"/>
              </w:rPr>
              <w:t>&lt;0.001</w:t>
            </w:r>
          </w:p>
        </w:tc>
      </w:tr>
      <w:tr w:rsidR="00E43189" w:rsidRPr="00D92EAD" w14:paraId="678425B5" w14:textId="77777777" w:rsidTr="00E43189">
        <w:trPr>
          <w:trHeight w:val="330"/>
        </w:trPr>
        <w:tc>
          <w:tcPr>
            <w:tcW w:w="1271" w:type="pct"/>
            <w:hideMark/>
          </w:tcPr>
          <w:p w14:paraId="37784A56" w14:textId="77777777" w:rsidR="00C34951" w:rsidRPr="00D92EAD" w:rsidRDefault="00C34951" w:rsidP="004D3332">
            <w:pPr>
              <w:rPr>
                <w:sz w:val="20"/>
                <w:szCs w:val="20"/>
              </w:rPr>
            </w:pPr>
            <w:r w:rsidRPr="00D92EAD">
              <w:rPr>
                <w:sz w:val="20"/>
                <w:szCs w:val="20"/>
              </w:rPr>
              <w:t>Quinolinic acid (QA) (nmol/L)</w:t>
            </w:r>
          </w:p>
        </w:tc>
        <w:tc>
          <w:tcPr>
            <w:tcW w:w="513" w:type="pct"/>
            <w:hideMark/>
          </w:tcPr>
          <w:p w14:paraId="1CC89378" w14:textId="77777777" w:rsidR="00C34951" w:rsidRPr="00D92EAD" w:rsidRDefault="00C34951" w:rsidP="00C34951">
            <w:pPr>
              <w:jc w:val="center"/>
              <w:rPr>
                <w:sz w:val="20"/>
                <w:szCs w:val="20"/>
              </w:rPr>
            </w:pPr>
            <w:r w:rsidRPr="00D92EAD">
              <w:rPr>
                <w:sz w:val="20"/>
                <w:szCs w:val="20"/>
              </w:rPr>
              <w:t>451.7 (111.2)</w:t>
            </w:r>
          </w:p>
        </w:tc>
        <w:tc>
          <w:tcPr>
            <w:tcW w:w="491" w:type="pct"/>
            <w:hideMark/>
          </w:tcPr>
          <w:p w14:paraId="55CE2E58" w14:textId="77777777" w:rsidR="00C34951" w:rsidRPr="00D92EAD" w:rsidRDefault="00C34951" w:rsidP="00C34951">
            <w:pPr>
              <w:jc w:val="center"/>
              <w:rPr>
                <w:sz w:val="20"/>
                <w:szCs w:val="20"/>
              </w:rPr>
            </w:pPr>
            <w:r w:rsidRPr="00D92EAD">
              <w:rPr>
                <w:sz w:val="20"/>
                <w:szCs w:val="20"/>
              </w:rPr>
              <w:t>461.8 (116.9)</w:t>
            </w:r>
          </w:p>
        </w:tc>
        <w:tc>
          <w:tcPr>
            <w:tcW w:w="534" w:type="pct"/>
            <w:hideMark/>
          </w:tcPr>
          <w:p w14:paraId="61D4D84F" w14:textId="77777777" w:rsidR="00C34951" w:rsidRPr="00D92EAD" w:rsidRDefault="00C34951" w:rsidP="00C34951">
            <w:pPr>
              <w:jc w:val="center"/>
              <w:rPr>
                <w:sz w:val="20"/>
                <w:szCs w:val="20"/>
              </w:rPr>
            </w:pPr>
            <w:r w:rsidRPr="00D92EAD">
              <w:rPr>
                <w:sz w:val="20"/>
                <w:szCs w:val="20"/>
              </w:rPr>
              <w:t>441.1 (104.1)</w:t>
            </w:r>
          </w:p>
        </w:tc>
        <w:tc>
          <w:tcPr>
            <w:tcW w:w="284" w:type="pct"/>
            <w:hideMark/>
          </w:tcPr>
          <w:p w14:paraId="3D7B2F95" w14:textId="77777777" w:rsidR="00C34951" w:rsidRPr="00D92EAD" w:rsidRDefault="00C34951" w:rsidP="00C34951">
            <w:pPr>
              <w:jc w:val="center"/>
              <w:rPr>
                <w:i/>
                <w:iCs/>
                <w:sz w:val="20"/>
                <w:szCs w:val="20"/>
              </w:rPr>
            </w:pPr>
            <w:r w:rsidRPr="00D92EAD">
              <w:rPr>
                <w:i/>
                <w:iCs/>
                <w:sz w:val="20"/>
                <w:szCs w:val="20"/>
              </w:rPr>
              <w:t>0.028</w:t>
            </w:r>
          </w:p>
        </w:tc>
        <w:tc>
          <w:tcPr>
            <w:tcW w:w="550" w:type="pct"/>
            <w:hideMark/>
          </w:tcPr>
          <w:p w14:paraId="39DD3BA6" w14:textId="77777777" w:rsidR="00C34951" w:rsidRPr="00D92EAD" w:rsidRDefault="00C34951" w:rsidP="00C34951">
            <w:pPr>
              <w:jc w:val="center"/>
              <w:rPr>
                <w:sz w:val="20"/>
                <w:szCs w:val="20"/>
              </w:rPr>
            </w:pPr>
            <w:r w:rsidRPr="00D92EAD">
              <w:rPr>
                <w:sz w:val="20"/>
                <w:szCs w:val="20"/>
              </w:rPr>
              <w:t>452.0 (114.5)</w:t>
            </w:r>
          </w:p>
        </w:tc>
        <w:tc>
          <w:tcPr>
            <w:tcW w:w="506" w:type="pct"/>
            <w:hideMark/>
          </w:tcPr>
          <w:p w14:paraId="774624F2" w14:textId="77777777" w:rsidR="00C34951" w:rsidRPr="00D92EAD" w:rsidRDefault="00C34951" w:rsidP="00C34951">
            <w:pPr>
              <w:jc w:val="center"/>
              <w:rPr>
                <w:sz w:val="20"/>
                <w:szCs w:val="20"/>
              </w:rPr>
            </w:pPr>
            <w:r w:rsidRPr="00D92EAD">
              <w:rPr>
                <w:sz w:val="20"/>
                <w:szCs w:val="20"/>
              </w:rPr>
              <w:t>458.6 (102.0)</w:t>
            </w:r>
          </w:p>
        </w:tc>
        <w:tc>
          <w:tcPr>
            <w:tcW w:w="530" w:type="pct"/>
            <w:hideMark/>
          </w:tcPr>
          <w:p w14:paraId="5904495B" w14:textId="77777777" w:rsidR="00C34951" w:rsidRPr="00D92EAD" w:rsidRDefault="00C34951" w:rsidP="00C34951">
            <w:pPr>
              <w:jc w:val="center"/>
              <w:rPr>
                <w:sz w:val="20"/>
                <w:szCs w:val="20"/>
              </w:rPr>
            </w:pPr>
            <w:r w:rsidRPr="00D92EAD">
              <w:rPr>
                <w:sz w:val="20"/>
                <w:szCs w:val="20"/>
              </w:rPr>
              <w:t>440.6 (114.5)</w:t>
            </w:r>
          </w:p>
        </w:tc>
        <w:tc>
          <w:tcPr>
            <w:tcW w:w="320" w:type="pct"/>
            <w:hideMark/>
          </w:tcPr>
          <w:p w14:paraId="147F0233" w14:textId="77777777" w:rsidR="00C34951" w:rsidRPr="00D92EAD" w:rsidRDefault="00C34951" w:rsidP="00C34951">
            <w:pPr>
              <w:jc w:val="center"/>
              <w:rPr>
                <w:sz w:val="20"/>
                <w:szCs w:val="20"/>
              </w:rPr>
            </w:pPr>
            <w:r w:rsidRPr="00D92EAD">
              <w:rPr>
                <w:sz w:val="20"/>
                <w:szCs w:val="20"/>
              </w:rPr>
              <w:t>0.458</w:t>
            </w:r>
          </w:p>
        </w:tc>
      </w:tr>
      <w:tr w:rsidR="00E43189" w:rsidRPr="00D92EAD" w14:paraId="62DEE83B" w14:textId="77777777" w:rsidTr="00E43189">
        <w:trPr>
          <w:trHeight w:val="330"/>
        </w:trPr>
        <w:tc>
          <w:tcPr>
            <w:tcW w:w="1271" w:type="pct"/>
          </w:tcPr>
          <w:p w14:paraId="53A78006" w14:textId="60B3D474" w:rsidR="00C34951" w:rsidRPr="00A05473" w:rsidRDefault="00C34951" w:rsidP="004D3332">
            <w:pPr>
              <w:rPr>
                <w:sz w:val="20"/>
                <w:szCs w:val="20"/>
              </w:rPr>
            </w:pPr>
            <w:r w:rsidRPr="00A05473">
              <w:rPr>
                <w:sz w:val="20"/>
                <w:szCs w:val="20"/>
              </w:rPr>
              <w:t>KYN/TRP rati</w:t>
            </w:r>
            <w:r w:rsidRPr="00F2003D">
              <w:rPr>
                <w:sz w:val="20"/>
                <w:szCs w:val="20"/>
              </w:rPr>
              <w:t>o *100 (</w:t>
            </w:r>
            <w:r w:rsidR="00A05473" w:rsidRPr="00F2003D">
              <w:rPr>
                <w:sz w:val="20"/>
                <w:szCs w:val="20"/>
              </w:rPr>
              <w:t>indoleamine-2,3-dioxygenase</w:t>
            </w:r>
            <w:r w:rsidR="000C01C8" w:rsidRPr="00F2003D">
              <w:rPr>
                <w:sz w:val="20"/>
                <w:szCs w:val="20"/>
              </w:rPr>
              <w:t>-1</w:t>
            </w:r>
            <w:r w:rsidR="00A05473" w:rsidRPr="00F2003D">
              <w:rPr>
                <w:sz w:val="20"/>
                <w:szCs w:val="20"/>
              </w:rPr>
              <w:t xml:space="preserve"> (IDO</w:t>
            </w:r>
            <w:r w:rsidR="000C01C8" w:rsidRPr="00F2003D">
              <w:rPr>
                <w:sz w:val="20"/>
                <w:szCs w:val="20"/>
              </w:rPr>
              <w:t>1</w:t>
            </w:r>
            <w:r w:rsidR="00A05473" w:rsidRPr="00F2003D">
              <w:rPr>
                <w:sz w:val="20"/>
                <w:szCs w:val="20"/>
              </w:rPr>
              <w:t xml:space="preserve">) </w:t>
            </w:r>
            <w:r w:rsidRPr="00F2003D">
              <w:rPr>
                <w:sz w:val="20"/>
                <w:szCs w:val="20"/>
              </w:rPr>
              <w:t>activity</w:t>
            </w:r>
            <w:r w:rsidRPr="00A05473">
              <w:rPr>
                <w:sz w:val="20"/>
                <w:szCs w:val="20"/>
              </w:rPr>
              <w:t>)</w:t>
            </w:r>
          </w:p>
        </w:tc>
        <w:tc>
          <w:tcPr>
            <w:tcW w:w="513" w:type="pct"/>
          </w:tcPr>
          <w:p w14:paraId="5BE735E7" w14:textId="77777777" w:rsidR="00C34951" w:rsidRPr="00D92EAD" w:rsidRDefault="00C34951" w:rsidP="00C34951">
            <w:pPr>
              <w:jc w:val="center"/>
              <w:rPr>
                <w:sz w:val="20"/>
                <w:szCs w:val="20"/>
              </w:rPr>
            </w:pPr>
            <w:r w:rsidRPr="00D92EAD">
              <w:rPr>
                <w:sz w:val="20"/>
                <w:szCs w:val="20"/>
              </w:rPr>
              <w:t>2</w:t>
            </w:r>
            <w:r>
              <w:rPr>
                <w:sz w:val="20"/>
                <w:szCs w:val="20"/>
              </w:rPr>
              <w:t>.</w:t>
            </w:r>
            <w:r w:rsidRPr="00D92EAD">
              <w:rPr>
                <w:sz w:val="20"/>
                <w:szCs w:val="20"/>
              </w:rPr>
              <w:t>6 (</w:t>
            </w:r>
            <w:r>
              <w:rPr>
                <w:sz w:val="20"/>
                <w:szCs w:val="20"/>
              </w:rPr>
              <w:t>0.5</w:t>
            </w:r>
            <w:r w:rsidRPr="00D92EAD">
              <w:rPr>
                <w:sz w:val="20"/>
                <w:szCs w:val="20"/>
              </w:rPr>
              <w:t>)</w:t>
            </w:r>
          </w:p>
        </w:tc>
        <w:tc>
          <w:tcPr>
            <w:tcW w:w="491" w:type="pct"/>
          </w:tcPr>
          <w:p w14:paraId="500BC2F2" w14:textId="77777777" w:rsidR="00C34951" w:rsidRPr="00D92EAD" w:rsidRDefault="00C34951" w:rsidP="00C34951">
            <w:pPr>
              <w:jc w:val="center"/>
              <w:rPr>
                <w:sz w:val="20"/>
                <w:szCs w:val="20"/>
              </w:rPr>
            </w:pPr>
            <w:r w:rsidRPr="00D92EAD">
              <w:rPr>
                <w:sz w:val="20"/>
                <w:szCs w:val="20"/>
              </w:rPr>
              <w:t>2</w:t>
            </w:r>
            <w:r>
              <w:rPr>
                <w:sz w:val="20"/>
                <w:szCs w:val="20"/>
              </w:rPr>
              <w:t>.7</w:t>
            </w:r>
            <w:r w:rsidRPr="00D92EAD">
              <w:rPr>
                <w:sz w:val="20"/>
                <w:szCs w:val="20"/>
              </w:rPr>
              <w:t xml:space="preserve"> (</w:t>
            </w:r>
            <w:r>
              <w:rPr>
                <w:sz w:val="20"/>
                <w:szCs w:val="20"/>
              </w:rPr>
              <w:t>0.6</w:t>
            </w:r>
            <w:r w:rsidRPr="00D92EAD">
              <w:rPr>
                <w:sz w:val="20"/>
                <w:szCs w:val="20"/>
              </w:rPr>
              <w:t>)</w:t>
            </w:r>
          </w:p>
        </w:tc>
        <w:tc>
          <w:tcPr>
            <w:tcW w:w="534" w:type="pct"/>
          </w:tcPr>
          <w:p w14:paraId="6E42AA8F" w14:textId="77777777" w:rsidR="00C34951" w:rsidRPr="00D92EAD" w:rsidRDefault="00C34951" w:rsidP="00C34951">
            <w:pPr>
              <w:jc w:val="center"/>
              <w:rPr>
                <w:sz w:val="20"/>
                <w:szCs w:val="20"/>
              </w:rPr>
            </w:pPr>
            <w:r w:rsidRPr="00D92EAD">
              <w:rPr>
                <w:sz w:val="20"/>
                <w:szCs w:val="20"/>
              </w:rPr>
              <w:t>2</w:t>
            </w:r>
            <w:r>
              <w:rPr>
                <w:sz w:val="20"/>
                <w:szCs w:val="20"/>
              </w:rPr>
              <w:t>.6</w:t>
            </w:r>
            <w:r w:rsidRPr="00D92EAD">
              <w:rPr>
                <w:sz w:val="20"/>
                <w:szCs w:val="20"/>
              </w:rPr>
              <w:t xml:space="preserve">  (5.3)</w:t>
            </w:r>
          </w:p>
        </w:tc>
        <w:tc>
          <w:tcPr>
            <w:tcW w:w="284" w:type="pct"/>
          </w:tcPr>
          <w:p w14:paraId="0E961854" w14:textId="77777777" w:rsidR="00C34951" w:rsidRPr="00D92EAD" w:rsidRDefault="00C34951" w:rsidP="00C34951">
            <w:pPr>
              <w:jc w:val="center"/>
              <w:rPr>
                <w:i/>
                <w:iCs/>
                <w:sz w:val="20"/>
                <w:szCs w:val="20"/>
              </w:rPr>
            </w:pPr>
            <w:r w:rsidRPr="00D92EAD">
              <w:rPr>
                <w:sz w:val="20"/>
                <w:szCs w:val="20"/>
              </w:rPr>
              <w:t>0.194</w:t>
            </w:r>
          </w:p>
        </w:tc>
        <w:tc>
          <w:tcPr>
            <w:tcW w:w="550" w:type="pct"/>
          </w:tcPr>
          <w:p w14:paraId="2F30030B" w14:textId="77777777" w:rsidR="00C34951" w:rsidRPr="00D92EAD" w:rsidRDefault="00C34951" w:rsidP="00C34951">
            <w:pPr>
              <w:jc w:val="center"/>
              <w:rPr>
                <w:sz w:val="20"/>
                <w:szCs w:val="20"/>
              </w:rPr>
            </w:pPr>
            <w:r w:rsidRPr="00D92EAD">
              <w:rPr>
                <w:sz w:val="20"/>
                <w:szCs w:val="20"/>
              </w:rPr>
              <w:t>2</w:t>
            </w:r>
            <w:r>
              <w:rPr>
                <w:sz w:val="20"/>
                <w:szCs w:val="20"/>
              </w:rPr>
              <w:t>.</w:t>
            </w:r>
            <w:r w:rsidRPr="00D92EAD">
              <w:rPr>
                <w:sz w:val="20"/>
                <w:szCs w:val="20"/>
              </w:rPr>
              <w:t>5 (</w:t>
            </w:r>
            <w:r>
              <w:rPr>
                <w:sz w:val="20"/>
                <w:szCs w:val="20"/>
              </w:rPr>
              <w:t>0.5</w:t>
            </w:r>
            <w:r w:rsidRPr="00D92EAD">
              <w:rPr>
                <w:sz w:val="20"/>
                <w:szCs w:val="20"/>
              </w:rPr>
              <w:t>)</w:t>
            </w:r>
          </w:p>
        </w:tc>
        <w:tc>
          <w:tcPr>
            <w:tcW w:w="506" w:type="pct"/>
          </w:tcPr>
          <w:p w14:paraId="5FF17D22" w14:textId="77777777" w:rsidR="00C34951" w:rsidRPr="00D92EAD" w:rsidRDefault="00C34951" w:rsidP="00C34951">
            <w:pPr>
              <w:jc w:val="center"/>
              <w:rPr>
                <w:sz w:val="20"/>
                <w:szCs w:val="20"/>
              </w:rPr>
            </w:pPr>
            <w:r w:rsidRPr="00D92EAD">
              <w:rPr>
                <w:sz w:val="20"/>
                <w:szCs w:val="20"/>
              </w:rPr>
              <w:t>2</w:t>
            </w:r>
            <w:r>
              <w:rPr>
                <w:sz w:val="20"/>
                <w:szCs w:val="20"/>
              </w:rPr>
              <w:t>.</w:t>
            </w:r>
            <w:r w:rsidRPr="00D92EAD">
              <w:rPr>
                <w:sz w:val="20"/>
                <w:szCs w:val="20"/>
              </w:rPr>
              <w:t>8 (</w:t>
            </w:r>
            <w:r>
              <w:rPr>
                <w:sz w:val="20"/>
                <w:szCs w:val="20"/>
              </w:rPr>
              <w:t>0.5</w:t>
            </w:r>
            <w:r w:rsidRPr="00D92EAD">
              <w:rPr>
                <w:sz w:val="20"/>
                <w:szCs w:val="20"/>
              </w:rPr>
              <w:t>)</w:t>
            </w:r>
          </w:p>
        </w:tc>
        <w:tc>
          <w:tcPr>
            <w:tcW w:w="530" w:type="pct"/>
          </w:tcPr>
          <w:p w14:paraId="4E5A6DC6" w14:textId="77777777" w:rsidR="00C34951" w:rsidRPr="00D92EAD" w:rsidRDefault="00C34951" w:rsidP="00C34951">
            <w:pPr>
              <w:jc w:val="center"/>
              <w:rPr>
                <w:sz w:val="20"/>
                <w:szCs w:val="20"/>
              </w:rPr>
            </w:pPr>
            <w:r w:rsidRPr="00D92EAD">
              <w:rPr>
                <w:sz w:val="20"/>
                <w:szCs w:val="20"/>
              </w:rPr>
              <w:t>2</w:t>
            </w:r>
            <w:r>
              <w:rPr>
                <w:sz w:val="20"/>
                <w:szCs w:val="20"/>
              </w:rPr>
              <w:t>.7</w:t>
            </w:r>
            <w:r w:rsidRPr="00D92EAD">
              <w:rPr>
                <w:sz w:val="20"/>
                <w:szCs w:val="20"/>
              </w:rPr>
              <w:t xml:space="preserve"> (</w:t>
            </w:r>
            <w:r>
              <w:rPr>
                <w:sz w:val="20"/>
                <w:szCs w:val="20"/>
              </w:rPr>
              <w:t>0.6</w:t>
            </w:r>
            <w:r w:rsidRPr="00D92EAD">
              <w:rPr>
                <w:sz w:val="20"/>
                <w:szCs w:val="20"/>
              </w:rPr>
              <w:t>)</w:t>
            </w:r>
          </w:p>
        </w:tc>
        <w:tc>
          <w:tcPr>
            <w:tcW w:w="320" w:type="pct"/>
          </w:tcPr>
          <w:p w14:paraId="7E321865" w14:textId="77777777" w:rsidR="00C34951" w:rsidRPr="00D92EAD" w:rsidRDefault="00C34951" w:rsidP="00C34951">
            <w:pPr>
              <w:jc w:val="center"/>
              <w:rPr>
                <w:sz w:val="20"/>
                <w:szCs w:val="20"/>
              </w:rPr>
            </w:pPr>
            <w:r w:rsidRPr="00D92EAD">
              <w:rPr>
                <w:i/>
                <w:iCs/>
                <w:sz w:val="20"/>
                <w:szCs w:val="20"/>
              </w:rPr>
              <w:t>&lt;0.001</w:t>
            </w:r>
          </w:p>
        </w:tc>
      </w:tr>
      <w:tr w:rsidR="00E43189" w:rsidRPr="00D92EAD" w14:paraId="7F6EE17B" w14:textId="77777777" w:rsidTr="00E43189">
        <w:trPr>
          <w:trHeight w:val="330"/>
        </w:trPr>
        <w:tc>
          <w:tcPr>
            <w:tcW w:w="1271" w:type="pct"/>
          </w:tcPr>
          <w:p w14:paraId="1C7FFDEC" w14:textId="1C296C72" w:rsidR="00C34951" w:rsidRPr="00A05473" w:rsidRDefault="00C34951" w:rsidP="004D3332">
            <w:pPr>
              <w:rPr>
                <w:sz w:val="20"/>
                <w:szCs w:val="20"/>
              </w:rPr>
            </w:pPr>
            <w:r w:rsidRPr="00A05473">
              <w:rPr>
                <w:sz w:val="20"/>
                <w:szCs w:val="20"/>
              </w:rPr>
              <w:t>HK/KYN ratio (</w:t>
            </w:r>
            <w:r w:rsidR="00A05473" w:rsidRPr="00A05473">
              <w:rPr>
                <w:sz w:val="20"/>
                <w:szCs w:val="20"/>
              </w:rPr>
              <w:t>kynurenine monooxygenase (KMO)</w:t>
            </w:r>
            <w:r w:rsidRPr="00A05473">
              <w:rPr>
                <w:sz w:val="20"/>
                <w:szCs w:val="20"/>
              </w:rPr>
              <w:t xml:space="preserve"> activity)</w:t>
            </w:r>
          </w:p>
        </w:tc>
        <w:tc>
          <w:tcPr>
            <w:tcW w:w="513" w:type="pct"/>
          </w:tcPr>
          <w:p w14:paraId="753CFC15" w14:textId="77777777" w:rsidR="00C34951" w:rsidRPr="00D92EAD" w:rsidRDefault="00C34951" w:rsidP="00C34951">
            <w:pPr>
              <w:jc w:val="center"/>
              <w:rPr>
                <w:sz w:val="20"/>
                <w:szCs w:val="20"/>
              </w:rPr>
            </w:pPr>
            <w:r w:rsidRPr="006008F4">
              <w:rPr>
                <w:sz w:val="20"/>
                <w:szCs w:val="20"/>
              </w:rPr>
              <w:t>32.8 (8.8)</w:t>
            </w:r>
          </w:p>
        </w:tc>
        <w:tc>
          <w:tcPr>
            <w:tcW w:w="491" w:type="pct"/>
          </w:tcPr>
          <w:p w14:paraId="3F9F980E" w14:textId="77777777" w:rsidR="00C34951" w:rsidRPr="006008F4" w:rsidRDefault="00C34951" w:rsidP="00C34951">
            <w:pPr>
              <w:jc w:val="center"/>
              <w:rPr>
                <w:sz w:val="20"/>
                <w:szCs w:val="20"/>
              </w:rPr>
            </w:pPr>
            <w:r>
              <w:rPr>
                <w:sz w:val="20"/>
                <w:szCs w:val="20"/>
              </w:rPr>
              <w:t>33.0 (8.1)</w:t>
            </w:r>
          </w:p>
        </w:tc>
        <w:tc>
          <w:tcPr>
            <w:tcW w:w="534" w:type="pct"/>
          </w:tcPr>
          <w:p w14:paraId="6899369D" w14:textId="77777777" w:rsidR="00C34951" w:rsidRPr="006008F4" w:rsidRDefault="00C34951" w:rsidP="00C34951">
            <w:pPr>
              <w:jc w:val="center"/>
              <w:rPr>
                <w:sz w:val="20"/>
                <w:szCs w:val="20"/>
              </w:rPr>
            </w:pPr>
            <w:r>
              <w:rPr>
                <w:sz w:val="20"/>
                <w:szCs w:val="20"/>
              </w:rPr>
              <w:t>32.7 (9.6)</w:t>
            </w:r>
          </w:p>
        </w:tc>
        <w:tc>
          <w:tcPr>
            <w:tcW w:w="284" w:type="pct"/>
          </w:tcPr>
          <w:p w14:paraId="58D10398" w14:textId="77777777" w:rsidR="00C34951" w:rsidRPr="006008F4" w:rsidRDefault="00C34951" w:rsidP="00C34951">
            <w:pPr>
              <w:jc w:val="center"/>
              <w:rPr>
                <w:sz w:val="20"/>
                <w:szCs w:val="20"/>
              </w:rPr>
            </w:pPr>
            <w:r>
              <w:rPr>
                <w:sz w:val="20"/>
                <w:szCs w:val="20"/>
              </w:rPr>
              <w:t>0.737</w:t>
            </w:r>
          </w:p>
        </w:tc>
        <w:tc>
          <w:tcPr>
            <w:tcW w:w="550" w:type="pct"/>
          </w:tcPr>
          <w:p w14:paraId="6583C0E6" w14:textId="77777777" w:rsidR="00C34951" w:rsidRPr="006008F4" w:rsidRDefault="00C34951" w:rsidP="00C34951">
            <w:pPr>
              <w:jc w:val="center"/>
              <w:rPr>
                <w:sz w:val="20"/>
                <w:szCs w:val="20"/>
              </w:rPr>
            </w:pPr>
            <w:r>
              <w:rPr>
                <w:sz w:val="20"/>
                <w:szCs w:val="20"/>
              </w:rPr>
              <w:t>32.6 (8.5)</w:t>
            </w:r>
          </w:p>
        </w:tc>
        <w:tc>
          <w:tcPr>
            <w:tcW w:w="506" w:type="pct"/>
          </w:tcPr>
          <w:p w14:paraId="0A8C19DD" w14:textId="77777777" w:rsidR="00C34951" w:rsidRPr="006008F4" w:rsidRDefault="00C34951" w:rsidP="00C34951">
            <w:pPr>
              <w:jc w:val="center"/>
              <w:rPr>
                <w:sz w:val="20"/>
                <w:szCs w:val="20"/>
              </w:rPr>
            </w:pPr>
            <w:r>
              <w:rPr>
                <w:sz w:val="20"/>
                <w:szCs w:val="20"/>
              </w:rPr>
              <w:t>33.0 (9.5)</w:t>
            </w:r>
          </w:p>
        </w:tc>
        <w:tc>
          <w:tcPr>
            <w:tcW w:w="530" w:type="pct"/>
          </w:tcPr>
          <w:p w14:paraId="3BC8F2C0" w14:textId="77777777" w:rsidR="00C34951" w:rsidRPr="006008F4" w:rsidRDefault="00C34951" w:rsidP="00C34951">
            <w:pPr>
              <w:jc w:val="center"/>
              <w:rPr>
                <w:sz w:val="20"/>
                <w:szCs w:val="20"/>
              </w:rPr>
            </w:pPr>
            <w:r>
              <w:rPr>
                <w:sz w:val="20"/>
                <w:szCs w:val="20"/>
              </w:rPr>
              <w:t>33.3 (8.9)</w:t>
            </w:r>
          </w:p>
        </w:tc>
        <w:tc>
          <w:tcPr>
            <w:tcW w:w="320" w:type="pct"/>
          </w:tcPr>
          <w:p w14:paraId="271583D2" w14:textId="77777777" w:rsidR="00C34951" w:rsidRPr="006008F4" w:rsidRDefault="00C34951" w:rsidP="00C34951">
            <w:pPr>
              <w:jc w:val="center"/>
              <w:rPr>
                <w:iCs/>
                <w:sz w:val="20"/>
                <w:szCs w:val="20"/>
              </w:rPr>
            </w:pPr>
            <w:r>
              <w:rPr>
                <w:iCs/>
                <w:sz w:val="20"/>
                <w:szCs w:val="20"/>
              </w:rPr>
              <w:t>0.763</w:t>
            </w:r>
          </w:p>
        </w:tc>
      </w:tr>
      <w:tr w:rsidR="00E43189" w:rsidRPr="00D92EAD" w14:paraId="4C90A5B1" w14:textId="77777777" w:rsidTr="00E43189">
        <w:trPr>
          <w:trHeight w:val="330"/>
        </w:trPr>
        <w:tc>
          <w:tcPr>
            <w:tcW w:w="1271" w:type="pct"/>
          </w:tcPr>
          <w:p w14:paraId="5BCD35DA" w14:textId="1A871037" w:rsidR="00C34951" w:rsidRPr="00A05473" w:rsidRDefault="00C34951" w:rsidP="004D3332">
            <w:pPr>
              <w:rPr>
                <w:sz w:val="20"/>
                <w:szCs w:val="20"/>
              </w:rPr>
            </w:pPr>
            <w:r w:rsidRPr="00A05473">
              <w:rPr>
                <w:sz w:val="20"/>
                <w:szCs w:val="20"/>
              </w:rPr>
              <w:t>XA/HK ratio *100 (</w:t>
            </w:r>
            <w:r w:rsidR="00A05473" w:rsidRPr="00A05473">
              <w:rPr>
                <w:sz w:val="20"/>
                <w:szCs w:val="20"/>
              </w:rPr>
              <w:t xml:space="preserve">kynurenine aminotransferase (KAT) </w:t>
            </w:r>
            <w:r w:rsidRPr="00A05473">
              <w:rPr>
                <w:sz w:val="20"/>
                <w:szCs w:val="20"/>
              </w:rPr>
              <w:t>activity)</w:t>
            </w:r>
          </w:p>
        </w:tc>
        <w:tc>
          <w:tcPr>
            <w:tcW w:w="513" w:type="pct"/>
          </w:tcPr>
          <w:p w14:paraId="6A97C3EF" w14:textId="77777777" w:rsidR="00C34951" w:rsidRPr="006008F4" w:rsidRDefault="00C34951" w:rsidP="00C34951">
            <w:pPr>
              <w:jc w:val="center"/>
              <w:rPr>
                <w:sz w:val="20"/>
                <w:szCs w:val="20"/>
              </w:rPr>
            </w:pPr>
            <w:r>
              <w:rPr>
                <w:sz w:val="20"/>
                <w:szCs w:val="20"/>
              </w:rPr>
              <w:t>24.0 (10.5)</w:t>
            </w:r>
          </w:p>
        </w:tc>
        <w:tc>
          <w:tcPr>
            <w:tcW w:w="491" w:type="pct"/>
          </w:tcPr>
          <w:p w14:paraId="5B449C90" w14:textId="77777777" w:rsidR="00C34951" w:rsidRDefault="00C34951" w:rsidP="00C34951">
            <w:pPr>
              <w:jc w:val="center"/>
              <w:rPr>
                <w:sz w:val="20"/>
                <w:szCs w:val="20"/>
              </w:rPr>
            </w:pPr>
            <w:r>
              <w:rPr>
                <w:sz w:val="20"/>
                <w:szCs w:val="20"/>
              </w:rPr>
              <w:t>24.2 (10.7)</w:t>
            </w:r>
          </w:p>
        </w:tc>
        <w:tc>
          <w:tcPr>
            <w:tcW w:w="534" w:type="pct"/>
          </w:tcPr>
          <w:p w14:paraId="72371A00" w14:textId="77777777" w:rsidR="00C34951" w:rsidRDefault="00C34951" w:rsidP="00C34951">
            <w:pPr>
              <w:jc w:val="center"/>
              <w:rPr>
                <w:sz w:val="20"/>
                <w:szCs w:val="20"/>
              </w:rPr>
            </w:pPr>
            <w:r>
              <w:rPr>
                <w:sz w:val="20"/>
                <w:szCs w:val="20"/>
              </w:rPr>
              <w:t>23.8 (10.3)</w:t>
            </w:r>
          </w:p>
        </w:tc>
        <w:tc>
          <w:tcPr>
            <w:tcW w:w="284" w:type="pct"/>
          </w:tcPr>
          <w:p w14:paraId="46ED5C19" w14:textId="77777777" w:rsidR="00C34951" w:rsidRDefault="00C34951" w:rsidP="00C34951">
            <w:pPr>
              <w:jc w:val="center"/>
              <w:rPr>
                <w:sz w:val="20"/>
                <w:szCs w:val="20"/>
              </w:rPr>
            </w:pPr>
            <w:r>
              <w:rPr>
                <w:sz w:val="20"/>
                <w:szCs w:val="20"/>
              </w:rPr>
              <w:t>0.638</w:t>
            </w:r>
          </w:p>
        </w:tc>
        <w:tc>
          <w:tcPr>
            <w:tcW w:w="550" w:type="pct"/>
          </w:tcPr>
          <w:p w14:paraId="1AF30CB7" w14:textId="77777777" w:rsidR="00C34951" w:rsidRDefault="00C34951" w:rsidP="00C34951">
            <w:pPr>
              <w:jc w:val="center"/>
              <w:rPr>
                <w:sz w:val="20"/>
                <w:szCs w:val="20"/>
              </w:rPr>
            </w:pPr>
            <w:r>
              <w:rPr>
                <w:sz w:val="20"/>
                <w:szCs w:val="20"/>
              </w:rPr>
              <w:t>26.7 (10.5)</w:t>
            </w:r>
          </w:p>
        </w:tc>
        <w:tc>
          <w:tcPr>
            <w:tcW w:w="506" w:type="pct"/>
          </w:tcPr>
          <w:p w14:paraId="793B95F4" w14:textId="77777777" w:rsidR="00C34951" w:rsidRDefault="00C34951" w:rsidP="00C34951">
            <w:pPr>
              <w:jc w:val="center"/>
              <w:rPr>
                <w:sz w:val="20"/>
                <w:szCs w:val="20"/>
              </w:rPr>
            </w:pPr>
            <w:r>
              <w:rPr>
                <w:sz w:val="20"/>
                <w:szCs w:val="20"/>
              </w:rPr>
              <w:t>19.7 (8.5)</w:t>
            </w:r>
          </w:p>
        </w:tc>
        <w:tc>
          <w:tcPr>
            <w:tcW w:w="530" w:type="pct"/>
          </w:tcPr>
          <w:p w14:paraId="7DF4AACC" w14:textId="77777777" w:rsidR="00C34951" w:rsidRDefault="00C34951" w:rsidP="00C34951">
            <w:pPr>
              <w:jc w:val="center"/>
              <w:rPr>
                <w:sz w:val="20"/>
                <w:szCs w:val="20"/>
              </w:rPr>
            </w:pPr>
            <w:r>
              <w:rPr>
                <w:sz w:val="20"/>
                <w:szCs w:val="20"/>
              </w:rPr>
              <w:t>22.1 (11.1)</w:t>
            </w:r>
          </w:p>
        </w:tc>
        <w:tc>
          <w:tcPr>
            <w:tcW w:w="320" w:type="pct"/>
          </w:tcPr>
          <w:p w14:paraId="2E494960" w14:textId="77777777" w:rsidR="00C34951" w:rsidRDefault="00C34951" w:rsidP="00C34951">
            <w:pPr>
              <w:jc w:val="center"/>
              <w:rPr>
                <w:iCs/>
                <w:sz w:val="20"/>
                <w:szCs w:val="20"/>
              </w:rPr>
            </w:pPr>
            <w:r w:rsidRPr="00D92EAD">
              <w:rPr>
                <w:i/>
                <w:iCs/>
                <w:sz w:val="20"/>
                <w:szCs w:val="20"/>
              </w:rPr>
              <w:t>&lt;0.001</w:t>
            </w:r>
          </w:p>
        </w:tc>
      </w:tr>
      <w:tr w:rsidR="00E43189" w:rsidRPr="00D92EAD" w14:paraId="19143F62" w14:textId="77777777" w:rsidTr="00E43189">
        <w:trPr>
          <w:trHeight w:val="330"/>
        </w:trPr>
        <w:tc>
          <w:tcPr>
            <w:tcW w:w="1271" w:type="pct"/>
            <w:tcBorders>
              <w:bottom w:val="single" w:sz="4" w:space="0" w:color="auto"/>
            </w:tcBorders>
          </w:tcPr>
          <w:p w14:paraId="64314B85" w14:textId="000347B8" w:rsidR="00C34951" w:rsidRPr="005F135D" w:rsidRDefault="00C34951" w:rsidP="004D3332">
            <w:pPr>
              <w:rPr>
                <w:sz w:val="20"/>
                <w:szCs w:val="20"/>
                <w:lang w:val="fi-FI"/>
              </w:rPr>
            </w:pPr>
            <w:r w:rsidRPr="005F135D">
              <w:rPr>
                <w:sz w:val="20"/>
                <w:szCs w:val="20"/>
                <w:lang w:val="fi-FI"/>
              </w:rPr>
              <w:t>HAA/HK ratio *</w:t>
            </w:r>
            <w:r w:rsidRPr="00A05473">
              <w:rPr>
                <w:sz w:val="20"/>
                <w:szCs w:val="20"/>
                <w:lang w:val="fi-FI"/>
              </w:rPr>
              <w:t>100 (</w:t>
            </w:r>
            <w:r w:rsidR="00A05473">
              <w:rPr>
                <w:sz w:val="20"/>
                <w:szCs w:val="20"/>
                <w:lang w:val="fi-FI"/>
              </w:rPr>
              <w:t>kynureninase (</w:t>
            </w:r>
            <w:r w:rsidRPr="00A05473">
              <w:rPr>
                <w:sz w:val="20"/>
                <w:szCs w:val="20"/>
                <w:lang w:val="fi-FI"/>
              </w:rPr>
              <w:t>KYNU</w:t>
            </w:r>
            <w:r w:rsidR="00A05473">
              <w:rPr>
                <w:sz w:val="20"/>
                <w:szCs w:val="20"/>
                <w:lang w:val="fi-FI"/>
              </w:rPr>
              <w:t>)</w:t>
            </w:r>
            <w:r w:rsidRPr="005F135D">
              <w:rPr>
                <w:sz w:val="20"/>
                <w:szCs w:val="20"/>
                <w:lang w:val="fi-FI"/>
              </w:rPr>
              <w:t xml:space="preserve"> activity)</w:t>
            </w:r>
          </w:p>
        </w:tc>
        <w:tc>
          <w:tcPr>
            <w:tcW w:w="513" w:type="pct"/>
            <w:tcBorders>
              <w:bottom w:val="single" w:sz="4" w:space="0" w:color="auto"/>
            </w:tcBorders>
          </w:tcPr>
          <w:p w14:paraId="522B0D73" w14:textId="77777777" w:rsidR="00C34951" w:rsidRPr="006008F4" w:rsidRDefault="00C34951" w:rsidP="00C34951">
            <w:pPr>
              <w:jc w:val="center"/>
              <w:rPr>
                <w:sz w:val="20"/>
                <w:szCs w:val="20"/>
              </w:rPr>
            </w:pPr>
            <w:r>
              <w:rPr>
                <w:sz w:val="20"/>
                <w:szCs w:val="20"/>
              </w:rPr>
              <w:t>84.9 (28.7)</w:t>
            </w:r>
          </w:p>
        </w:tc>
        <w:tc>
          <w:tcPr>
            <w:tcW w:w="491" w:type="pct"/>
            <w:tcBorders>
              <w:bottom w:val="single" w:sz="4" w:space="0" w:color="auto"/>
            </w:tcBorders>
          </w:tcPr>
          <w:p w14:paraId="58AFD057" w14:textId="77777777" w:rsidR="00C34951" w:rsidRDefault="00C34951" w:rsidP="00C34951">
            <w:pPr>
              <w:jc w:val="center"/>
              <w:rPr>
                <w:sz w:val="20"/>
                <w:szCs w:val="20"/>
              </w:rPr>
            </w:pPr>
            <w:r>
              <w:rPr>
                <w:sz w:val="20"/>
                <w:szCs w:val="20"/>
              </w:rPr>
              <w:t>86.1 (28.0)</w:t>
            </w:r>
          </w:p>
        </w:tc>
        <w:tc>
          <w:tcPr>
            <w:tcW w:w="534" w:type="pct"/>
            <w:tcBorders>
              <w:bottom w:val="single" w:sz="4" w:space="0" w:color="auto"/>
            </w:tcBorders>
          </w:tcPr>
          <w:p w14:paraId="6BD87218" w14:textId="77777777" w:rsidR="00C34951" w:rsidRDefault="00C34951" w:rsidP="00C34951">
            <w:pPr>
              <w:jc w:val="center"/>
              <w:rPr>
                <w:sz w:val="20"/>
                <w:szCs w:val="20"/>
              </w:rPr>
            </w:pPr>
            <w:r>
              <w:rPr>
                <w:sz w:val="20"/>
                <w:szCs w:val="20"/>
              </w:rPr>
              <w:t>83.6 (29.5)</w:t>
            </w:r>
          </w:p>
        </w:tc>
        <w:tc>
          <w:tcPr>
            <w:tcW w:w="284" w:type="pct"/>
            <w:tcBorders>
              <w:bottom w:val="single" w:sz="4" w:space="0" w:color="auto"/>
            </w:tcBorders>
          </w:tcPr>
          <w:p w14:paraId="699DF069" w14:textId="77777777" w:rsidR="00C34951" w:rsidRDefault="00C34951" w:rsidP="00C34951">
            <w:pPr>
              <w:jc w:val="center"/>
              <w:rPr>
                <w:sz w:val="20"/>
                <w:szCs w:val="20"/>
              </w:rPr>
            </w:pPr>
            <w:r>
              <w:rPr>
                <w:sz w:val="20"/>
                <w:szCs w:val="20"/>
              </w:rPr>
              <w:t>0.310</w:t>
            </w:r>
          </w:p>
        </w:tc>
        <w:tc>
          <w:tcPr>
            <w:tcW w:w="550" w:type="pct"/>
            <w:tcBorders>
              <w:bottom w:val="single" w:sz="4" w:space="0" w:color="auto"/>
            </w:tcBorders>
          </w:tcPr>
          <w:p w14:paraId="6B1CE959" w14:textId="77777777" w:rsidR="00C34951" w:rsidRDefault="00C34951" w:rsidP="00C34951">
            <w:pPr>
              <w:jc w:val="center"/>
              <w:rPr>
                <w:sz w:val="20"/>
                <w:szCs w:val="20"/>
              </w:rPr>
            </w:pPr>
            <w:r>
              <w:rPr>
                <w:sz w:val="20"/>
                <w:szCs w:val="20"/>
              </w:rPr>
              <w:t>91.4 (30.0)</w:t>
            </w:r>
          </w:p>
        </w:tc>
        <w:tc>
          <w:tcPr>
            <w:tcW w:w="506" w:type="pct"/>
            <w:tcBorders>
              <w:bottom w:val="single" w:sz="4" w:space="0" w:color="auto"/>
            </w:tcBorders>
          </w:tcPr>
          <w:p w14:paraId="4F30E92D" w14:textId="77777777" w:rsidR="00C34951" w:rsidRDefault="00C34951" w:rsidP="00C34951">
            <w:pPr>
              <w:jc w:val="center"/>
              <w:rPr>
                <w:sz w:val="20"/>
                <w:szCs w:val="20"/>
              </w:rPr>
            </w:pPr>
            <w:r>
              <w:rPr>
                <w:sz w:val="20"/>
                <w:szCs w:val="20"/>
              </w:rPr>
              <w:t>78.9 (24.4)</w:t>
            </w:r>
          </w:p>
        </w:tc>
        <w:tc>
          <w:tcPr>
            <w:tcW w:w="530" w:type="pct"/>
            <w:tcBorders>
              <w:bottom w:val="single" w:sz="4" w:space="0" w:color="auto"/>
            </w:tcBorders>
          </w:tcPr>
          <w:p w14:paraId="226E4847" w14:textId="77777777" w:rsidR="00C34951" w:rsidRDefault="00C34951" w:rsidP="00C34951">
            <w:pPr>
              <w:jc w:val="center"/>
              <w:rPr>
                <w:sz w:val="20"/>
                <w:szCs w:val="20"/>
              </w:rPr>
            </w:pPr>
            <w:r>
              <w:rPr>
                <w:sz w:val="20"/>
                <w:szCs w:val="20"/>
              </w:rPr>
              <w:t>73.8 (25.6)</w:t>
            </w:r>
          </w:p>
        </w:tc>
        <w:tc>
          <w:tcPr>
            <w:tcW w:w="320" w:type="pct"/>
            <w:tcBorders>
              <w:bottom w:val="single" w:sz="4" w:space="0" w:color="auto"/>
            </w:tcBorders>
          </w:tcPr>
          <w:p w14:paraId="7BD798F7" w14:textId="77777777" w:rsidR="00C34951" w:rsidRDefault="00C34951" w:rsidP="00C34951">
            <w:pPr>
              <w:jc w:val="center"/>
              <w:rPr>
                <w:iCs/>
                <w:sz w:val="20"/>
                <w:szCs w:val="20"/>
              </w:rPr>
            </w:pPr>
            <w:r w:rsidRPr="00D92EAD">
              <w:rPr>
                <w:i/>
                <w:iCs/>
                <w:sz w:val="20"/>
                <w:szCs w:val="20"/>
              </w:rPr>
              <w:t>&lt;0.001</w:t>
            </w:r>
          </w:p>
        </w:tc>
      </w:tr>
    </w:tbl>
    <w:p w14:paraId="29A184A5" w14:textId="77777777" w:rsidR="00C34951" w:rsidRDefault="00C34951" w:rsidP="00AA2145">
      <w:pPr>
        <w:rPr>
          <w:b/>
        </w:rPr>
      </w:pPr>
    </w:p>
    <w:p w14:paraId="09BEE571" w14:textId="2693F919" w:rsidR="00B24AA9" w:rsidRPr="008600A6" w:rsidRDefault="00CB089F" w:rsidP="00B24AA9">
      <w:pPr>
        <w:rPr>
          <w:sz w:val="20"/>
          <w:szCs w:val="20"/>
        </w:rPr>
      </w:pPr>
      <w:r w:rsidRPr="00F2003D">
        <w:rPr>
          <w:sz w:val="20"/>
          <w:szCs w:val="20"/>
        </w:rPr>
        <w:t>Abbreviations: N: number of participants· Data shown are N (%) for categorical variables and mean (SD) for continuous variables except for insulin, homeostasis model assessment for insulin resistance (HOMA-IR), high sensitivity C-reactive protein (hsCRP), metabolic risk score (MRS) and fatty liver index (FLI) which are represented as median (interquartile range) as they are not normally distributed. Two sided P</w:t>
      </w:r>
      <w:r w:rsidRPr="00CB089F">
        <w:rPr>
          <w:sz w:val="20"/>
          <w:szCs w:val="20"/>
        </w:rPr>
        <w:t xml:space="preserve">-values less than 0.05 considered significant· </w:t>
      </w:r>
    </w:p>
    <w:p w14:paraId="3870CDD6" w14:textId="77777777" w:rsidR="007C345B" w:rsidRDefault="007C345B" w:rsidP="00AA2145">
      <w:pPr>
        <w:rPr>
          <w:b/>
        </w:rPr>
        <w:sectPr w:rsidR="007C345B" w:rsidSect="000C65E7">
          <w:pgSz w:w="15840" w:h="12240" w:orient="landscape"/>
          <w:pgMar w:top="1440" w:right="1440" w:bottom="1440" w:left="1440" w:header="709" w:footer="709" w:gutter="0"/>
          <w:cols w:space="708"/>
          <w:docGrid w:linePitch="360"/>
        </w:sectPr>
      </w:pPr>
    </w:p>
    <w:p w14:paraId="47AFD7AF" w14:textId="32E28B22" w:rsidR="00AA2145" w:rsidRDefault="00AA2145" w:rsidP="00AA2145">
      <w:r w:rsidRPr="00AA2145">
        <w:rPr>
          <w:b/>
        </w:rPr>
        <w:t>Table 2</w:t>
      </w:r>
      <w:r w:rsidR="00687F86">
        <w:rPr>
          <w:b/>
        </w:rPr>
        <w:t>.</w:t>
      </w:r>
      <w:r>
        <w:t xml:space="preserve"> Characteristics of the study cohort by BMI categories</w:t>
      </w:r>
    </w:p>
    <w:tbl>
      <w:tblPr>
        <w:tblStyle w:val="TableGrid"/>
        <w:tblW w:w="131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417"/>
        <w:gridCol w:w="1413"/>
        <w:gridCol w:w="1853"/>
        <w:gridCol w:w="1514"/>
        <w:gridCol w:w="2012"/>
        <w:gridCol w:w="1225"/>
      </w:tblGrid>
      <w:tr w:rsidR="00AA2145" w:rsidRPr="00D92EAD" w14:paraId="6601BD2E" w14:textId="77777777" w:rsidTr="00EC5E0B">
        <w:trPr>
          <w:trHeight w:val="300"/>
        </w:trPr>
        <w:tc>
          <w:tcPr>
            <w:tcW w:w="3681" w:type="dxa"/>
            <w:tcBorders>
              <w:top w:val="single" w:sz="4" w:space="0" w:color="auto"/>
              <w:bottom w:val="single" w:sz="4" w:space="0" w:color="auto"/>
            </w:tcBorders>
            <w:noWrap/>
            <w:hideMark/>
          </w:tcPr>
          <w:p w14:paraId="3FF23CF3" w14:textId="77777777" w:rsidR="00AA2145" w:rsidRPr="00D92EAD" w:rsidRDefault="00AA2145">
            <w:pPr>
              <w:rPr>
                <w:sz w:val="20"/>
                <w:szCs w:val="20"/>
              </w:rPr>
            </w:pPr>
          </w:p>
        </w:tc>
        <w:tc>
          <w:tcPr>
            <w:tcW w:w="1417" w:type="dxa"/>
            <w:tcBorders>
              <w:top w:val="single" w:sz="4" w:space="0" w:color="auto"/>
              <w:bottom w:val="single" w:sz="4" w:space="0" w:color="auto"/>
            </w:tcBorders>
            <w:noWrap/>
            <w:hideMark/>
          </w:tcPr>
          <w:p w14:paraId="4B191117" w14:textId="77777777" w:rsidR="00AA2145" w:rsidRPr="00D92EAD" w:rsidRDefault="00AA2145" w:rsidP="00E43189">
            <w:pPr>
              <w:jc w:val="center"/>
              <w:rPr>
                <w:b/>
                <w:bCs/>
                <w:sz w:val="20"/>
                <w:szCs w:val="20"/>
              </w:rPr>
            </w:pPr>
            <w:r w:rsidRPr="00D92EAD">
              <w:rPr>
                <w:b/>
                <w:bCs/>
                <w:sz w:val="20"/>
                <w:szCs w:val="20"/>
              </w:rPr>
              <w:t>All</w:t>
            </w:r>
          </w:p>
        </w:tc>
        <w:tc>
          <w:tcPr>
            <w:tcW w:w="1413" w:type="dxa"/>
            <w:tcBorders>
              <w:top w:val="single" w:sz="4" w:space="0" w:color="auto"/>
              <w:bottom w:val="single" w:sz="4" w:space="0" w:color="auto"/>
            </w:tcBorders>
            <w:noWrap/>
            <w:hideMark/>
          </w:tcPr>
          <w:p w14:paraId="1BB17EE4" w14:textId="77777777" w:rsidR="00AA2145" w:rsidRPr="00D92EAD" w:rsidRDefault="00AA2145" w:rsidP="00E43189">
            <w:pPr>
              <w:jc w:val="center"/>
              <w:rPr>
                <w:b/>
                <w:bCs/>
                <w:sz w:val="20"/>
                <w:szCs w:val="20"/>
              </w:rPr>
            </w:pPr>
            <w:r w:rsidRPr="00D92EAD">
              <w:rPr>
                <w:b/>
                <w:bCs/>
                <w:sz w:val="20"/>
                <w:szCs w:val="20"/>
              </w:rPr>
              <w:t>Underweight</w:t>
            </w:r>
          </w:p>
        </w:tc>
        <w:tc>
          <w:tcPr>
            <w:tcW w:w="1853" w:type="dxa"/>
            <w:tcBorders>
              <w:top w:val="single" w:sz="4" w:space="0" w:color="auto"/>
              <w:bottom w:val="single" w:sz="4" w:space="0" w:color="auto"/>
            </w:tcBorders>
            <w:noWrap/>
            <w:hideMark/>
          </w:tcPr>
          <w:p w14:paraId="035DBB03" w14:textId="7E8AC7B4" w:rsidR="00AA2145" w:rsidRPr="00D92EAD" w:rsidRDefault="005F135D" w:rsidP="00E43189">
            <w:pPr>
              <w:jc w:val="center"/>
              <w:rPr>
                <w:b/>
                <w:bCs/>
                <w:sz w:val="20"/>
                <w:szCs w:val="20"/>
              </w:rPr>
            </w:pPr>
            <w:r>
              <w:rPr>
                <w:b/>
                <w:bCs/>
                <w:sz w:val="20"/>
                <w:szCs w:val="20"/>
              </w:rPr>
              <w:t>Normal</w:t>
            </w:r>
            <w:r w:rsidRPr="00D92EAD">
              <w:rPr>
                <w:b/>
                <w:bCs/>
                <w:sz w:val="20"/>
                <w:szCs w:val="20"/>
              </w:rPr>
              <w:t xml:space="preserve"> </w:t>
            </w:r>
            <w:r w:rsidR="00AA2145" w:rsidRPr="00D92EAD">
              <w:rPr>
                <w:b/>
                <w:bCs/>
                <w:sz w:val="20"/>
                <w:szCs w:val="20"/>
              </w:rPr>
              <w:t>weight</w:t>
            </w:r>
          </w:p>
        </w:tc>
        <w:tc>
          <w:tcPr>
            <w:tcW w:w="1514" w:type="dxa"/>
            <w:tcBorders>
              <w:top w:val="single" w:sz="4" w:space="0" w:color="auto"/>
              <w:bottom w:val="single" w:sz="4" w:space="0" w:color="auto"/>
            </w:tcBorders>
            <w:noWrap/>
            <w:hideMark/>
          </w:tcPr>
          <w:p w14:paraId="3DDC0ED3" w14:textId="77777777" w:rsidR="00AA2145" w:rsidRPr="00D92EAD" w:rsidRDefault="00AA2145" w:rsidP="00E43189">
            <w:pPr>
              <w:jc w:val="center"/>
              <w:rPr>
                <w:b/>
                <w:bCs/>
                <w:sz w:val="20"/>
                <w:szCs w:val="20"/>
              </w:rPr>
            </w:pPr>
            <w:r w:rsidRPr="00D92EAD">
              <w:rPr>
                <w:b/>
                <w:bCs/>
                <w:sz w:val="20"/>
                <w:szCs w:val="20"/>
              </w:rPr>
              <w:t>Overweight</w:t>
            </w:r>
          </w:p>
        </w:tc>
        <w:tc>
          <w:tcPr>
            <w:tcW w:w="2012" w:type="dxa"/>
            <w:tcBorders>
              <w:top w:val="single" w:sz="4" w:space="0" w:color="auto"/>
              <w:bottom w:val="single" w:sz="4" w:space="0" w:color="auto"/>
            </w:tcBorders>
            <w:noWrap/>
            <w:hideMark/>
          </w:tcPr>
          <w:p w14:paraId="3E3178FD" w14:textId="3D5DB1A5" w:rsidR="00AA2145" w:rsidRPr="00D92EAD" w:rsidRDefault="008B54B0" w:rsidP="00E43189">
            <w:pPr>
              <w:jc w:val="center"/>
              <w:rPr>
                <w:b/>
                <w:bCs/>
                <w:sz w:val="20"/>
                <w:szCs w:val="20"/>
              </w:rPr>
            </w:pPr>
            <w:r>
              <w:rPr>
                <w:b/>
                <w:bCs/>
                <w:sz w:val="20"/>
                <w:szCs w:val="20"/>
              </w:rPr>
              <w:t>Obese</w:t>
            </w:r>
          </w:p>
        </w:tc>
        <w:tc>
          <w:tcPr>
            <w:tcW w:w="1225" w:type="dxa"/>
            <w:tcBorders>
              <w:top w:val="single" w:sz="4" w:space="0" w:color="auto"/>
              <w:bottom w:val="single" w:sz="4" w:space="0" w:color="auto"/>
            </w:tcBorders>
            <w:noWrap/>
            <w:hideMark/>
          </w:tcPr>
          <w:p w14:paraId="0AFB4E91" w14:textId="30EC1650" w:rsidR="00AA2145" w:rsidRPr="00D92EAD" w:rsidRDefault="00E43189" w:rsidP="00E43189">
            <w:pPr>
              <w:jc w:val="center"/>
              <w:rPr>
                <w:b/>
                <w:bCs/>
                <w:sz w:val="20"/>
                <w:szCs w:val="20"/>
              </w:rPr>
            </w:pPr>
            <w:r>
              <w:rPr>
                <w:b/>
                <w:bCs/>
                <w:sz w:val="20"/>
                <w:szCs w:val="20"/>
              </w:rPr>
              <w:t>P</w:t>
            </w:r>
          </w:p>
        </w:tc>
      </w:tr>
      <w:tr w:rsidR="00AA2145" w:rsidRPr="00D92EAD" w14:paraId="61E88A2F" w14:textId="77777777" w:rsidTr="00EC5E0B">
        <w:trPr>
          <w:trHeight w:val="300"/>
        </w:trPr>
        <w:tc>
          <w:tcPr>
            <w:tcW w:w="3681" w:type="dxa"/>
            <w:tcBorders>
              <w:top w:val="single" w:sz="4" w:space="0" w:color="auto"/>
            </w:tcBorders>
            <w:noWrap/>
            <w:hideMark/>
          </w:tcPr>
          <w:p w14:paraId="6BC389DD" w14:textId="77777777" w:rsidR="00AA2145" w:rsidRPr="00D92EAD" w:rsidRDefault="00AA2145">
            <w:pPr>
              <w:rPr>
                <w:sz w:val="20"/>
                <w:szCs w:val="20"/>
              </w:rPr>
            </w:pPr>
            <w:r w:rsidRPr="00D92EAD">
              <w:rPr>
                <w:sz w:val="20"/>
                <w:szCs w:val="20"/>
              </w:rPr>
              <w:t>N (%)</w:t>
            </w:r>
          </w:p>
        </w:tc>
        <w:tc>
          <w:tcPr>
            <w:tcW w:w="1417" w:type="dxa"/>
            <w:tcBorders>
              <w:top w:val="single" w:sz="4" w:space="0" w:color="auto"/>
            </w:tcBorders>
            <w:noWrap/>
            <w:hideMark/>
          </w:tcPr>
          <w:p w14:paraId="478CE2AA" w14:textId="77777777" w:rsidR="00AA2145" w:rsidRPr="00D92EAD" w:rsidRDefault="00AA2145" w:rsidP="00E43189">
            <w:pPr>
              <w:jc w:val="center"/>
              <w:rPr>
                <w:sz w:val="20"/>
                <w:szCs w:val="20"/>
              </w:rPr>
            </w:pPr>
            <w:r w:rsidRPr="00D92EAD">
              <w:rPr>
                <w:sz w:val="20"/>
                <w:szCs w:val="20"/>
              </w:rPr>
              <w:t>552</w:t>
            </w:r>
          </w:p>
        </w:tc>
        <w:tc>
          <w:tcPr>
            <w:tcW w:w="1413" w:type="dxa"/>
            <w:tcBorders>
              <w:top w:val="single" w:sz="4" w:space="0" w:color="auto"/>
            </w:tcBorders>
            <w:noWrap/>
            <w:hideMark/>
          </w:tcPr>
          <w:p w14:paraId="02E06582" w14:textId="77777777" w:rsidR="00AA2145" w:rsidRPr="00D92EAD" w:rsidRDefault="00AA2145" w:rsidP="00E43189">
            <w:pPr>
              <w:jc w:val="center"/>
              <w:rPr>
                <w:sz w:val="20"/>
                <w:szCs w:val="20"/>
              </w:rPr>
            </w:pPr>
            <w:r w:rsidRPr="00D92EAD">
              <w:rPr>
                <w:sz w:val="20"/>
                <w:szCs w:val="20"/>
              </w:rPr>
              <w:t>37 (6.7%)</w:t>
            </w:r>
          </w:p>
        </w:tc>
        <w:tc>
          <w:tcPr>
            <w:tcW w:w="1853" w:type="dxa"/>
            <w:tcBorders>
              <w:top w:val="single" w:sz="4" w:space="0" w:color="auto"/>
            </w:tcBorders>
            <w:noWrap/>
            <w:hideMark/>
          </w:tcPr>
          <w:p w14:paraId="75A2E638" w14:textId="77777777" w:rsidR="00AA2145" w:rsidRPr="00D92EAD" w:rsidRDefault="00AA2145" w:rsidP="00E43189">
            <w:pPr>
              <w:jc w:val="center"/>
              <w:rPr>
                <w:sz w:val="20"/>
                <w:szCs w:val="20"/>
              </w:rPr>
            </w:pPr>
            <w:r w:rsidRPr="00D92EAD">
              <w:rPr>
                <w:sz w:val="20"/>
                <w:szCs w:val="20"/>
              </w:rPr>
              <w:t>422 (76.4%)</w:t>
            </w:r>
          </w:p>
        </w:tc>
        <w:tc>
          <w:tcPr>
            <w:tcW w:w="1514" w:type="dxa"/>
            <w:tcBorders>
              <w:top w:val="single" w:sz="4" w:space="0" w:color="auto"/>
            </w:tcBorders>
            <w:noWrap/>
            <w:hideMark/>
          </w:tcPr>
          <w:p w14:paraId="0566E2D1" w14:textId="77777777" w:rsidR="00AA2145" w:rsidRPr="00D92EAD" w:rsidRDefault="00AA2145" w:rsidP="00E43189">
            <w:pPr>
              <w:jc w:val="center"/>
              <w:rPr>
                <w:sz w:val="20"/>
                <w:szCs w:val="20"/>
              </w:rPr>
            </w:pPr>
            <w:r w:rsidRPr="00D92EAD">
              <w:rPr>
                <w:sz w:val="20"/>
                <w:szCs w:val="20"/>
              </w:rPr>
              <w:t>65 (11.8%)</w:t>
            </w:r>
          </w:p>
        </w:tc>
        <w:tc>
          <w:tcPr>
            <w:tcW w:w="2012" w:type="dxa"/>
            <w:tcBorders>
              <w:top w:val="single" w:sz="4" w:space="0" w:color="auto"/>
            </w:tcBorders>
            <w:noWrap/>
            <w:hideMark/>
          </w:tcPr>
          <w:p w14:paraId="571828B1" w14:textId="77777777" w:rsidR="00AA2145" w:rsidRPr="00D92EAD" w:rsidRDefault="00AA2145" w:rsidP="00E43189">
            <w:pPr>
              <w:jc w:val="center"/>
              <w:rPr>
                <w:sz w:val="20"/>
                <w:szCs w:val="20"/>
              </w:rPr>
            </w:pPr>
            <w:r w:rsidRPr="00D92EAD">
              <w:rPr>
                <w:sz w:val="20"/>
                <w:szCs w:val="20"/>
              </w:rPr>
              <w:t>28 (5.1%)</w:t>
            </w:r>
          </w:p>
        </w:tc>
        <w:tc>
          <w:tcPr>
            <w:tcW w:w="1225" w:type="dxa"/>
            <w:tcBorders>
              <w:top w:val="single" w:sz="4" w:space="0" w:color="auto"/>
            </w:tcBorders>
            <w:noWrap/>
            <w:hideMark/>
          </w:tcPr>
          <w:p w14:paraId="54DDF40D" w14:textId="77777777" w:rsidR="00AA2145" w:rsidRPr="00D92EAD" w:rsidRDefault="00AA2145" w:rsidP="00E43189">
            <w:pPr>
              <w:jc w:val="center"/>
              <w:rPr>
                <w:sz w:val="20"/>
                <w:szCs w:val="20"/>
              </w:rPr>
            </w:pPr>
          </w:p>
        </w:tc>
      </w:tr>
      <w:tr w:rsidR="00E43189" w:rsidRPr="00D92EAD" w14:paraId="62278532" w14:textId="77777777" w:rsidTr="00EC5E0B">
        <w:trPr>
          <w:trHeight w:val="300"/>
        </w:trPr>
        <w:tc>
          <w:tcPr>
            <w:tcW w:w="3681" w:type="dxa"/>
            <w:noWrap/>
          </w:tcPr>
          <w:p w14:paraId="464E9264" w14:textId="506F0616" w:rsidR="00E43189" w:rsidRPr="00D92EAD" w:rsidRDefault="00E43189">
            <w:pPr>
              <w:rPr>
                <w:sz w:val="20"/>
                <w:szCs w:val="20"/>
              </w:rPr>
            </w:pPr>
            <w:r>
              <w:rPr>
                <w:sz w:val="20"/>
                <w:szCs w:val="20"/>
              </w:rPr>
              <w:t>Sex</w:t>
            </w:r>
          </w:p>
        </w:tc>
        <w:tc>
          <w:tcPr>
            <w:tcW w:w="1417" w:type="dxa"/>
            <w:noWrap/>
          </w:tcPr>
          <w:p w14:paraId="4F52D4DA" w14:textId="77777777" w:rsidR="00E43189" w:rsidRPr="00D92EAD" w:rsidRDefault="00E43189" w:rsidP="00E43189">
            <w:pPr>
              <w:jc w:val="center"/>
              <w:rPr>
                <w:sz w:val="20"/>
                <w:szCs w:val="20"/>
              </w:rPr>
            </w:pPr>
          </w:p>
        </w:tc>
        <w:tc>
          <w:tcPr>
            <w:tcW w:w="1413" w:type="dxa"/>
            <w:noWrap/>
          </w:tcPr>
          <w:p w14:paraId="37BC96D2" w14:textId="77777777" w:rsidR="00E43189" w:rsidRPr="00D92EAD" w:rsidRDefault="00E43189" w:rsidP="00E43189">
            <w:pPr>
              <w:jc w:val="center"/>
              <w:rPr>
                <w:sz w:val="20"/>
                <w:szCs w:val="20"/>
              </w:rPr>
            </w:pPr>
          </w:p>
        </w:tc>
        <w:tc>
          <w:tcPr>
            <w:tcW w:w="1853" w:type="dxa"/>
            <w:noWrap/>
          </w:tcPr>
          <w:p w14:paraId="58F2D825" w14:textId="77777777" w:rsidR="00E43189" w:rsidRPr="00D92EAD" w:rsidRDefault="00E43189" w:rsidP="00E43189">
            <w:pPr>
              <w:jc w:val="center"/>
              <w:rPr>
                <w:sz w:val="20"/>
                <w:szCs w:val="20"/>
              </w:rPr>
            </w:pPr>
          </w:p>
        </w:tc>
        <w:tc>
          <w:tcPr>
            <w:tcW w:w="1514" w:type="dxa"/>
            <w:noWrap/>
          </w:tcPr>
          <w:p w14:paraId="775AE5D2" w14:textId="77777777" w:rsidR="00E43189" w:rsidRPr="00D92EAD" w:rsidRDefault="00E43189" w:rsidP="00E43189">
            <w:pPr>
              <w:jc w:val="center"/>
              <w:rPr>
                <w:sz w:val="20"/>
                <w:szCs w:val="20"/>
              </w:rPr>
            </w:pPr>
          </w:p>
        </w:tc>
        <w:tc>
          <w:tcPr>
            <w:tcW w:w="2012" w:type="dxa"/>
            <w:noWrap/>
          </w:tcPr>
          <w:p w14:paraId="752F9615" w14:textId="77777777" w:rsidR="00E43189" w:rsidRPr="00D92EAD" w:rsidRDefault="00E43189" w:rsidP="00E43189">
            <w:pPr>
              <w:jc w:val="center"/>
              <w:rPr>
                <w:sz w:val="20"/>
                <w:szCs w:val="20"/>
              </w:rPr>
            </w:pPr>
          </w:p>
        </w:tc>
        <w:tc>
          <w:tcPr>
            <w:tcW w:w="1225" w:type="dxa"/>
            <w:noWrap/>
          </w:tcPr>
          <w:p w14:paraId="3D9D99F1" w14:textId="4801D353" w:rsidR="00E43189" w:rsidRPr="00D92EAD" w:rsidRDefault="00E43189" w:rsidP="00E43189">
            <w:pPr>
              <w:jc w:val="center"/>
              <w:rPr>
                <w:sz w:val="20"/>
                <w:szCs w:val="20"/>
              </w:rPr>
            </w:pPr>
          </w:p>
        </w:tc>
      </w:tr>
      <w:tr w:rsidR="00AA2145" w:rsidRPr="00D92EAD" w14:paraId="4BA29C74" w14:textId="77777777" w:rsidTr="00EC5E0B">
        <w:trPr>
          <w:trHeight w:val="300"/>
        </w:trPr>
        <w:tc>
          <w:tcPr>
            <w:tcW w:w="3681" w:type="dxa"/>
            <w:noWrap/>
            <w:hideMark/>
          </w:tcPr>
          <w:p w14:paraId="310A29C2" w14:textId="77777777" w:rsidR="00AA2145" w:rsidRPr="00D92EAD" w:rsidRDefault="00AA2145">
            <w:pPr>
              <w:rPr>
                <w:sz w:val="20"/>
                <w:szCs w:val="20"/>
              </w:rPr>
            </w:pPr>
            <w:r w:rsidRPr="00D92EAD">
              <w:rPr>
                <w:sz w:val="20"/>
                <w:szCs w:val="20"/>
              </w:rPr>
              <w:t>Male</w:t>
            </w:r>
          </w:p>
        </w:tc>
        <w:tc>
          <w:tcPr>
            <w:tcW w:w="1417" w:type="dxa"/>
            <w:noWrap/>
            <w:hideMark/>
          </w:tcPr>
          <w:p w14:paraId="6DF0B48A" w14:textId="77777777" w:rsidR="00AA2145" w:rsidRPr="00D92EAD" w:rsidRDefault="00AA2145" w:rsidP="00E43189">
            <w:pPr>
              <w:jc w:val="center"/>
              <w:rPr>
                <w:sz w:val="20"/>
                <w:szCs w:val="20"/>
              </w:rPr>
            </w:pPr>
            <w:r w:rsidRPr="00D92EAD">
              <w:rPr>
                <w:sz w:val="20"/>
                <w:szCs w:val="20"/>
              </w:rPr>
              <w:t>282 (51.1%)</w:t>
            </w:r>
          </w:p>
        </w:tc>
        <w:tc>
          <w:tcPr>
            <w:tcW w:w="1413" w:type="dxa"/>
            <w:noWrap/>
            <w:hideMark/>
          </w:tcPr>
          <w:p w14:paraId="464B13C2" w14:textId="77777777" w:rsidR="00AA2145" w:rsidRPr="00D92EAD" w:rsidRDefault="00AA2145" w:rsidP="00E43189">
            <w:pPr>
              <w:jc w:val="center"/>
              <w:rPr>
                <w:sz w:val="20"/>
                <w:szCs w:val="20"/>
              </w:rPr>
            </w:pPr>
            <w:r w:rsidRPr="00D92EAD">
              <w:rPr>
                <w:sz w:val="20"/>
                <w:szCs w:val="20"/>
              </w:rPr>
              <w:t>18 (7.0%)</w:t>
            </w:r>
          </w:p>
        </w:tc>
        <w:tc>
          <w:tcPr>
            <w:tcW w:w="1853" w:type="dxa"/>
            <w:noWrap/>
            <w:hideMark/>
          </w:tcPr>
          <w:p w14:paraId="4941DC9B" w14:textId="77777777" w:rsidR="00AA2145" w:rsidRPr="00D92EAD" w:rsidRDefault="00AA2145" w:rsidP="00E43189">
            <w:pPr>
              <w:jc w:val="center"/>
              <w:rPr>
                <w:sz w:val="20"/>
                <w:szCs w:val="20"/>
              </w:rPr>
            </w:pPr>
            <w:r w:rsidRPr="00D92EAD">
              <w:rPr>
                <w:sz w:val="20"/>
                <w:szCs w:val="20"/>
              </w:rPr>
              <w:t>219 (77.6%)</w:t>
            </w:r>
          </w:p>
        </w:tc>
        <w:tc>
          <w:tcPr>
            <w:tcW w:w="1514" w:type="dxa"/>
            <w:noWrap/>
            <w:hideMark/>
          </w:tcPr>
          <w:p w14:paraId="7EB90C0F" w14:textId="77777777" w:rsidR="00AA2145" w:rsidRPr="00D92EAD" w:rsidRDefault="00AA2145" w:rsidP="00E43189">
            <w:pPr>
              <w:jc w:val="center"/>
              <w:rPr>
                <w:sz w:val="20"/>
                <w:szCs w:val="20"/>
              </w:rPr>
            </w:pPr>
            <w:r w:rsidRPr="00D92EAD">
              <w:rPr>
                <w:sz w:val="20"/>
                <w:szCs w:val="20"/>
              </w:rPr>
              <w:t>30 (10.6%)</w:t>
            </w:r>
          </w:p>
        </w:tc>
        <w:tc>
          <w:tcPr>
            <w:tcW w:w="2012" w:type="dxa"/>
            <w:noWrap/>
            <w:hideMark/>
          </w:tcPr>
          <w:p w14:paraId="1C108EEB" w14:textId="77777777" w:rsidR="00AA2145" w:rsidRPr="00D92EAD" w:rsidRDefault="00AA2145" w:rsidP="00E43189">
            <w:pPr>
              <w:jc w:val="center"/>
              <w:rPr>
                <w:sz w:val="20"/>
                <w:szCs w:val="20"/>
              </w:rPr>
            </w:pPr>
            <w:r w:rsidRPr="00D92EAD">
              <w:rPr>
                <w:sz w:val="20"/>
                <w:szCs w:val="20"/>
              </w:rPr>
              <w:t>15 (5.3%)</w:t>
            </w:r>
          </w:p>
        </w:tc>
        <w:tc>
          <w:tcPr>
            <w:tcW w:w="1225" w:type="dxa"/>
            <w:noWrap/>
            <w:hideMark/>
          </w:tcPr>
          <w:p w14:paraId="42477D66" w14:textId="7E37CF9D" w:rsidR="00AA2145" w:rsidRPr="00D92EAD" w:rsidRDefault="009A54CD" w:rsidP="00E43189">
            <w:pPr>
              <w:jc w:val="center"/>
              <w:rPr>
                <w:sz w:val="20"/>
                <w:szCs w:val="20"/>
              </w:rPr>
            </w:pPr>
            <w:r>
              <w:rPr>
                <w:sz w:val="20"/>
                <w:szCs w:val="20"/>
              </w:rPr>
              <w:t>reference</w:t>
            </w:r>
          </w:p>
        </w:tc>
      </w:tr>
      <w:tr w:rsidR="00AA2145" w:rsidRPr="00D92EAD" w14:paraId="0B231882" w14:textId="77777777" w:rsidTr="00EC5E0B">
        <w:trPr>
          <w:trHeight w:val="300"/>
        </w:trPr>
        <w:tc>
          <w:tcPr>
            <w:tcW w:w="3681" w:type="dxa"/>
            <w:noWrap/>
            <w:hideMark/>
          </w:tcPr>
          <w:p w14:paraId="3858E548" w14:textId="77777777" w:rsidR="00AA2145" w:rsidRPr="00D92EAD" w:rsidRDefault="00AA2145">
            <w:pPr>
              <w:rPr>
                <w:sz w:val="20"/>
                <w:szCs w:val="20"/>
              </w:rPr>
            </w:pPr>
            <w:r w:rsidRPr="00D92EAD">
              <w:rPr>
                <w:sz w:val="20"/>
                <w:szCs w:val="20"/>
              </w:rPr>
              <w:t>Female</w:t>
            </w:r>
          </w:p>
        </w:tc>
        <w:tc>
          <w:tcPr>
            <w:tcW w:w="1417" w:type="dxa"/>
            <w:noWrap/>
            <w:hideMark/>
          </w:tcPr>
          <w:p w14:paraId="4560DE83" w14:textId="77777777" w:rsidR="00AA2145" w:rsidRPr="00D92EAD" w:rsidRDefault="00AA2145" w:rsidP="00E43189">
            <w:pPr>
              <w:jc w:val="center"/>
              <w:rPr>
                <w:sz w:val="20"/>
                <w:szCs w:val="20"/>
              </w:rPr>
            </w:pPr>
            <w:r w:rsidRPr="00D92EAD">
              <w:rPr>
                <w:sz w:val="20"/>
                <w:szCs w:val="20"/>
              </w:rPr>
              <w:t>270 (48.9%)</w:t>
            </w:r>
          </w:p>
        </w:tc>
        <w:tc>
          <w:tcPr>
            <w:tcW w:w="1413" w:type="dxa"/>
            <w:noWrap/>
            <w:hideMark/>
          </w:tcPr>
          <w:p w14:paraId="30451BE3" w14:textId="77777777" w:rsidR="00AA2145" w:rsidRPr="00D92EAD" w:rsidRDefault="00AA2145" w:rsidP="00E43189">
            <w:pPr>
              <w:jc w:val="center"/>
              <w:rPr>
                <w:sz w:val="20"/>
                <w:szCs w:val="20"/>
              </w:rPr>
            </w:pPr>
            <w:r w:rsidRPr="00D92EAD">
              <w:rPr>
                <w:sz w:val="20"/>
                <w:szCs w:val="20"/>
              </w:rPr>
              <w:t>19 (4.7%)</w:t>
            </w:r>
          </w:p>
        </w:tc>
        <w:tc>
          <w:tcPr>
            <w:tcW w:w="1853" w:type="dxa"/>
            <w:noWrap/>
            <w:hideMark/>
          </w:tcPr>
          <w:p w14:paraId="664B9433" w14:textId="77777777" w:rsidR="00AA2145" w:rsidRPr="00D92EAD" w:rsidRDefault="00AA2145" w:rsidP="00E43189">
            <w:pPr>
              <w:jc w:val="center"/>
              <w:rPr>
                <w:sz w:val="20"/>
                <w:szCs w:val="20"/>
              </w:rPr>
            </w:pPr>
            <w:r w:rsidRPr="00D92EAD">
              <w:rPr>
                <w:sz w:val="20"/>
                <w:szCs w:val="20"/>
              </w:rPr>
              <w:t>203 (75.2%)</w:t>
            </w:r>
          </w:p>
        </w:tc>
        <w:tc>
          <w:tcPr>
            <w:tcW w:w="1514" w:type="dxa"/>
            <w:noWrap/>
            <w:hideMark/>
          </w:tcPr>
          <w:p w14:paraId="7C816654" w14:textId="77777777" w:rsidR="00AA2145" w:rsidRPr="00D92EAD" w:rsidRDefault="00AA2145" w:rsidP="00E43189">
            <w:pPr>
              <w:jc w:val="center"/>
              <w:rPr>
                <w:sz w:val="20"/>
                <w:szCs w:val="20"/>
              </w:rPr>
            </w:pPr>
            <w:r w:rsidRPr="00D92EAD">
              <w:rPr>
                <w:sz w:val="20"/>
                <w:szCs w:val="20"/>
              </w:rPr>
              <w:t>35 (13.0%)</w:t>
            </w:r>
          </w:p>
        </w:tc>
        <w:tc>
          <w:tcPr>
            <w:tcW w:w="2012" w:type="dxa"/>
            <w:noWrap/>
            <w:hideMark/>
          </w:tcPr>
          <w:p w14:paraId="0B3FA3BF" w14:textId="77777777" w:rsidR="00AA2145" w:rsidRPr="00D92EAD" w:rsidRDefault="00AA2145" w:rsidP="00E43189">
            <w:pPr>
              <w:jc w:val="center"/>
              <w:rPr>
                <w:sz w:val="20"/>
                <w:szCs w:val="20"/>
              </w:rPr>
            </w:pPr>
            <w:r w:rsidRPr="00D92EAD">
              <w:rPr>
                <w:sz w:val="20"/>
                <w:szCs w:val="20"/>
              </w:rPr>
              <w:t>13 (4.8%)</w:t>
            </w:r>
          </w:p>
        </w:tc>
        <w:tc>
          <w:tcPr>
            <w:tcW w:w="1225" w:type="dxa"/>
            <w:noWrap/>
            <w:hideMark/>
          </w:tcPr>
          <w:p w14:paraId="23799A59" w14:textId="77777777" w:rsidR="00AA2145" w:rsidRPr="00D92EAD" w:rsidRDefault="00AA2145" w:rsidP="00E43189">
            <w:pPr>
              <w:jc w:val="center"/>
              <w:rPr>
                <w:sz w:val="20"/>
                <w:szCs w:val="20"/>
              </w:rPr>
            </w:pPr>
            <w:r w:rsidRPr="00D92EAD">
              <w:rPr>
                <w:sz w:val="20"/>
                <w:szCs w:val="20"/>
              </w:rPr>
              <w:t>0.825</w:t>
            </w:r>
          </w:p>
        </w:tc>
      </w:tr>
      <w:tr w:rsidR="00E43189" w:rsidRPr="00D92EAD" w14:paraId="6BF5DB90" w14:textId="77777777" w:rsidTr="00EC5E0B">
        <w:trPr>
          <w:trHeight w:val="300"/>
        </w:trPr>
        <w:tc>
          <w:tcPr>
            <w:tcW w:w="3681" w:type="dxa"/>
            <w:noWrap/>
          </w:tcPr>
          <w:p w14:paraId="518CCE99" w14:textId="50D8C5CB" w:rsidR="00E43189" w:rsidRPr="00D92EAD" w:rsidRDefault="00E43189">
            <w:pPr>
              <w:rPr>
                <w:sz w:val="20"/>
                <w:szCs w:val="20"/>
              </w:rPr>
            </w:pPr>
            <w:r>
              <w:rPr>
                <w:sz w:val="20"/>
                <w:szCs w:val="20"/>
              </w:rPr>
              <w:t>Ethnicity</w:t>
            </w:r>
          </w:p>
        </w:tc>
        <w:tc>
          <w:tcPr>
            <w:tcW w:w="1417" w:type="dxa"/>
            <w:noWrap/>
          </w:tcPr>
          <w:p w14:paraId="21DEA225" w14:textId="77777777" w:rsidR="00E43189" w:rsidRPr="00D92EAD" w:rsidRDefault="00E43189" w:rsidP="00E43189">
            <w:pPr>
              <w:jc w:val="center"/>
              <w:rPr>
                <w:sz w:val="20"/>
                <w:szCs w:val="20"/>
              </w:rPr>
            </w:pPr>
          </w:p>
        </w:tc>
        <w:tc>
          <w:tcPr>
            <w:tcW w:w="1413" w:type="dxa"/>
            <w:noWrap/>
          </w:tcPr>
          <w:p w14:paraId="74FF21C1" w14:textId="77777777" w:rsidR="00E43189" w:rsidRPr="00D92EAD" w:rsidRDefault="00E43189" w:rsidP="00E43189">
            <w:pPr>
              <w:jc w:val="center"/>
              <w:rPr>
                <w:sz w:val="20"/>
                <w:szCs w:val="20"/>
              </w:rPr>
            </w:pPr>
          </w:p>
        </w:tc>
        <w:tc>
          <w:tcPr>
            <w:tcW w:w="1853" w:type="dxa"/>
            <w:noWrap/>
          </w:tcPr>
          <w:p w14:paraId="7ABEF1C7" w14:textId="77777777" w:rsidR="00E43189" w:rsidRPr="00D92EAD" w:rsidRDefault="00E43189" w:rsidP="00E43189">
            <w:pPr>
              <w:jc w:val="center"/>
              <w:rPr>
                <w:sz w:val="20"/>
                <w:szCs w:val="20"/>
              </w:rPr>
            </w:pPr>
          </w:p>
        </w:tc>
        <w:tc>
          <w:tcPr>
            <w:tcW w:w="1514" w:type="dxa"/>
            <w:noWrap/>
          </w:tcPr>
          <w:p w14:paraId="0A4E6B7D" w14:textId="77777777" w:rsidR="00E43189" w:rsidRPr="00D92EAD" w:rsidRDefault="00E43189" w:rsidP="00E43189">
            <w:pPr>
              <w:jc w:val="center"/>
              <w:rPr>
                <w:sz w:val="20"/>
                <w:szCs w:val="20"/>
              </w:rPr>
            </w:pPr>
          </w:p>
        </w:tc>
        <w:tc>
          <w:tcPr>
            <w:tcW w:w="2012" w:type="dxa"/>
            <w:noWrap/>
          </w:tcPr>
          <w:p w14:paraId="7D7E4830" w14:textId="77777777" w:rsidR="00E43189" w:rsidRPr="00D92EAD" w:rsidRDefault="00E43189" w:rsidP="00E43189">
            <w:pPr>
              <w:jc w:val="center"/>
              <w:rPr>
                <w:sz w:val="20"/>
                <w:szCs w:val="20"/>
              </w:rPr>
            </w:pPr>
          </w:p>
        </w:tc>
        <w:tc>
          <w:tcPr>
            <w:tcW w:w="1225" w:type="dxa"/>
            <w:noWrap/>
          </w:tcPr>
          <w:p w14:paraId="70A458F6" w14:textId="26762758" w:rsidR="00E43189" w:rsidRPr="00D92EAD" w:rsidRDefault="00E43189" w:rsidP="00E43189">
            <w:pPr>
              <w:jc w:val="center"/>
              <w:rPr>
                <w:sz w:val="20"/>
                <w:szCs w:val="20"/>
              </w:rPr>
            </w:pPr>
          </w:p>
        </w:tc>
      </w:tr>
      <w:tr w:rsidR="00AA2145" w:rsidRPr="00D92EAD" w14:paraId="70BB0010" w14:textId="77777777" w:rsidTr="00EC5E0B">
        <w:trPr>
          <w:trHeight w:val="300"/>
        </w:trPr>
        <w:tc>
          <w:tcPr>
            <w:tcW w:w="3681" w:type="dxa"/>
            <w:noWrap/>
            <w:hideMark/>
          </w:tcPr>
          <w:p w14:paraId="5C6FF456" w14:textId="77777777" w:rsidR="00AA2145" w:rsidRPr="00D92EAD" w:rsidRDefault="00AA2145">
            <w:pPr>
              <w:rPr>
                <w:sz w:val="20"/>
                <w:szCs w:val="20"/>
              </w:rPr>
            </w:pPr>
            <w:r w:rsidRPr="00D92EAD">
              <w:rPr>
                <w:sz w:val="20"/>
                <w:szCs w:val="20"/>
              </w:rPr>
              <w:t>Chinese</w:t>
            </w:r>
          </w:p>
        </w:tc>
        <w:tc>
          <w:tcPr>
            <w:tcW w:w="1417" w:type="dxa"/>
            <w:noWrap/>
            <w:hideMark/>
          </w:tcPr>
          <w:p w14:paraId="4DFD8186" w14:textId="77777777" w:rsidR="00AA2145" w:rsidRPr="00D92EAD" w:rsidRDefault="00AA2145" w:rsidP="00E43189">
            <w:pPr>
              <w:jc w:val="center"/>
              <w:rPr>
                <w:sz w:val="20"/>
                <w:szCs w:val="20"/>
              </w:rPr>
            </w:pPr>
            <w:r w:rsidRPr="00D92EAD">
              <w:rPr>
                <w:sz w:val="20"/>
                <w:szCs w:val="20"/>
              </w:rPr>
              <w:t>305 (55.3%)</w:t>
            </w:r>
          </w:p>
        </w:tc>
        <w:tc>
          <w:tcPr>
            <w:tcW w:w="1413" w:type="dxa"/>
            <w:noWrap/>
            <w:hideMark/>
          </w:tcPr>
          <w:p w14:paraId="115EDC4E" w14:textId="77777777" w:rsidR="00AA2145" w:rsidRPr="00D92EAD" w:rsidRDefault="00AA2145" w:rsidP="00E43189">
            <w:pPr>
              <w:jc w:val="center"/>
              <w:rPr>
                <w:sz w:val="20"/>
                <w:szCs w:val="20"/>
              </w:rPr>
            </w:pPr>
            <w:r w:rsidRPr="00D92EAD">
              <w:rPr>
                <w:sz w:val="20"/>
                <w:szCs w:val="20"/>
              </w:rPr>
              <w:t>21 (6.9%)</w:t>
            </w:r>
          </w:p>
        </w:tc>
        <w:tc>
          <w:tcPr>
            <w:tcW w:w="1853" w:type="dxa"/>
            <w:noWrap/>
            <w:hideMark/>
          </w:tcPr>
          <w:p w14:paraId="7F366204" w14:textId="77777777" w:rsidR="00AA2145" w:rsidRPr="00D92EAD" w:rsidRDefault="00AA2145" w:rsidP="00E43189">
            <w:pPr>
              <w:jc w:val="center"/>
              <w:rPr>
                <w:sz w:val="20"/>
                <w:szCs w:val="20"/>
              </w:rPr>
            </w:pPr>
            <w:r w:rsidRPr="00D92EAD">
              <w:rPr>
                <w:sz w:val="20"/>
                <w:szCs w:val="20"/>
              </w:rPr>
              <w:t>246 (80.7%)</w:t>
            </w:r>
          </w:p>
        </w:tc>
        <w:tc>
          <w:tcPr>
            <w:tcW w:w="1514" w:type="dxa"/>
            <w:noWrap/>
            <w:hideMark/>
          </w:tcPr>
          <w:p w14:paraId="645B30CE" w14:textId="77777777" w:rsidR="00AA2145" w:rsidRPr="00D92EAD" w:rsidRDefault="00AA2145" w:rsidP="00E43189">
            <w:pPr>
              <w:jc w:val="center"/>
              <w:rPr>
                <w:sz w:val="20"/>
                <w:szCs w:val="20"/>
              </w:rPr>
            </w:pPr>
            <w:r w:rsidRPr="00D92EAD">
              <w:rPr>
                <w:sz w:val="20"/>
                <w:szCs w:val="20"/>
              </w:rPr>
              <w:t>28 (9.2%)</w:t>
            </w:r>
          </w:p>
        </w:tc>
        <w:tc>
          <w:tcPr>
            <w:tcW w:w="2012" w:type="dxa"/>
            <w:noWrap/>
            <w:hideMark/>
          </w:tcPr>
          <w:p w14:paraId="196C4AB2" w14:textId="77777777" w:rsidR="00AA2145" w:rsidRPr="00D92EAD" w:rsidRDefault="00AA2145" w:rsidP="00E43189">
            <w:pPr>
              <w:jc w:val="center"/>
              <w:rPr>
                <w:sz w:val="20"/>
                <w:szCs w:val="20"/>
              </w:rPr>
            </w:pPr>
            <w:r w:rsidRPr="00D92EAD">
              <w:rPr>
                <w:sz w:val="20"/>
                <w:szCs w:val="20"/>
              </w:rPr>
              <w:t>10 (3.3%)</w:t>
            </w:r>
          </w:p>
        </w:tc>
        <w:tc>
          <w:tcPr>
            <w:tcW w:w="1225" w:type="dxa"/>
            <w:noWrap/>
            <w:hideMark/>
          </w:tcPr>
          <w:p w14:paraId="6A7A4BCE" w14:textId="4CD21282" w:rsidR="00AA2145" w:rsidRPr="00D92EAD" w:rsidRDefault="009A54CD" w:rsidP="00E43189">
            <w:pPr>
              <w:jc w:val="center"/>
              <w:rPr>
                <w:sz w:val="20"/>
                <w:szCs w:val="20"/>
              </w:rPr>
            </w:pPr>
            <w:r>
              <w:rPr>
                <w:sz w:val="20"/>
                <w:szCs w:val="20"/>
              </w:rPr>
              <w:t>reference</w:t>
            </w:r>
          </w:p>
        </w:tc>
      </w:tr>
      <w:tr w:rsidR="00AA2145" w:rsidRPr="00D92EAD" w14:paraId="418D9843" w14:textId="77777777" w:rsidTr="00EC5E0B">
        <w:trPr>
          <w:trHeight w:val="300"/>
        </w:trPr>
        <w:tc>
          <w:tcPr>
            <w:tcW w:w="3681" w:type="dxa"/>
            <w:noWrap/>
            <w:hideMark/>
          </w:tcPr>
          <w:p w14:paraId="50FE6B09" w14:textId="77777777" w:rsidR="00AA2145" w:rsidRPr="00D92EAD" w:rsidRDefault="00AA2145">
            <w:pPr>
              <w:rPr>
                <w:sz w:val="20"/>
                <w:szCs w:val="20"/>
              </w:rPr>
            </w:pPr>
            <w:r w:rsidRPr="00D92EAD">
              <w:rPr>
                <w:sz w:val="20"/>
                <w:szCs w:val="20"/>
              </w:rPr>
              <w:t>Malay</w:t>
            </w:r>
          </w:p>
        </w:tc>
        <w:tc>
          <w:tcPr>
            <w:tcW w:w="1417" w:type="dxa"/>
            <w:noWrap/>
            <w:hideMark/>
          </w:tcPr>
          <w:p w14:paraId="4B5D109C" w14:textId="77777777" w:rsidR="00AA2145" w:rsidRPr="00D92EAD" w:rsidRDefault="00AA2145" w:rsidP="00E43189">
            <w:pPr>
              <w:jc w:val="center"/>
              <w:rPr>
                <w:sz w:val="20"/>
                <w:szCs w:val="20"/>
              </w:rPr>
            </w:pPr>
            <w:r w:rsidRPr="00D92EAD">
              <w:rPr>
                <w:sz w:val="20"/>
                <w:szCs w:val="20"/>
              </w:rPr>
              <w:t>148 (26.8%)</w:t>
            </w:r>
          </w:p>
        </w:tc>
        <w:tc>
          <w:tcPr>
            <w:tcW w:w="1413" w:type="dxa"/>
            <w:noWrap/>
            <w:hideMark/>
          </w:tcPr>
          <w:p w14:paraId="4C53106E" w14:textId="77777777" w:rsidR="00AA2145" w:rsidRPr="00D92EAD" w:rsidRDefault="00AA2145" w:rsidP="00E43189">
            <w:pPr>
              <w:jc w:val="center"/>
              <w:rPr>
                <w:sz w:val="20"/>
                <w:szCs w:val="20"/>
              </w:rPr>
            </w:pPr>
            <w:r w:rsidRPr="00D92EAD">
              <w:rPr>
                <w:sz w:val="20"/>
                <w:szCs w:val="20"/>
              </w:rPr>
              <w:t>6 (4.1%)</w:t>
            </w:r>
          </w:p>
        </w:tc>
        <w:tc>
          <w:tcPr>
            <w:tcW w:w="1853" w:type="dxa"/>
            <w:noWrap/>
            <w:hideMark/>
          </w:tcPr>
          <w:p w14:paraId="29AA2B0C" w14:textId="77777777" w:rsidR="00AA2145" w:rsidRPr="00D92EAD" w:rsidRDefault="00AA2145" w:rsidP="00E43189">
            <w:pPr>
              <w:jc w:val="center"/>
              <w:rPr>
                <w:sz w:val="20"/>
                <w:szCs w:val="20"/>
              </w:rPr>
            </w:pPr>
            <w:r w:rsidRPr="00D92EAD">
              <w:rPr>
                <w:sz w:val="20"/>
                <w:szCs w:val="20"/>
              </w:rPr>
              <w:t>112 (75.7%)</w:t>
            </w:r>
          </w:p>
        </w:tc>
        <w:tc>
          <w:tcPr>
            <w:tcW w:w="1514" w:type="dxa"/>
            <w:noWrap/>
            <w:hideMark/>
          </w:tcPr>
          <w:p w14:paraId="00423219" w14:textId="77777777" w:rsidR="00AA2145" w:rsidRPr="00D92EAD" w:rsidRDefault="00AA2145" w:rsidP="00E43189">
            <w:pPr>
              <w:jc w:val="center"/>
              <w:rPr>
                <w:sz w:val="20"/>
                <w:szCs w:val="20"/>
              </w:rPr>
            </w:pPr>
            <w:r w:rsidRPr="00D92EAD">
              <w:rPr>
                <w:sz w:val="20"/>
                <w:szCs w:val="20"/>
              </w:rPr>
              <w:t>18 (12.2%)</w:t>
            </w:r>
          </w:p>
        </w:tc>
        <w:tc>
          <w:tcPr>
            <w:tcW w:w="2012" w:type="dxa"/>
            <w:noWrap/>
            <w:hideMark/>
          </w:tcPr>
          <w:p w14:paraId="0688882E" w14:textId="77777777" w:rsidR="00AA2145" w:rsidRPr="00D92EAD" w:rsidRDefault="00AA2145" w:rsidP="00E43189">
            <w:pPr>
              <w:jc w:val="center"/>
              <w:rPr>
                <w:sz w:val="20"/>
                <w:szCs w:val="20"/>
              </w:rPr>
            </w:pPr>
            <w:r w:rsidRPr="00D92EAD">
              <w:rPr>
                <w:sz w:val="20"/>
                <w:szCs w:val="20"/>
              </w:rPr>
              <w:t>12 (8.1%)</w:t>
            </w:r>
          </w:p>
        </w:tc>
        <w:tc>
          <w:tcPr>
            <w:tcW w:w="1225" w:type="dxa"/>
            <w:noWrap/>
            <w:hideMark/>
          </w:tcPr>
          <w:p w14:paraId="3EDD0ECD" w14:textId="77777777" w:rsidR="00AA2145" w:rsidRPr="00D92EAD" w:rsidRDefault="00AA2145" w:rsidP="00E43189">
            <w:pPr>
              <w:jc w:val="center"/>
              <w:rPr>
                <w:sz w:val="20"/>
                <w:szCs w:val="20"/>
              </w:rPr>
            </w:pPr>
            <w:r w:rsidRPr="00D92EAD">
              <w:rPr>
                <w:sz w:val="20"/>
                <w:szCs w:val="20"/>
              </w:rPr>
              <w:t>0.01</w:t>
            </w:r>
          </w:p>
        </w:tc>
      </w:tr>
      <w:tr w:rsidR="00AA2145" w:rsidRPr="00D92EAD" w14:paraId="4FFD5C87" w14:textId="77777777" w:rsidTr="00664771">
        <w:trPr>
          <w:trHeight w:val="300"/>
        </w:trPr>
        <w:tc>
          <w:tcPr>
            <w:tcW w:w="3681" w:type="dxa"/>
            <w:tcBorders>
              <w:bottom w:val="single" w:sz="4" w:space="0" w:color="auto"/>
            </w:tcBorders>
            <w:noWrap/>
            <w:hideMark/>
          </w:tcPr>
          <w:p w14:paraId="70172877" w14:textId="77777777" w:rsidR="00AA2145" w:rsidRPr="00D92EAD" w:rsidRDefault="00AA2145">
            <w:pPr>
              <w:rPr>
                <w:sz w:val="20"/>
                <w:szCs w:val="20"/>
              </w:rPr>
            </w:pPr>
            <w:r w:rsidRPr="00D92EAD">
              <w:rPr>
                <w:sz w:val="20"/>
                <w:szCs w:val="20"/>
              </w:rPr>
              <w:t>Indian</w:t>
            </w:r>
          </w:p>
        </w:tc>
        <w:tc>
          <w:tcPr>
            <w:tcW w:w="1417" w:type="dxa"/>
            <w:tcBorders>
              <w:bottom w:val="single" w:sz="4" w:space="0" w:color="auto"/>
            </w:tcBorders>
            <w:noWrap/>
            <w:hideMark/>
          </w:tcPr>
          <w:p w14:paraId="43784D2C" w14:textId="77777777" w:rsidR="00AA2145" w:rsidRPr="00D92EAD" w:rsidRDefault="00AA2145" w:rsidP="00E43189">
            <w:pPr>
              <w:jc w:val="center"/>
              <w:rPr>
                <w:sz w:val="20"/>
                <w:szCs w:val="20"/>
              </w:rPr>
            </w:pPr>
            <w:r w:rsidRPr="00D92EAD">
              <w:rPr>
                <w:sz w:val="20"/>
                <w:szCs w:val="20"/>
              </w:rPr>
              <w:t>99 (17.9%)</w:t>
            </w:r>
          </w:p>
        </w:tc>
        <w:tc>
          <w:tcPr>
            <w:tcW w:w="1413" w:type="dxa"/>
            <w:tcBorders>
              <w:bottom w:val="single" w:sz="4" w:space="0" w:color="auto"/>
            </w:tcBorders>
            <w:noWrap/>
            <w:hideMark/>
          </w:tcPr>
          <w:p w14:paraId="79357935" w14:textId="77777777" w:rsidR="00AA2145" w:rsidRPr="00D92EAD" w:rsidRDefault="00AA2145" w:rsidP="00E43189">
            <w:pPr>
              <w:jc w:val="center"/>
              <w:rPr>
                <w:sz w:val="20"/>
                <w:szCs w:val="20"/>
              </w:rPr>
            </w:pPr>
            <w:r w:rsidRPr="00D92EAD">
              <w:rPr>
                <w:sz w:val="20"/>
                <w:szCs w:val="20"/>
              </w:rPr>
              <w:t>10 (10.1%)</w:t>
            </w:r>
          </w:p>
        </w:tc>
        <w:tc>
          <w:tcPr>
            <w:tcW w:w="1853" w:type="dxa"/>
            <w:tcBorders>
              <w:bottom w:val="single" w:sz="4" w:space="0" w:color="auto"/>
            </w:tcBorders>
            <w:noWrap/>
            <w:hideMark/>
          </w:tcPr>
          <w:p w14:paraId="1377D97F" w14:textId="77777777" w:rsidR="00AA2145" w:rsidRPr="00D92EAD" w:rsidRDefault="00AA2145" w:rsidP="00E43189">
            <w:pPr>
              <w:jc w:val="center"/>
              <w:rPr>
                <w:sz w:val="20"/>
                <w:szCs w:val="20"/>
              </w:rPr>
            </w:pPr>
            <w:r w:rsidRPr="00D92EAD">
              <w:rPr>
                <w:sz w:val="20"/>
                <w:szCs w:val="20"/>
              </w:rPr>
              <w:t>64 (64.6%)</w:t>
            </w:r>
          </w:p>
        </w:tc>
        <w:tc>
          <w:tcPr>
            <w:tcW w:w="1514" w:type="dxa"/>
            <w:tcBorders>
              <w:bottom w:val="single" w:sz="4" w:space="0" w:color="auto"/>
            </w:tcBorders>
            <w:noWrap/>
            <w:hideMark/>
          </w:tcPr>
          <w:p w14:paraId="77DF9EB2" w14:textId="77777777" w:rsidR="00AA2145" w:rsidRPr="00D92EAD" w:rsidRDefault="00AA2145" w:rsidP="00E43189">
            <w:pPr>
              <w:jc w:val="center"/>
              <w:rPr>
                <w:sz w:val="20"/>
                <w:szCs w:val="20"/>
              </w:rPr>
            </w:pPr>
            <w:r w:rsidRPr="00D92EAD">
              <w:rPr>
                <w:sz w:val="20"/>
                <w:szCs w:val="20"/>
              </w:rPr>
              <w:t>19 (19.2%)</w:t>
            </w:r>
          </w:p>
        </w:tc>
        <w:tc>
          <w:tcPr>
            <w:tcW w:w="2012" w:type="dxa"/>
            <w:tcBorders>
              <w:bottom w:val="single" w:sz="4" w:space="0" w:color="auto"/>
            </w:tcBorders>
            <w:noWrap/>
            <w:hideMark/>
          </w:tcPr>
          <w:p w14:paraId="58D81064" w14:textId="77777777" w:rsidR="00AA2145" w:rsidRPr="00D92EAD" w:rsidRDefault="00AA2145" w:rsidP="00E43189">
            <w:pPr>
              <w:jc w:val="center"/>
              <w:rPr>
                <w:sz w:val="20"/>
                <w:szCs w:val="20"/>
              </w:rPr>
            </w:pPr>
            <w:r w:rsidRPr="00D92EAD">
              <w:rPr>
                <w:sz w:val="20"/>
                <w:szCs w:val="20"/>
              </w:rPr>
              <w:t>6 (6.1%)</w:t>
            </w:r>
          </w:p>
        </w:tc>
        <w:tc>
          <w:tcPr>
            <w:tcW w:w="1225" w:type="dxa"/>
            <w:tcBorders>
              <w:bottom w:val="single" w:sz="4" w:space="0" w:color="auto"/>
            </w:tcBorders>
            <w:noWrap/>
            <w:hideMark/>
          </w:tcPr>
          <w:p w14:paraId="73F9C4BC" w14:textId="77777777" w:rsidR="00AA2145" w:rsidRPr="00D92EAD" w:rsidRDefault="00AA2145" w:rsidP="00E43189">
            <w:pPr>
              <w:jc w:val="center"/>
              <w:rPr>
                <w:sz w:val="20"/>
                <w:szCs w:val="20"/>
              </w:rPr>
            </w:pPr>
            <w:r w:rsidRPr="00D92EAD">
              <w:rPr>
                <w:sz w:val="20"/>
                <w:szCs w:val="20"/>
              </w:rPr>
              <w:t>0.075</w:t>
            </w:r>
          </w:p>
        </w:tc>
      </w:tr>
      <w:tr w:rsidR="00664771" w:rsidRPr="00D92EAD" w14:paraId="07B15BE6" w14:textId="77777777" w:rsidTr="00664771">
        <w:trPr>
          <w:trHeight w:val="360"/>
        </w:trPr>
        <w:tc>
          <w:tcPr>
            <w:tcW w:w="3681" w:type="dxa"/>
            <w:tcBorders>
              <w:top w:val="single" w:sz="4" w:space="0" w:color="auto"/>
              <w:bottom w:val="single" w:sz="4" w:space="0" w:color="auto"/>
            </w:tcBorders>
          </w:tcPr>
          <w:p w14:paraId="3DC97729" w14:textId="01786D49" w:rsidR="00664771" w:rsidRPr="00D92EAD" w:rsidRDefault="00664771">
            <w:pPr>
              <w:rPr>
                <w:sz w:val="20"/>
                <w:szCs w:val="20"/>
              </w:rPr>
            </w:pPr>
            <w:r>
              <w:rPr>
                <w:sz w:val="20"/>
                <w:szCs w:val="20"/>
              </w:rPr>
              <w:t>Metabolic risk factors</w:t>
            </w:r>
          </w:p>
        </w:tc>
        <w:tc>
          <w:tcPr>
            <w:tcW w:w="1417" w:type="dxa"/>
            <w:tcBorders>
              <w:top w:val="single" w:sz="4" w:space="0" w:color="auto"/>
              <w:bottom w:val="single" w:sz="4" w:space="0" w:color="auto"/>
            </w:tcBorders>
            <w:noWrap/>
          </w:tcPr>
          <w:p w14:paraId="74ED26C6" w14:textId="77777777" w:rsidR="00664771" w:rsidRPr="00D92EAD" w:rsidRDefault="00664771" w:rsidP="00E43189">
            <w:pPr>
              <w:jc w:val="center"/>
              <w:rPr>
                <w:sz w:val="20"/>
                <w:szCs w:val="20"/>
              </w:rPr>
            </w:pPr>
          </w:p>
        </w:tc>
        <w:tc>
          <w:tcPr>
            <w:tcW w:w="1413" w:type="dxa"/>
            <w:tcBorders>
              <w:top w:val="single" w:sz="4" w:space="0" w:color="auto"/>
              <w:bottom w:val="single" w:sz="4" w:space="0" w:color="auto"/>
            </w:tcBorders>
            <w:noWrap/>
          </w:tcPr>
          <w:p w14:paraId="48F573B0" w14:textId="77777777" w:rsidR="00664771" w:rsidRPr="00D92EAD" w:rsidRDefault="00664771" w:rsidP="00E43189">
            <w:pPr>
              <w:jc w:val="center"/>
              <w:rPr>
                <w:sz w:val="20"/>
                <w:szCs w:val="20"/>
              </w:rPr>
            </w:pPr>
          </w:p>
        </w:tc>
        <w:tc>
          <w:tcPr>
            <w:tcW w:w="1853" w:type="dxa"/>
            <w:tcBorders>
              <w:top w:val="single" w:sz="4" w:space="0" w:color="auto"/>
              <w:bottom w:val="single" w:sz="4" w:space="0" w:color="auto"/>
            </w:tcBorders>
            <w:noWrap/>
          </w:tcPr>
          <w:p w14:paraId="0B640739" w14:textId="77777777" w:rsidR="00664771" w:rsidRPr="00D92EAD" w:rsidRDefault="00664771" w:rsidP="00E43189">
            <w:pPr>
              <w:jc w:val="center"/>
              <w:rPr>
                <w:sz w:val="20"/>
                <w:szCs w:val="20"/>
              </w:rPr>
            </w:pPr>
          </w:p>
        </w:tc>
        <w:tc>
          <w:tcPr>
            <w:tcW w:w="1514" w:type="dxa"/>
            <w:tcBorders>
              <w:top w:val="single" w:sz="4" w:space="0" w:color="auto"/>
              <w:bottom w:val="single" w:sz="4" w:space="0" w:color="auto"/>
            </w:tcBorders>
            <w:noWrap/>
          </w:tcPr>
          <w:p w14:paraId="1775D8D8" w14:textId="77777777" w:rsidR="00664771" w:rsidRPr="00D92EAD" w:rsidRDefault="00664771" w:rsidP="00E43189">
            <w:pPr>
              <w:jc w:val="center"/>
              <w:rPr>
                <w:sz w:val="20"/>
                <w:szCs w:val="20"/>
              </w:rPr>
            </w:pPr>
          </w:p>
        </w:tc>
        <w:tc>
          <w:tcPr>
            <w:tcW w:w="2012" w:type="dxa"/>
            <w:tcBorders>
              <w:top w:val="single" w:sz="4" w:space="0" w:color="auto"/>
              <w:bottom w:val="single" w:sz="4" w:space="0" w:color="auto"/>
            </w:tcBorders>
            <w:noWrap/>
          </w:tcPr>
          <w:p w14:paraId="1F0CA6B8" w14:textId="77777777" w:rsidR="00664771" w:rsidRPr="00D92EAD" w:rsidRDefault="00664771" w:rsidP="00E43189">
            <w:pPr>
              <w:jc w:val="center"/>
              <w:rPr>
                <w:sz w:val="20"/>
                <w:szCs w:val="20"/>
              </w:rPr>
            </w:pPr>
          </w:p>
        </w:tc>
        <w:tc>
          <w:tcPr>
            <w:tcW w:w="1225" w:type="dxa"/>
            <w:tcBorders>
              <w:top w:val="single" w:sz="4" w:space="0" w:color="auto"/>
              <w:bottom w:val="single" w:sz="4" w:space="0" w:color="auto"/>
            </w:tcBorders>
            <w:noWrap/>
          </w:tcPr>
          <w:p w14:paraId="4364A8ED" w14:textId="77777777" w:rsidR="00664771" w:rsidRPr="00D92EAD" w:rsidRDefault="00664771" w:rsidP="00E43189">
            <w:pPr>
              <w:jc w:val="center"/>
              <w:rPr>
                <w:sz w:val="20"/>
                <w:szCs w:val="20"/>
              </w:rPr>
            </w:pPr>
          </w:p>
        </w:tc>
      </w:tr>
      <w:tr w:rsidR="00AA2145" w:rsidRPr="00D92EAD" w14:paraId="1D343B7D" w14:textId="77777777" w:rsidTr="00664771">
        <w:trPr>
          <w:trHeight w:val="360"/>
        </w:trPr>
        <w:tc>
          <w:tcPr>
            <w:tcW w:w="3681" w:type="dxa"/>
            <w:tcBorders>
              <w:top w:val="single" w:sz="4" w:space="0" w:color="auto"/>
            </w:tcBorders>
            <w:hideMark/>
          </w:tcPr>
          <w:p w14:paraId="45D3872D" w14:textId="77777777" w:rsidR="00AA2145" w:rsidRPr="00D92EAD" w:rsidRDefault="00AA2145">
            <w:pPr>
              <w:rPr>
                <w:sz w:val="20"/>
                <w:szCs w:val="20"/>
              </w:rPr>
            </w:pPr>
            <w:r w:rsidRPr="00D92EAD">
              <w:rPr>
                <w:sz w:val="20"/>
                <w:szCs w:val="20"/>
              </w:rPr>
              <w:t>BMI (kg/m</w:t>
            </w:r>
            <w:r w:rsidRPr="00D92EAD">
              <w:rPr>
                <w:sz w:val="20"/>
                <w:szCs w:val="20"/>
                <w:vertAlign w:val="superscript"/>
              </w:rPr>
              <w:t>2</w:t>
            </w:r>
            <w:r w:rsidRPr="00D92EAD">
              <w:rPr>
                <w:sz w:val="20"/>
                <w:szCs w:val="20"/>
              </w:rPr>
              <w:t>)</w:t>
            </w:r>
          </w:p>
        </w:tc>
        <w:tc>
          <w:tcPr>
            <w:tcW w:w="1417" w:type="dxa"/>
            <w:tcBorders>
              <w:top w:val="single" w:sz="4" w:space="0" w:color="auto"/>
            </w:tcBorders>
            <w:noWrap/>
            <w:hideMark/>
          </w:tcPr>
          <w:p w14:paraId="5EF5A4E9" w14:textId="77777777" w:rsidR="00AA2145" w:rsidRPr="00D92EAD" w:rsidRDefault="00AA2145" w:rsidP="00E43189">
            <w:pPr>
              <w:jc w:val="center"/>
              <w:rPr>
                <w:sz w:val="20"/>
                <w:szCs w:val="20"/>
              </w:rPr>
            </w:pPr>
            <w:r w:rsidRPr="00D92EAD">
              <w:rPr>
                <w:sz w:val="20"/>
                <w:szCs w:val="20"/>
              </w:rPr>
              <w:t>16.5 (3.1)</w:t>
            </w:r>
          </w:p>
        </w:tc>
        <w:tc>
          <w:tcPr>
            <w:tcW w:w="1413" w:type="dxa"/>
            <w:tcBorders>
              <w:top w:val="single" w:sz="4" w:space="0" w:color="auto"/>
            </w:tcBorders>
            <w:noWrap/>
            <w:hideMark/>
          </w:tcPr>
          <w:p w14:paraId="10C45723" w14:textId="77777777" w:rsidR="00AA2145" w:rsidRPr="00D92EAD" w:rsidRDefault="00AA2145" w:rsidP="00E43189">
            <w:pPr>
              <w:jc w:val="center"/>
              <w:rPr>
                <w:sz w:val="20"/>
                <w:szCs w:val="20"/>
              </w:rPr>
            </w:pPr>
            <w:r w:rsidRPr="00D92EAD">
              <w:rPr>
                <w:sz w:val="20"/>
                <w:szCs w:val="20"/>
              </w:rPr>
              <w:t>12.7 (0.6)</w:t>
            </w:r>
          </w:p>
        </w:tc>
        <w:tc>
          <w:tcPr>
            <w:tcW w:w="1853" w:type="dxa"/>
            <w:tcBorders>
              <w:top w:val="single" w:sz="4" w:space="0" w:color="auto"/>
            </w:tcBorders>
            <w:noWrap/>
            <w:hideMark/>
          </w:tcPr>
          <w:p w14:paraId="574FA10C" w14:textId="77777777" w:rsidR="00AA2145" w:rsidRPr="00D92EAD" w:rsidRDefault="00AA2145" w:rsidP="00E43189">
            <w:pPr>
              <w:jc w:val="center"/>
              <w:rPr>
                <w:sz w:val="20"/>
                <w:szCs w:val="20"/>
              </w:rPr>
            </w:pPr>
            <w:r w:rsidRPr="00D92EAD">
              <w:rPr>
                <w:sz w:val="20"/>
                <w:szCs w:val="20"/>
              </w:rPr>
              <w:t>15.7 (1.5)</w:t>
            </w:r>
          </w:p>
        </w:tc>
        <w:tc>
          <w:tcPr>
            <w:tcW w:w="1514" w:type="dxa"/>
            <w:tcBorders>
              <w:top w:val="single" w:sz="4" w:space="0" w:color="auto"/>
            </w:tcBorders>
            <w:noWrap/>
            <w:hideMark/>
          </w:tcPr>
          <w:p w14:paraId="24E22034" w14:textId="77777777" w:rsidR="00AA2145" w:rsidRPr="00D92EAD" w:rsidRDefault="00AA2145" w:rsidP="00E43189">
            <w:pPr>
              <w:jc w:val="center"/>
              <w:rPr>
                <w:sz w:val="20"/>
                <w:szCs w:val="20"/>
              </w:rPr>
            </w:pPr>
            <w:r w:rsidRPr="00D92EAD">
              <w:rPr>
                <w:sz w:val="20"/>
                <w:szCs w:val="20"/>
              </w:rPr>
              <w:t>20.7 (1.1)</w:t>
            </w:r>
          </w:p>
        </w:tc>
        <w:tc>
          <w:tcPr>
            <w:tcW w:w="2012" w:type="dxa"/>
            <w:tcBorders>
              <w:top w:val="single" w:sz="4" w:space="0" w:color="auto"/>
            </w:tcBorders>
            <w:noWrap/>
            <w:hideMark/>
          </w:tcPr>
          <w:p w14:paraId="11FA3260" w14:textId="77777777" w:rsidR="00AA2145" w:rsidRPr="00D92EAD" w:rsidRDefault="00AA2145" w:rsidP="00E43189">
            <w:pPr>
              <w:jc w:val="center"/>
              <w:rPr>
                <w:sz w:val="20"/>
                <w:szCs w:val="20"/>
              </w:rPr>
            </w:pPr>
            <w:r w:rsidRPr="00D92EAD">
              <w:rPr>
                <w:sz w:val="20"/>
                <w:szCs w:val="20"/>
              </w:rPr>
              <w:t>25.3 (2.6)</w:t>
            </w:r>
          </w:p>
        </w:tc>
        <w:tc>
          <w:tcPr>
            <w:tcW w:w="1225" w:type="dxa"/>
            <w:tcBorders>
              <w:top w:val="single" w:sz="4" w:space="0" w:color="auto"/>
            </w:tcBorders>
            <w:noWrap/>
            <w:hideMark/>
          </w:tcPr>
          <w:p w14:paraId="466B4B4A" w14:textId="77777777" w:rsidR="00AA2145" w:rsidRPr="00D92EAD" w:rsidRDefault="00AA2145" w:rsidP="00E43189">
            <w:pPr>
              <w:jc w:val="center"/>
              <w:rPr>
                <w:sz w:val="20"/>
                <w:szCs w:val="20"/>
              </w:rPr>
            </w:pPr>
            <w:r w:rsidRPr="00D92EAD">
              <w:rPr>
                <w:sz w:val="20"/>
                <w:szCs w:val="20"/>
              </w:rPr>
              <w:t>&lt;0.001</w:t>
            </w:r>
          </w:p>
        </w:tc>
      </w:tr>
      <w:tr w:rsidR="00AA2145" w:rsidRPr="00D92EAD" w14:paraId="543753D8" w14:textId="77777777" w:rsidTr="00EC5E0B">
        <w:trPr>
          <w:trHeight w:val="315"/>
        </w:trPr>
        <w:tc>
          <w:tcPr>
            <w:tcW w:w="3681" w:type="dxa"/>
            <w:hideMark/>
          </w:tcPr>
          <w:p w14:paraId="77DAE992" w14:textId="77777777" w:rsidR="00AA2145" w:rsidRPr="00D92EAD" w:rsidRDefault="00AA2145">
            <w:pPr>
              <w:rPr>
                <w:sz w:val="20"/>
                <w:szCs w:val="20"/>
              </w:rPr>
            </w:pPr>
            <w:r w:rsidRPr="00D92EAD">
              <w:rPr>
                <w:sz w:val="20"/>
                <w:szCs w:val="20"/>
              </w:rPr>
              <w:t>Abdominal circumference (cm)</w:t>
            </w:r>
          </w:p>
        </w:tc>
        <w:tc>
          <w:tcPr>
            <w:tcW w:w="1417" w:type="dxa"/>
            <w:noWrap/>
            <w:hideMark/>
          </w:tcPr>
          <w:p w14:paraId="243F8AF7" w14:textId="77777777" w:rsidR="00AA2145" w:rsidRPr="00D92EAD" w:rsidRDefault="00AA2145" w:rsidP="00E43189">
            <w:pPr>
              <w:jc w:val="center"/>
              <w:rPr>
                <w:sz w:val="20"/>
                <w:szCs w:val="20"/>
              </w:rPr>
            </w:pPr>
            <w:r w:rsidRPr="00D92EAD">
              <w:rPr>
                <w:sz w:val="20"/>
                <w:szCs w:val="20"/>
              </w:rPr>
              <w:t>58.6 (8.8)</w:t>
            </w:r>
          </w:p>
        </w:tc>
        <w:tc>
          <w:tcPr>
            <w:tcW w:w="1413" w:type="dxa"/>
            <w:noWrap/>
            <w:hideMark/>
          </w:tcPr>
          <w:p w14:paraId="34C2E233" w14:textId="77777777" w:rsidR="00AA2145" w:rsidRPr="00D92EAD" w:rsidRDefault="00AA2145" w:rsidP="00E43189">
            <w:pPr>
              <w:jc w:val="center"/>
              <w:rPr>
                <w:sz w:val="20"/>
                <w:szCs w:val="20"/>
              </w:rPr>
            </w:pPr>
            <w:r w:rsidRPr="00D92EAD">
              <w:rPr>
                <w:sz w:val="20"/>
                <w:szCs w:val="20"/>
              </w:rPr>
              <w:t>49.3 (2.1)</w:t>
            </w:r>
          </w:p>
        </w:tc>
        <w:tc>
          <w:tcPr>
            <w:tcW w:w="1853" w:type="dxa"/>
            <w:noWrap/>
            <w:hideMark/>
          </w:tcPr>
          <w:p w14:paraId="336C8868" w14:textId="77777777" w:rsidR="00AA2145" w:rsidRPr="00D92EAD" w:rsidRDefault="00AA2145" w:rsidP="00E43189">
            <w:pPr>
              <w:jc w:val="center"/>
              <w:rPr>
                <w:sz w:val="20"/>
                <w:szCs w:val="20"/>
              </w:rPr>
            </w:pPr>
            <w:r w:rsidRPr="00D92EAD">
              <w:rPr>
                <w:sz w:val="20"/>
                <w:szCs w:val="20"/>
              </w:rPr>
              <w:t>56.1 (5.0)</w:t>
            </w:r>
          </w:p>
        </w:tc>
        <w:tc>
          <w:tcPr>
            <w:tcW w:w="1514" w:type="dxa"/>
            <w:noWrap/>
            <w:hideMark/>
          </w:tcPr>
          <w:p w14:paraId="65B9DB5D" w14:textId="77777777" w:rsidR="00AA2145" w:rsidRPr="00D92EAD" w:rsidRDefault="00AA2145" w:rsidP="00E43189">
            <w:pPr>
              <w:jc w:val="center"/>
              <w:rPr>
                <w:sz w:val="20"/>
                <w:szCs w:val="20"/>
              </w:rPr>
            </w:pPr>
            <w:r w:rsidRPr="00D92EAD">
              <w:rPr>
                <w:sz w:val="20"/>
                <w:szCs w:val="20"/>
              </w:rPr>
              <w:t>70.8 (4.5)</w:t>
            </w:r>
          </w:p>
        </w:tc>
        <w:tc>
          <w:tcPr>
            <w:tcW w:w="2012" w:type="dxa"/>
            <w:noWrap/>
            <w:hideMark/>
          </w:tcPr>
          <w:p w14:paraId="262179F8" w14:textId="77777777" w:rsidR="00AA2145" w:rsidRPr="00D92EAD" w:rsidRDefault="00AA2145" w:rsidP="00E43189">
            <w:pPr>
              <w:jc w:val="center"/>
              <w:rPr>
                <w:sz w:val="20"/>
                <w:szCs w:val="20"/>
              </w:rPr>
            </w:pPr>
            <w:r w:rsidRPr="00D92EAD">
              <w:rPr>
                <w:sz w:val="20"/>
                <w:szCs w:val="20"/>
              </w:rPr>
              <w:t>80.5 (7.5)</w:t>
            </w:r>
          </w:p>
        </w:tc>
        <w:tc>
          <w:tcPr>
            <w:tcW w:w="1225" w:type="dxa"/>
            <w:noWrap/>
            <w:hideMark/>
          </w:tcPr>
          <w:p w14:paraId="6D50EA3F" w14:textId="77777777" w:rsidR="00AA2145" w:rsidRPr="00D92EAD" w:rsidRDefault="00AA2145" w:rsidP="00E43189">
            <w:pPr>
              <w:jc w:val="center"/>
              <w:rPr>
                <w:sz w:val="20"/>
                <w:szCs w:val="20"/>
              </w:rPr>
            </w:pPr>
            <w:r w:rsidRPr="00D92EAD">
              <w:rPr>
                <w:sz w:val="20"/>
                <w:szCs w:val="20"/>
              </w:rPr>
              <w:t>&lt;0.001</w:t>
            </w:r>
          </w:p>
        </w:tc>
      </w:tr>
      <w:tr w:rsidR="00AA2145" w:rsidRPr="00D92EAD" w14:paraId="64440E56" w14:textId="77777777" w:rsidTr="00EC5E0B">
        <w:trPr>
          <w:trHeight w:val="315"/>
        </w:trPr>
        <w:tc>
          <w:tcPr>
            <w:tcW w:w="3681" w:type="dxa"/>
            <w:hideMark/>
          </w:tcPr>
          <w:p w14:paraId="6998611B" w14:textId="4E404E72" w:rsidR="00AA2145" w:rsidRPr="00D92EAD" w:rsidRDefault="000C65E7">
            <w:pPr>
              <w:rPr>
                <w:sz w:val="20"/>
                <w:szCs w:val="20"/>
              </w:rPr>
            </w:pPr>
            <w:r>
              <w:rPr>
                <w:sz w:val="20"/>
                <w:szCs w:val="20"/>
              </w:rPr>
              <w:t>Body f</w:t>
            </w:r>
            <w:r w:rsidRPr="00D92EAD">
              <w:rPr>
                <w:sz w:val="20"/>
                <w:szCs w:val="20"/>
              </w:rPr>
              <w:t xml:space="preserve">at </w:t>
            </w:r>
            <w:r w:rsidR="00AA2145" w:rsidRPr="00D92EAD">
              <w:rPr>
                <w:sz w:val="20"/>
                <w:szCs w:val="20"/>
              </w:rPr>
              <w:t>percentage (%)</w:t>
            </w:r>
          </w:p>
        </w:tc>
        <w:tc>
          <w:tcPr>
            <w:tcW w:w="1417" w:type="dxa"/>
            <w:noWrap/>
            <w:hideMark/>
          </w:tcPr>
          <w:p w14:paraId="15D22845" w14:textId="77777777" w:rsidR="00AA2145" w:rsidRPr="00D92EAD" w:rsidRDefault="00AA2145" w:rsidP="00E43189">
            <w:pPr>
              <w:jc w:val="center"/>
              <w:rPr>
                <w:sz w:val="20"/>
                <w:szCs w:val="20"/>
              </w:rPr>
            </w:pPr>
            <w:r w:rsidRPr="00D92EAD">
              <w:rPr>
                <w:sz w:val="20"/>
                <w:szCs w:val="20"/>
              </w:rPr>
              <w:t>21.4 (8.1)</w:t>
            </w:r>
          </w:p>
        </w:tc>
        <w:tc>
          <w:tcPr>
            <w:tcW w:w="1413" w:type="dxa"/>
            <w:noWrap/>
            <w:hideMark/>
          </w:tcPr>
          <w:p w14:paraId="3A5FA247" w14:textId="77777777" w:rsidR="00AA2145" w:rsidRPr="00D92EAD" w:rsidRDefault="00AA2145" w:rsidP="00E43189">
            <w:pPr>
              <w:jc w:val="center"/>
              <w:rPr>
                <w:sz w:val="20"/>
                <w:szCs w:val="20"/>
              </w:rPr>
            </w:pPr>
            <w:r w:rsidRPr="00D92EAD">
              <w:rPr>
                <w:sz w:val="20"/>
                <w:szCs w:val="20"/>
              </w:rPr>
              <w:t>12.9 (2.7)</w:t>
            </w:r>
          </w:p>
        </w:tc>
        <w:tc>
          <w:tcPr>
            <w:tcW w:w="1853" w:type="dxa"/>
            <w:noWrap/>
            <w:hideMark/>
          </w:tcPr>
          <w:p w14:paraId="01E15503" w14:textId="77777777" w:rsidR="00AA2145" w:rsidRPr="00D92EAD" w:rsidRDefault="00AA2145" w:rsidP="00E43189">
            <w:pPr>
              <w:jc w:val="center"/>
              <w:rPr>
                <w:sz w:val="20"/>
                <w:szCs w:val="20"/>
              </w:rPr>
            </w:pPr>
            <w:r w:rsidRPr="00D92EAD">
              <w:rPr>
                <w:sz w:val="20"/>
                <w:szCs w:val="20"/>
              </w:rPr>
              <w:t>19.2 (5.6)</w:t>
            </w:r>
          </w:p>
        </w:tc>
        <w:tc>
          <w:tcPr>
            <w:tcW w:w="1514" w:type="dxa"/>
            <w:noWrap/>
            <w:hideMark/>
          </w:tcPr>
          <w:p w14:paraId="3C87180D" w14:textId="77777777" w:rsidR="00AA2145" w:rsidRPr="00D92EAD" w:rsidRDefault="00AA2145" w:rsidP="00E43189">
            <w:pPr>
              <w:jc w:val="center"/>
              <w:rPr>
                <w:sz w:val="20"/>
                <w:szCs w:val="20"/>
              </w:rPr>
            </w:pPr>
            <w:r w:rsidRPr="00D92EAD">
              <w:rPr>
                <w:sz w:val="20"/>
                <w:szCs w:val="20"/>
              </w:rPr>
              <w:t>32.4 (4.5)</w:t>
            </w:r>
          </w:p>
        </w:tc>
        <w:tc>
          <w:tcPr>
            <w:tcW w:w="2012" w:type="dxa"/>
            <w:noWrap/>
            <w:hideMark/>
          </w:tcPr>
          <w:p w14:paraId="25B27AE6" w14:textId="77777777" w:rsidR="00AA2145" w:rsidRPr="00D92EAD" w:rsidRDefault="00AA2145" w:rsidP="00E43189">
            <w:pPr>
              <w:jc w:val="center"/>
              <w:rPr>
                <w:sz w:val="20"/>
                <w:szCs w:val="20"/>
              </w:rPr>
            </w:pPr>
            <w:r w:rsidRPr="00D92EAD">
              <w:rPr>
                <w:sz w:val="20"/>
                <w:szCs w:val="20"/>
              </w:rPr>
              <w:t>36.7 (5.8)</w:t>
            </w:r>
          </w:p>
        </w:tc>
        <w:tc>
          <w:tcPr>
            <w:tcW w:w="1225" w:type="dxa"/>
            <w:noWrap/>
            <w:hideMark/>
          </w:tcPr>
          <w:p w14:paraId="4B21A1AC" w14:textId="77777777" w:rsidR="00AA2145" w:rsidRPr="00D92EAD" w:rsidRDefault="00AA2145" w:rsidP="00E43189">
            <w:pPr>
              <w:jc w:val="center"/>
              <w:rPr>
                <w:sz w:val="20"/>
                <w:szCs w:val="20"/>
              </w:rPr>
            </w:pPr>
            <w:r w:rsidRPr="00D92EAD">
              <w:rPr>
                <w:sz w:val="20"/>
                <w:szCs w:val="20"/>
              </w:rPr>
              <w:t>&lt;0.001</w:t>
            </w:r>
          </w:p>
        </w:tc>
      </w:tr>
      <w:tr w:rsidR="00AA2145" w:rsidRPr="00D92EAD" w14:paraId="2F330643" w14:textId="77777777" w:rsidTr="00EC5E0B">
        <w:trPr>
          <w:trHeight w:val="315"/>
        </w:trPr>
        <w:tc>
          <w:tcPr>
            <w:tcW w:w="3681" w:type="dxa"/>
            <w:hideMark/>
          </w:tcPr>
          <w:p w14:paraId="21E6E4B1" w14:textId="77777777" w:rsidR="00AA2145" w:rsidRPr="00D92EAD" w:rsidRDefault="00AA2145">
            <w:pPr>
              <w:rPr>
                <w:sz w:val="20"/>
                <w:szCs w:val="20"/>
              </w:rPr>
            </w:pPr>
            <w:r w:rsidRPr="00D92EAD">
              <w:rPr>
                <w:sz w:val="20"/>
                <w:szCs w:val="20"/>
              </w:rPr>
              <w:t>Systolic blood pressure (mmHg)</w:t>
            </w:r>
          </w:p>
        </w:tc>
        <w:tc>
          <w:tcPr>
            <w:tcW w:w="1417" w:type="dxa"/>
            <w:noWrap/>
            <w:hideMark/>
          </w:tcPr>
          <w:p w14:paraId="31E01FE9" w14:textId="77777777" w:rsidR="00AA2145" w:rsidRPr="00D92EAD" w:rsidRDefault="00AA2145" w:rsidP="00E43189">
            <w:pPr>
              <w:jc w:val="center"/>
              <w:rPr>
                <w:sz w:val="20"/>
                <w:szCs w:val="20"/>
              </w:rPr>
            </w:pPr>
            <w:r w:rsidRPr="00D92EAD">
              <w:rPr>
                <w:sz w:val="20"/>
                <w:szCs w:val="20"/>
              </w:rPr>
              <w:t>102.5 (8.7)</w:t>
            </w:r>
          </w:p>
        </w:tc>
        <w:tc>
          <w:tcPr>
            <w:tcW w:w="1413" w:type="dxa"/>
            <w:noWrap/>
            <w:hideMark/>
          </w:tcPr>
          <w:p w14:paraId="7E34FDAA" w14:textId="77777777" w:rsidR="00AA2145" w:rsidRPr="00D92EAD" w:rsidRDefault="00AA2145" w:rsidP="00E43189">
            <w:pPr>
              <w:jc w:val="center"/>
              <w:rPr>
                <w:sz w:val="20"/>
                <w:szCs w:val="20"/>
              </w:rPr>
            </w:pPr>
            <w:r w:rsidRPr="00D92EAD">
              <w:rPr>
                <w:sz w:val="20"/>
                <w:szCs w:val="20"/>
              </w:rPr>
              <w:t>99.6 (9.0)</w:t>
            </w:r>
          </w:p>
        </w:tc>
        <w:tc>
          <w:tcPr>
            <w:tcW w:w="1853" w:type="dxa"/>
            <w:noWrap/>
            <w:hideMark/>
          </w:tcPr>
          <w:p w14:paraId="51F462A9" w14:textId="77777777" w:rsidR="00AA2145" w:rsidRPr="00D92EAD" w:rsidRDefault="00AA2145" w:rsidP="00E43189">
            <w:pPr>
              <w:jc w:val="center"/>
              <w:rPr>
                <w:sz w:val="20"/>
                <w:szCs w:val="20"/>
              </w:rPr>
            </w:pPr>
            <w:r w:rsidRPr="00D92EAD">
              <w:rPr>
                <w:sz w:val="20"/>
                <w:szCs w:val="20"/>
              </w:rPr>
              <w:t>101.4 (8.2)</w:t>
            </w:r>
          </w:p>
        </w:tc>
        <w:tc>
          <w:tcPr>
            <w:tcW w:w="1514" w:type="dxa"/>
            <w:noWrap/>
            <w:hideMark/>
          </w:tcPr>
          <w:p w14:paraId="2779C9A2" w14:textId="77777777" w:rsidR="00AA2145" w:rsidRPr="00D92EAD" w:rsidRDefault="00AA2145" w:rsidP="00E43189">
            <w:pPr>
              <w:jc w:val="center"/>
              <w:rPr>
                <w:sz w:val="20"/>
                <w:szCs w:val="20"/>
              </w:rPr>
            </w:pPr>
            <w:r w:rsidRPr="00D92EAD">
              <w:rPr>
                <w:sz w:val="20"/>
                <w:szCs w:val="20"/>
              </w:rPr>
              <w:t>114.1 (7.6)</w:t>
            </w:r>
          </w:p>
        </w:tc>
        <w:tc>
          <w:tcPr>
            <w:tcW w:w="2012" w:type="dxa"/>
            <w:noWrap/>
            <w:hideMark/>
          </w:tcPr>
          <w:p w14:paraId="06391656" w14:textId="77777777" w:rsidR="00AA2145" w:rsidRPr="00D92EAD" w:rsidRDefault="00AA2145" w:rsidP="00E43189">
            <w:pPr>
              <w:jc w:val="center"/>
              <w:rPr>
                <w:sz w:val="20"/>
                <w:szCs w:val="20"/>
              </w:rPr>
            </w:pPr>
            <w:r w:rsidRPr="00D92EAD">
              <w:rPr>
                <w:sz w:val="20"/>
                <w:szCs w:val="20"/>
              </w:rPr>
              <w:t>102.5 (8.7)</w:t>
            </w:r>
          </w:p>
        </w:tc>
        <w:tc>
          <w:tcPr>
            <w:tcW w:w="1225" w:type="dxa"/>
            <w:noWrap/>
            <w:hideMark/>
          </w:tcPr>
          <w:p w14:paraId="571A837C" w14:textId="77777777" w:rsidR="00AA2145" w:rsidRPr="00D92EAD" w:rsidRDefault="00AA2145" w:rsidP="00E43189">
            <w:pPr>
              <w:jc w:val="center"/>
              <w:rPr>
                <w:sz w:val="20"/>
                <w:szCs w:val="20"/>
              </w:rPr>
            </w:pPr>
            <w:r w:rsidRPr="00D92EAD">
              <w:rPr>
                <w:sz w:val="20"/>
                <w:szCs w:val="20"/>
              </w:rPr>
              <w:t>&lt;0.001</w:t>
            </w:r>
          </w:p>
        </w:tc>
      </w:tr>
      <w:tr w:rsidR="00AA2145" w:rsidRPr="00D92EAD" w14:paraId="2CD47D2D" w14:textId="77777777" w:rsidTr="00EC5E0B">
        <w:trPr>
          <w:trHeight w:val="315"/>
        </w:trPr>
        <w:tc>
          <w:tcPr>
            <w:tcW w:w="3681" w:type="dxa"/>
            <w:hideMark/>
          </w:tcPr>
          <w:p w14:paraId="5384067D" w14:textId="77777777" w:rsidR="00AA2145" w:rsidRPr="00D92EAD" w:rsidRDefault="00AA2145">
            <w:pPr>
              <w:rPr>
                <w:sz w:val="20"/>
                <w:szCs w:val="20"/>
              </w:rPr>
            </w:pPr>
            <w:r w:rsidRPr="00D92EAD">
              <w:rPr>
                <w:sz w:val="20"/>
                <w:szCs w:val="20"/>
              </w:rPr>
              <w:t>Diastolic blood pressure (mmHg)</w:t>
            </w:r>
          </w:p>
        </w:tc>
        <w:tc>
          <w:tcPr>
            <w:tcW w:w="1417" w:type="dxa"/>
            <w:noWrap/>
            <w:hideMark/>
          </w:tcPr>
          <w:p w14:paraId="0AF9D490" w14:textId="77777777" w:rsidR="00AA2145" w:rsidRPr="00D92EAD" w:rsidRDefault="00AA2145" w:rsidP="00E43189">
            <w:pPr>
              <w:jc w:val="center"/>
              <w:rPr>
                <w:sz w:val="20"/>
                <w:szCs w:val="20"/>
              </w:rPr>
            </w:pPr>
            <w:r w:rsidRPr="00D92EAD">
              <w:rPr>
                <w:sz w:val="20"/>
                <w:szCs w:val="20"/>
              </w:rPr>
              <w:t>60.4 (6.6)</w:t>
            </w:r>
          </w:p>
        </w:tc>
        <w:tc>
          <w:tcPr>
            <w:tcW w:w="1413" w:type="dxa"/>
            <w:noWrap/>
            <w:hideMark/>
          </w:tcPr>
          <w:p w14:paraId="2D5C420D" w14:textId="77777777" w:rsidR="00AA2145" w:rsidRPr="00D92EAD" w:rsidRDefault="00AA2145" w:rsidP="00E43189">
            <w:pPr>
              <w:jc w:val="center"/>
              <w:rPr>
                <w:sz w:val="20"/>
                <w:szCs w:val="20"/>
              </w:rPr>
            </w:pPr>
            <w:r w:rsidRPr="00D92EAD">
              <w:rPr>
                <w:sz w:val="20"/>
                <w:szCs w:val="20"/>
              </w:rPr>
              <w:t>58.6 (6.0)</w:t>
            </w:r>
          </w:p>
        </w:tc>
        <w:tc>
          <w:tcPr>
            <w:tcW w:w="1853" w:type="dxa"/>
            <w:noWrap/>
            <w:hideMark/>
          </w:tcPr>
          <w:p w14:paraId="475EA6DE" w14:textId="77777777" w:rsidR="00AA2145" w:rsidRPr="00D92EAD" w:rsidRDefault="00AA2145" w:rsidP="00E43189">
            <w:pPr>
              <w:jc w:val="center"/>
              <w:rPr>
                <w:sz w:val="20"/>
                <w:szCs w:val="20"/>
              </w:rPr>
            </w:pPr>
            <w:r w:rsidRPr="00D92EAD">
              <w:rPr>
                <w:sz w:val="20"/>
                <w:szCs w:val="20"/>
              </w:rPr>
              <w:t>60.3 (6.7)</w:t>
            </w:r>
          </w:p>
        </w:tc>
        <w:tc>
          <w:tcPr>
            <w:tcW w:w="1514" w:type="dxa"/>
            <w:noWrap/>
            <w:hideMark/>
          </w:tcPr>
          <w:p w14:paraId="15346AB1" w14:textId="77777777" w:rsidR="00AA2145" w:rsidRPr="00D92EAD" w:rsidRDefault="00AA2145" w:rsidP="00E43189">
            <w:pPr>
              <w:jc w:val="center"/>
              <w:rPr>
                <w:sz w:val="20"/>
                <w:szCs w:val="20"/>
              </w:rPr>
            </w:pPr>
            <w:r w:rsidRPr="00D92EAD">
              <w:rPr>
                <w:sz w:val="20"/>
                <w:szCs w:val="20"/>
              </w:rPr>
              <w:t>60.6 (5.9)</w:t>
            </w:r>
          </w:p>
        </w:tc>
        <w:tc>
          <w:tcPr>
            <w:tcW w:w="2012" w:type="dxa"/>
            <w:noWrap/>
            <w:hideMark/>
          </w:tcPr>
          <w:p w14:paraId="16EDCC30" w14:textId="77777777" w:rsidR="00AA2145" w:rsidRPr="00D92EAD" w:rsidRDefault="00AA2145" w:rsidP="00E43189">
            <w:pPr>
              <w:jc w:val="center"/>
              <w:rPr>
                <w:sz w:val="20"/>
                <w:szCs w:val="20"/>
              </w:rPr>
            </w:pPr>
            <w:r w:rsidRPr="00D92EAD">
              <w:rPr>
                <w:sz w:val="20"/>
                <w:szCs w:val="20"/>
              </w:rPr>
              <w:t>63.6 (6.1)</w:t>
            </w:r>
          </w:p>
        </w:tc>
        <w:tc>
          <w:tcPr>
            <w:tcW w:w="1225" w:type="dxa"/>
            <w:noWrap/>
            <w:hideMark/>
          </w:tcPr>
          <w:p w14:paraId="3BBF16A5" w14:textId="77777777" w:rsidR="00AA2145" w:rsidRPr="00D92EAD" w:rsidRDefault="00AA2145" w:rsidP="00E43189">
            <w:pPr>
              <w:jc w:val="center"/>
              <w:rPr>
                <w:sz w:val="20"/>
                <w:szCs w:val="20"/>
              </w:rPr>
            </w:pPr>
            <w:r w:rsidRPr="00D92EAD">
              <w:rPr>
                <w:sz w:val="20"/>
                <w:szCs w:val="20"/>
              </w:rPr>
              <w:t>0.026</w:t>
            </w:r>
          </w:p>
        </w:tc>
      </w:tr>
      <w:tr w:rsidR="00AA2145" w:rsidRPr="00D92EAD" w14:paraId="348E2861" w14:textId="77777777" w:rsidTr="00EC5E0B">
        <w:trPr>
          <w:trHeight w:val="315"/>
        </w:trPr>
        <w:tc>
          <w:tcPr>
            <w:tcW w:w="3681" w:type="dxa"/>
            <w:hideMark/>
          </w:tcPr>
          <w:p w14:paraId="6ED2FAE4" w14:textId="6BED14FC" w:rsidR="00AA2145" w:rsidRPr="00D92EAD" w:rsidRDefault="00F23DDD">
            <w:pPr>
              <w:rPr>
                <w:sz w:val="20"/>
                <w:szCs w:val="20"/>
              </w:rPr>
            </w:pPr>
            <w:r>
              <w:rPr>
                <w:sz w:val="20"/>
                <w:szCs w:val="20"/>
              </w:rPr>
              <w:t>Fasting plasma g</w:t>
            </w:r>
            <w:r w:rsidR="00AA2145" w:rsidRPr="00D92EAD">
              <w:rPr>
                <w:sz w:val="20"/>
                <w:szCs w:val="20"/>
              </w:rPr>
              <w:t>lucose (mmol/L)</w:t>
            </w:r>
          </w:p>
        </w:tc>
        <w:tc>
          <w:tcPr>
            <w:tcW w:w="1417" w:type="dxa"/>
            <w:noWrap/>
            <w:hideMark/>
          </w:tcPr>
          <w:p w14:paraId="2EEFEAF9" w14:textId="77777777" w:rsidR="00AA2145" w:rsidRPr="00D92EAD" w:rsidRDefault="00AA2145" w:rsidP="00E43189">
            <w:pPr>
              <w:jc w:val="center"/>
              <w:rPr>
                <w:sz w:val="20"/>
                <w:szCs w:val="20"/>
              </w:rPr>
            </w:pPr>
            <w:r w:rsidRPr="00D92EAD">
              <w:rPr>
                <w:sz w:val="20"/>
                <w:szCs w:val="20"/>
              </w:rPr>
              <w:t>4.6 (0.4)</w:t>
            </w:r>
          </w:p>
        </w:tc>
        <w:tc>
          <w:tcPr>
            <w:tcW w:w="1413" w:type="dxa"/>
            <w:noWrap/>
            <w:hideMark/>
          </w:tcPr>
          <w:p w14:paraId="45162CE5" w14:textId="77777777" w:rsidR="00AA2145" w:rsidRPr="00D92EAD" w:rsidRDefault="00AA2145" w:rsidP="00E43189">
            <w:pPr>
              <w:jc w:val="center"/>
              <w:rPr>
                <w:sz w:val="20"/>
                <w:szCs w:val="20"/>
              </w:rPr>
            </w:pPr>
            <w:r w:rsidRPr="00D92EAD">
              <w:rPr>
                <w:sz w:val="20"/>
                <w:szCs w:val="20"/>
              </w:rPr>
              <w:t>4.5 (0.5)</w:t>
            </w:r>
          </w:p>
        </w:tc>
        <w:tc>
          <w:tcPr>
            <w:tcW w:w="1853" w:type="dxa"/>
            <w:noWrap/>
            <w:hideMark/>
          </w:tcPr>
          <w:p w14:paraId="7EC5303E" w14:textId="77777777" w:rsidR="00AA2145" w:rsidRPr="00D92EAD" w:rsidRDefault="00AA2145" w:rsidP="00E43189">
            <w:pPr>
              <w:jc w:val="center"/>
              <w:rPr>
                <w:sz w:val="20"/>
                <w:szCs w:val="20"/>
              </w:rPr>
            </w:pPr>
            <w:r w:rsidRPr="00D92EAD">
              <w:rPr>
                <w:sz w:val="20"/>
                <w:szCs w:val="20"/>
              </w:rPr>
              <w:t>4.6 (0.4)</w:t>
            </w:r>
          </w:p>
        </w:tc>
        <w:tc>
          <w:tcPr>
            <w:tcW w:w="1514" w:type="dxa"/>
            <w:noWrap/>
            <w:hideMark/>
          </w:tcPr>
          <w:p w14:paraId="6DD8BFAB" w14:textId="77777777" w:rsidR="00AA2145" w:rsidRPr="00D92EAD" w:rsidRDefault="00AA2145" w:rsidP="00E43189">
            <w:pPr>
              <w:jc w:val="center"/>
              <w:rPr>
                <w:sz w:val="20"/>
                <w:szCs w:val="20"/>
              </w:rPr>
            </w:pPr>
            <w:r w:rsidRPr="00D92EAD">
              <w:rPr>
                <w:sz w:val="20"/>
                <w:szCs w:val="20"/>
              </w:rPr>
              <w:t>4.7 (0.3)</w:t>
            </w:r>
          </w:p>
        </w:tc>
        <w:tc>
          <w:tcPr>
            <w:tcW w:w="2012" w:type="dxa"/>
            <w:noWrap/>
            <w:hideMark/>
          </w:tcPr>
          <w:p w14:paraId="2F3DFAC8" w14:textId="77777777" w:rsidR="00AA2145" w:rsidRPr="00D92EAD" w:rsidRDefault="00AA2145" w:rsidP="00E43189">
            <w:pPr>
              <w:jc w:val="center"/>
              <w:rPr>
                <w:sz w:val="20"/>
                <w:szCs w:val="20"/>
              </w:rPr>
            </w:pPr>
            <w:r w:rsidRPr="00D92EAD">
              <w:rPr>
                <w:sz w:val="20"/>
                <w:szCs w:val="20"/>
              </w:rPr>
              <w:t>4.7 (0.4)</w:t>
            </w:r>
          </w:p>
        </w:tc>
        <w:tc>
          <w:tcPr>
            <w:tcW w:w="1225" w:type="dxa"/>
            <w:noWrap/>
            <w:hideMark/>
          </w:tcPr>
          <w:p w14:paraId="77CAA7A4" w14:textId="77777777" w:rsidR="00AA2145" w:rsidRPr="00D92EAD" w:rsidRDefault="00AA2145" w:rsidP="00E43189">
            <w:pPr>
              <w:jc w:val="center"/>
              <w:rPr>
                <w:sz w:val="20"/>
                <w:szCs w:val="20"/>
              </w:rPr>
            </w:pPr>
            <w:r w:rsidRPr="00D92EAD">
              <w:rPr>
                <w:sz w:val="20"/>
                <w:szCs w:val="20"/>
              </w:rPr>
              <w:t>&lt;0.001</w:t>
            </w:r>
          </w:p>
        </w:tc>
      </w:tr>
      <w:tr w:rsidR="00AA2145" w:rsidRPr="00D92EAD" w14:paraId="1AF312F4" w14:textId="77777777" w:rsidTr="00EC5E0B">
        <w:trPr>
          <w:trHeight w:val="315"/>
        </w:trPr>
        <w:tc>
          <w:tcPr>
            <w:tcW w:w="3681" w:type="dxa"/>
            <w:hideMark/>
          </w:tcPr>
          <w:p w14:paraId="4CAFD6FF" w14:textId="014AFCAA" w:rsidR="00AA2145" w:rsidRPr="00D92EAD" w:rsidRDefault="00F23DDD">
            <w:pPr>
              <w:rPr>
                <w:sz w:val="20"/>
                <w:szCs w:val="20"/>
              </w:rPr>
            </w:pPr>
            <w:r>
              <w:rPr>
                <w:sz w:val="20"/>
                <w:szCs w:val="20"/>
              </w:rPr>
              <w:t xml:space="preserve">Fasting plasma </w:t>
            </w:r>
            <w:r w:rsidR="00AA2145" w:rsidRPr="00D92EAD">
              <w:rPr>
                <w:sz w:val="20"/>
                <w:szCs w:val="20"/>
              </w:rPr>
              <w:t>nsulin (mIU/L)</w:t>
            </w:r>
          </w:p>
        </w:tc>
        <w:tc>
          <w:tcPr>
            <w:tcW w:w="1417" w:type="dxa"/>
            <w:noWrap/>
            <w:hideMark/>
          </w:tcPr>
          <w:p w14:paraId="10D7D29A" w14:textId="77777777" w:rsidR="00AA2145" w:rsidRPr="00D92EAD" w:rsidRDefault="00AA2145" w:rsidP="00E43189">
            <w:pPr>
              <w:jc w:val="center"/>
              <w:rPr>
                <w:sz w:val="20"/>
                <w:szCs w:val="20"/>
              </w:rPr>
            </w:pPr>
            <w:r w:rsidRPr="00D92EAD">
              <w:rPr>
                <w:sz w:val="20"/>
                <w:szCs w:val="20"/>
              </w:rPr>
              <w:t>6.7 (6.6)</w:t>
            </w:r>
          </w:p>
        </w:tc>
        <w:tc>
          <w:tcPr>
            <w:tcW w:w="1413" w:type="dxa"/>
            <w:noWrap/>
            <w:hideMark/>
          </w:tcPr>
          <w:p w14:paraId="42B708E1" w14:textId="77777777" w:rsidR="00AA2145" w:rsidRPr="00D92EAD" w:rsidRDefault="00AA2145" w:rsidP="00E43189">
            <w:pPr>
              <w:jc w:val="center"/>
              <w:rPr>
                <w:sz w:val="20"/>
                <w:szCs w:val="20"/>
              </w:rPr>
            </w:pPr>
            <w:r w:rsidRPr="00D92EAD">
              <w:rPr>
                <w:sz w:val="20"/>
                <w:szCs w:val="20"/>
              </w:rPr>
              <w:t>4.2 (2.9)</w:t>
            </w:r>
          </w:p>
        </w:tc>
        <w:tc>
          <w:tcPr>
            <w:tcW w:w="1853" w:type="dxa"/>
            <w:noWrap/>
            <w:hideMark/>
          </w:tcPr>
          <w:p w14:paraId="02DC7CA7" w14:textId="77777777" w:rsidR="00AA2145" w:rsidRPr="00D92EAD" w:rsidRDefault="00AA2145" w:rsidP="00E43189">
            <w:pPr>
              <w:jc w:val="center"/>
              <w:rPr>
                <w:sz w:val="20"/>
                <w:szCs w:val="20"/>
              </w:rPr>
            </w:pPr>
            <w:r w:rsidRPr="00D92EAD">
              <w:rPr>
                <w:sz w:val="20"/>
                <w:szCs w:val="20"/>
              </w:rPr>
              <w:t>5.4 (2.8)</w:t>
            </w:r>
          </w:p>
        </w:tc>
        <w:tc>
          <w:tcPr>
            <w:tcW w:w="1514" w:type="dxa"/>
            <w:noWrap/>
            <w:hideMark/>
          </w:tcPr>
          <w:p w14:paraId="5FA6CF22" w14:textId="77777777" w:rsidR="00AA2145" w:rsidRPr="00D92EAD" w:rsidRDefault="00AA2145" w:rsidP="00E43189">
            <w:pPr>
              <w:jc w:val="center"/>
              <w:rPr>
                <w:sz w:val="20"/>
                <w:szCs w:val="20"/>
              </w:rPr>
            </w:pPr>
            <w:r w:rsidRPr="00D92EAD">
              <w:rPr>
                <w:sz w:val="20"/>
                <w:szCs w:val="20"/>
              </w:rPr>
              <w:t>10.9 (7.7)</w:t>
            </w:r>
          </w:p>
        </w:tc>
        <w:tc>
          <w:tcPr>
            <w:tcW w:w="2012" w:type="dxa"/>
            <w:noWrap/>
            <w:hideMark/>
          </w:tcPr>
          <w:p w14:paraId="1D653B99" w14:textId="77777777" w:rsidR="00AA2145" w:rsidRPr="00D92EAD" w:rsidRDefault="00AA2145" w:rsidP="00E43189">
            <w:pPr>
              <w:jc w:val="center"/>
              <w:rPr>
                <w:sz w:val="20"/>
                <w:szCs w:val="20"/>
              </w:rPr>
            </w:pPr>
            <w:r w:rsidRPr="00D92EAD">
              <w:rPr>
                <w:sz w:val="20"/>
                <w:szCs w:val="20"/>
              </w:rPr>
              <w:t>18.4 (19.2)</w:t>
            </w:r>
          </w:p>
        </w:tc>
        <w:tc>
          <w:tcPr>
            <w:tcW w:w="1225" w:type="dxa"/>
            <w:noWrap/>
            <w:hideMark/>
          </w:tcPr>
          <w:p w14:paraId="4FAC2ACE" w14:textId="77777777" w:rsidR="00AA2145" w:rsidRPr="00D92EAD" w:rsidRDefault="00AA2145" w:rsidP="00E43189">
            <w:pPr>
              <w:jc w:val="center"/>
              <w:rPr>
                <w:sz w:val="20"/>
                <w:szCs w:val="20"/>
              </w:rPr>
            </w:pPr>
            <w:r w:rsidRPr="00D92EAD">
              <w:rPr>
                <w:sz w:val="20"/>
                <w:szCs w:val="20"/>
              </w:rPr>
              <w:t>&lt;0.001</w:t>
            </w:r>
          </w:p>
        </w:tc>
      </w:tr>
      <w:tr w:rsidR="00A05473" w:rsidRPr="00D92EAD" w14:paraId="1B7A7CA1" w14:textId="77777777" w:rsidTr="00A05473">
        <w:trPr>
          <w:trHeight w:val="315"/>
        </w:trPr>
        <w:tc>
          <w:tcPr>
            <w:tcW w:w="3681" w:type="dxa"/>
            <w:hideMark/>
          </w:tcPr>
          <w:p w14:paraId="7A2AE69D" w14:textId="121C8A4A" w:rsidR="00A05473" w:rsidRPr="00A05473" w:rsidRDefault="00A05473" w:rsidP="00A05473">
            <w:pPr>
              <w:rPr>
                <w:sz w:val="20"/>
                <w:szCs w:val="20"/>
              </w:rPr>
            </w:pPr>
            <w:r w:rsidRPr="00A05473">
              <w:rPr>
                <w:sz w:val="20"/>
                <w:szCs w:val="20"/>
              </w:rPr>
              <w:t>Homeostasis model assessment for insulin resistance (HOMA-IR)</w:t>
            </w:r>
          </w:p>
        </w:tc>
        <w:tc>
          <w:tcPr>
            <w:tcW w:w="1417" w:type="dxa"/>
            <w:noWrap/>
            <w:hideMark/>
          </w:tcPr>
          <w:p w14:paraId="5ADE1C48" w14:textId="77777777" w:rsidR="00A05473" w:rsidRPr="00D92EAD" w:rsidRDefault="00A05473" w:rsidP="00A05473">
            <w:pPr>
              <w:jc w:val="center"/>
              <w:rPr>
                <w:sz w:val="20"/>
                <w:szCs w:val="20"/>
              </w:rPr>
            </w:pPr>
            <w:r w:rsidRPr="00D92EAD">
              <w:rPr>
                <w:sz w:val="20"/>
                <w:szCs w:val="20"/>
              </w:rPr>
              <w:t>1.4 (1.6)</w:t>
            </w:r>
          </w:p>
        </w:tc>
        <w:tc>
          <w:tcPr>
            <w:tcW w:w="1413" w:type="dxa"/>
            <w:noWrap/>
            <w:hideMark/>
          </w:tcPr>
          <w:p w14:paraId="15EFCAC1" w14:textId="77777777" w:rsidR="00A05473" w:rsidRPr="00D92EAD" w:rsidRDefault="00A05473" w:rsidP="00A05473">
            <w:pPr>
              <w:jc w:val="center"/>
              <w:rPr>
                <w:sz w:val="20"/>
                <w:szCs w:val="20"/>
              </w:rPr>
            </w:pPr>
            <w:r w:rsidRPr="00D92EAD">
              <w:rPr>
                <w:sz w:val="20"/>
                <w:szCs w:val="20"/>
              </w:rPr>
              <w:t>0.9 (0.6)</w:t>
            </w:r>
          </w:p>
        </w:tc>
        <w:tc>
          <w:tcPr>
            <w:tcW w:w="1853" w:type="dxa"/>
            <w:noWrap/>
            <w:hideMark/>
          </w:tcPr>
          <w:p w14:paraId="2B42045D" w14:textId="77777777" w:rsidR="00A05473" w:rsidRPr="00D92EAD" w:rsidRDefault="00A05473" w:rsidP="00A05473">
            <w:pPr>
              <w:jc w:val="center"/>
              <w:rPr>
                <w:sz w:val="20"/>
                <w:szCs w:val="20"/>
              </w:rPr>
            </w:pPr>
            <w:r w:rsidRPr="00D92EAD">
              <w:rPr>
                <w:sz w:val="20"/>
                <w:szCs w:val="20"/>
              </w:rPr>
              <w:t>1.1 (0.6)</w:t>
            </w:r>
          </w:p>
        </w:tc>
        <w:tc>
          <w:tcPr>
            <w:tcW w:w="1514" w:type="dxa"/>
            <w:noWrap/>
            <w:hideMark/>
          </w:tcPr>
          <w:p w14:paraId="1EAE2ABF" w14:textId="77777777" w:rsidR="00A05473" w:rsidRPr="00D92EAD" w:rsidRDefault="00A05473" w:rsidP="00A05473">
            <w:pPr>
              <w:jc w:val="center"/>
              <w:rPr>
                <w:sz w:val="20"/>
                <w:szCs w:val="20"/>
              </w:rPr>
            </w:pPr>
            <w:r w:rsidRPr="00D92EAD">
              <w:rPr>
                <w:sz w:val="20"/>
                <w:szCs w:val="20"/>
              </w:rPr>
              <w:t>2.3 (1.8)</w:t>
            </w:r>
          </w:p>
        </w:tc>
        <w:tc>
          <w:tcPr>
            <w:tcW w:w="2012" w:type="dxa"/>
            <w:noWrap/>
            <w:hideMark/>
          </w:tcPr>
          <w:p w14:paraId="1AAA9564" w14:textId="77777777" w:rsidR="00A05473" w:rsidRPr="00D92EAD" w:rsidRDefault="00A05473" w:rsidP="00A05473">
            <w:pPr>
              <w:jc w:val="center"/>
              <w:rPr>
                <w:sz w:val="20"/>
                <w:szCs w:val="20"/>
              </w:rPr>
            </w:pPr>
            <w:r w:rsidRPr="00D92EAD">
              <w:rPr>
                <w:sz w:val="20"/>
                <w:szCs w:val="20"/>
              </w:rPr>
              <w:t>4.0 (5.0)</w:t>
            </w:r>
          </w:p>
        </w:tc>
        <w:tc>
          <w:tcPr>
            <w:tcW w:w="1225" w:type="dxa"/>
            <w:noWrap/>
            <w:hideMark/>
          </w:tcPr>
          <w:p w14:paraId="1D31D30E" w14:textId="77777777" w:rsidR="00A05473" w:rsidRPr="00D92EAD" w:rsidRDefault="00A05473" w:rsidP="00A05473">
            <w:pPr>
              <w:jc w:val="center"/>
              <w:rPr>
                <w:sz w:val="20"/>
                <w:szCs w:val="20"/>
              </w:rPr>
            </w:pPr>
            <w:r w:rsidRPr="00D92EAD">
              <w:rPr>
                <w:sz w:val="20"/>
                <w:szCs w:val="20"/>
              </w:rPr>
              <w:t>&lt;0.001</w:t>
            </w:r>
          </w:p>
        </w:tc>
      </w:tr>
      <w:tr w:rsidR="00A05473" w:rsidRPr="00D92EAD" w14:paraId="2F2866E5" w14:textId="77777777" w:rsidTr="00A05473">
        <w:trPr>
          <w:trHeight w:val="315"/>
        </w:trPr>
        <w:tc>
          <w:tcPr>
            <w:tcW w:w="3681" w:type="dxa"/>
            <w:hideMark/>
          </w:tcPr>
          <w:p w14:paraId="450BFD56" w14:textId="3978A8F1" w:rsidR="00A05473" w:rsidRPr="00A05473" w:rsidRDefault="00A05473" w:rsidP="00A05473">
            <w:pPr>
              <w:rPr>
                <w:sz w:val="20"/>
                <w:szCs w:val="20"/>
              </w:rPr>
            </w:pPr>
            <w:r w:rsidRPr="00A05473">
              <w:rPr>
                <w:sz w:val="20"/>
                <w:szCs w:val="20"/>
              </w:rPr>
              <w:t>High sensitivity C-reactive protein (hsCRP) (mg/L)</w:t>
            </w:r>
          </w:p>
        </w:tc>
        <w:tc>
          <w:tcPr>
            <w:tcW w:w="1417" w:type="dxa"/>
            <w:noWrap/>
            <w:hideMark/>
          </w:tcPr>
          <w:p w14:paraId="7802A5B4" w14:textId="77777777" w:rsidR="00A05473" w:rsidRPr="00D92EAD" w:rsidRDefault="00A05473" w:rsidP="00A05473">
            <w:pPr>
              <w:jc w:val="center"/>
              <w:rPr>
                <w:sz w:val="20"/>
                <w:szCs w:val="20"/>
              </w:rPr>
            </w:pPr>
            <w:r w:rsidRPr="00D92EAD">
              <w:rPr>
                <w:sz w:val="20"/>
                <w:szCs w:val="20"/>
              </w:rPr>
              <w:t>1.2 (2.5)</w:t>
            </w:r>
          </w:p>
        </w:tc>
        <w:tc>
          <w:tcPr>
            <w:tcW w:w="1413" w:type="dxa"/>
            <w:noWrap/>
            <w:hideMark/>
          </w:tcPr>
          <w:p w14:paraId="189BE5F3" w14:textId="77777777" w:rsidR="00A05473" w:rsidRPr="00D92EAD" w:rsidRDefault="00A05473" w:rsidP="00A05473">
            <w:pPr>
              <w:jc w:val="center"/>
              <w:rPr>
                <w:sz w:val="20"/>
                <w:szCs w:val="20"/>
              </w:rPr>
            </w:pPr>
            <w:r w:rsidRPr="00D92EAD">
              <w:rPr>
                <w:sz w:val="20"/>
                <w:szCs w:val="20"/>
              </w:rPr>
              <w:t>0.6 (1.0)</w:t>
            </w:r>
          </w:p>
        </w:tc>
        <w:tc>
          <w:tcPr>
            <w:tcW w:w="1853" w:type="dxa"/>
            <w:noWrap/>
            <w:hideMark/>
          </w:tcPr>
          <w:p w14:paraId="2FD162FC" w14:textId="77777777" w:rsidR="00A05473" w:rsidRPr="00D92EAD" w:rsidRDefault="00A05473" w:rsidP="00A05473">
            <w:pPr>
              <w:jc w:val="center"/>
              <w:rPr>
                <w:sz w:val="20"/>
                <w:szCs w:val="20"/>
              </w:rPr>
            </w:pPr>
            <w:r w:rsidRPr="00D92EAD">
              <w:rPr>
                <w:sz w:val="20"/>
                <w:szCs w:val="20"/>
              </w:rPr>
              <w:t>0.8 (2.2)</w:t>
            </w:r>
          </w:p>
        </w:tc>
        <w:tc>
          <w:tcPr>
            <w:tcW w:w="1514" w:type="dxa"/>
            <w:noWrap/>
            <w:hideMark/>
          </w:tcPr>
          <w:p w14:paraId="0ECF30DF" w14:textId="77777777" w:rsidR="00A05473" w:rsidRPr="00D92EAD" w:rsidRDefault="00A05473" w:rsidP="00A05473">
            <w:pPr>
              <w:jc w:val="center"/>
              <w:rPr>
                <w:sz w:val="20"/>
                <w:szCs w:val="20"/>
              </w:rPr>
            </w:pPr>
            <w:r w:rsidRPr="00D92EAD">
              <w:rPr>
                <w:sz w:val="20"/>
                <w:szCs w:val="20"/>
              </w:rPr>
              <w:t>2.2 (3.1)</w:t>
            </w:r>
          </w:p>
        </w:tc>
        <w:tc>
          <w:tcPr>
            <w:tcW w:w="2012" w:type="dxa"/>
            <w:noWrap/>
            <w:hideMark/>
          </w:tcPr>
          <w:p w14:paraId="3D928DE3" w14:textId="77777777" w:rsidR="00A05473" w:rsidRPr="00D92EAD" w:rsidRDefault="00A05473" w:rsidP="00A05473">
            <w:pPr>
              <w:jc w:val="center"/>
              <w:rPr>
                <w:sz w:val="20"/>
                <w:szCs w:val="20"/>
              </w:rPr>
            </w:pPr>
            <w:r w:rsidRPr="00D92EAD">
              <w:rPr>
                <w:sz w:val="20"/>
                <w:szCs w:val="20"/>
              </w:rPr>
              <w:t>3.6 (3.3)</w:t>
            </w:r>
          </w:p>
        </w:tc>
        <w:tc>
          <w:tcPr>
            <w:tcW w:w="1225" w:type="dxa"/>
            <w:noWrap/>
            <w:hideMark/>
          </w:tcPr>
          <w:p w14:paraId="3A5A241E" w14:textId="77777777" w:rsidR="00A05473" w:rsidRPr="00D92EAD" w:rsidRDefault="00A05473" w:rsidP="00A05473">
            <w:pPr>
              <w:jc w:val="center"/>
              <w:rPr>
                <w:sz w:val="20"/>
                <w:szCs w:val="20"/>
              </w:rPr>
            </w:pPr>
            <w:r w:rsidRPr="00D92EAD">
              <w:rPr>
                <w:sz w:val="20"/>
                <w:szCs w:val="20"/>
              </w:rPr>
              <w:t>&lt;0.001</w:t>
            </w:r>
          </w:p>
        </w:tc>
      </w:tr>
      <w:tr w:rsidR="00AA2145" w:rsidRPr="00D92EAD" w14:paraId="03DF49CD" w14:textId="77777777" w:rsidTr="00EC5E0B">
        <w:trPr>
          <w:trHeight w:val="315"/>
        </w:trPr>
        <w:tc>
          <w:tcPr>
            <w:tcW w:w="3681" w:type="dxa"/>
            <w:hideMark/>
          </w:tcPr>
          <w:p w14:paraId="3C002A6C" w14:textId="77777777" w:rsidR="00AA2145" w:rsidRPr="00D92EAD" w:rsidRDefault="00AA2145">
            <w:pPr>
              <w:rPr>
                <w:sz w:val="20"/>
                <w:szCs w:val="20"/>
              </w:rPr>
            </w:pPr>
            <w:r w:rsidRPr="00D92EAD">
              <w:rPr>
                <w:sz w:val="20"/>
                <w:szCs w:val="20"/>
              </w:rPr>
              <w:t>Triglyceride (mmol/L)</w:t>
            </w:r>
          </w:p>
        </w:tc>
        <w:tc>
          <w:tcPr>
            <w:tcW w:w="1417" w:type="dxa"/>
            <w:noWrap/>
            <w:hideMark/>
          </w:tcPr>
          <w:p w14:paraId="6D6832CB" w14:textId="77777777" w:rsidR="00AA2145" w:rsidRPr="00D92EAD" w:rsidRDefault="00AA2145" w:rsidP="00E43189">
            <w:pPr>
              <w:jc w:val="center"/>
              <w:rPr>
                <w:sz w:val="20"/>
                <w:szCs w:val="20"/>
              </w:rPr>
            </w:pPr>
            <w:r w:rsidRPr="00D92EAD">
              <w:rPr>
                <w:sz w:val="20"/>
                <w:szCs w:val="20"/>
              </w:rPr>
              <w:t>0.8 (0.4)</w:t>
            </w:r>
          </w:p>
        </w:tc>
        <w:tc>
          <w:tcPr>
            <w:tcW w:w="1413" w:type="dxa"/>
            <w:noWrap/>
            <w:hideMark/>
          </w:tcPr>
          <w:p w14:paraId="5171937A" w14:textId="77777777" w:rsidR="00AA2145" w:rsidRPr="00D92EAD" w:rsidRDefault="00AA2145" w:rsidP="00E43189">
            <w:pPr>
              <w:jc w:val="center"/>
              <w:rPr>
                <w:sz w:val="20"/>
                <w:szCs w:val="20"/>
              </w:rPr>
            </w:pPr>
            <w:r w:rsidRPr="00D92EAD">
              <w:rPr>
                <w:sz w:val="20"/>
                <w:szCs w:val="20"/>
              </w:rPr>
              <w:t>0.8 (0.3)</w:t>
            </w:r>
          </w:p>
        </w:tc>
        <w:tc>
          <w:tcPr>
            <w:tcW w:w="1853" w:type="dxa"/>
            <w:noWrap/>
            <w:hideMark/>
          </w:tcPr>
          <w:p w14:paraId="0D33815F" w14:textId="57A31B33" w:rsidR="00AA2145" w:rsidRPr="00D92EAD" w:rsidRDefault="00AA2145" w:rsidP="00E43189">
            <w:pPr>
              <w:jc w:val="center"/>
              <w:rPr>
                <w:sz w:val="20"/>
                <w:szCs w:val="20"/>
              </w:rPr>
            </w:pPr>
            <w:r w:rsidRPr="00D92EAD">
              <w:rPr>
                <w:sz w:val="20"/>
                <w:szCs w:val="20"/>
              </w:rPr>
              <w:t>0.8 (0.4)</w:t>
            </w:r>
          </w:p>
        </w:tc>
        <w:tc>
          <w:tcPr>
            <w:tcW w:w="1514" w:type="dxa"/>
            <w:noWrap/>
            <w:hideMark/>
          </w:tcPr>
          <w:p w14:paraId="0BF6C905" w14:textId="2757529D" w:rsidR="00AA2145" w:rsidRPr="00D92EAD" w:rsidRDefault="00AA2145" w:rsidP="00E43189">
            <w:pPr>
              <w:jc w:val="center"/>
              <w:rPr>
                <w:sz w:val="20"/>
                <w:szCs w:val="20"/>
              </w:rPr>
            </w:pPr>
            <w:r w:rsidRPr="00D92EAD">
              <w:rPr>
                <w:sz w:val="20"/>
                <w:szCs w:val="20"/>
              </w:rPr>
              <w:t>1.0 (0.4)</w:t>
            </w:r>
          </w:p>
        </w:tc>
        <w:tc>
          <w:tcPr>
            <w:tcW w:w="2012" w:type="dxa"/>
            <w:noWrap/>
            <w:hideMark/>
          </w:tcPr>
          <w:p w14:paraId="158A7E70" w14:textId="77777777" w:rsidR="00AA2145" w:rsidRPr="00D92EAD" w:rsidRDefault="00AA2145" w:rsidP="00E43189">
            <w:pPr>
              <w:jc w:val="center"/>
              <w:rPr>
                <w:sz w:val="20"/>
                <w:szCs w:val="20"/>
              </w:rPr>
            </w:pPr>
            <w:r w:rsidRPr="00D92EAD">
              <w:rPr>
                <w:sz w:val="20"/>
                <w:szCs w:val="20"/>
              </w:rPr>
              <w:t>1.2 (0.7)</w:t>
            </w:r>
          </w:p>
        </w:tc>
        <w:tc>
          <w:tcPr>
            <w:tcW w:w="1225" w:type="dxa"/>
            <w:noWrap/>
            <w:hideMark/>
          </w:tcPr>
          <w:p w14:paraId="7D215C4F" w14:textId="77777777" w:rsidR="00AA2145" w:rsidRPr="00D92EAD" w:rsidRDefault="00AA2145" w:rsidP="00E43189">
            <w:pPr>
              <w:jc w:val="center"/>
              <w:rPr>
                <w:sz w:val="20"/>
                <w:szCs w:val="20"/>
              </w:rPr>
            </w:pPr>
            <w:r w:rsidRPr="00D92EAD">
              <w:rPr>
                <w:sz w:val="20"/>
                <w:szCs w:val="20"/>
              </w:rPr>
              <w:t>&lt;0.001</w:t>
            </w:r>
          </w:p>
        </w:tc>
      </w:tr>
      <w:tr w:rsidR="00AA2145" w:rsidRPr="00D92EAD" w14:paraId="73EE6BEA" w14:textId="77777777" w:rsidTr="00EC5E0B">
        <w:trPr>
          <w:trHeight w:val="315"/>
        </w:trPr>
        <w:tc>
          <w:tcPr>
            <w:tcW w:w="3681" w:type="dxa"/>
            <w:hideMark/>
          </w:tcPr>
          <w:p w14:paraId="281EDDC5" w14:textId="77777777" w:rsidR="00AA2145" w:rsidRPr="00D92EAD" w:rsidRDefault="00AA2145">
            <w:pPr>
              <w:rPr>
                <w:sz w:val="20"/>
                <w:szCs w:val="20"/>
              </w:rPr>
            </w:pPr>
            <w:r w:rsidRPr="00D92EAD">
              <w:rPr>
                <w:sz w:val="20"/>
                <w:szCs w:val="20"/>
              </w:rPr>
              <w:t>Total cholesterol (mmol/L)</w:t>
            </w:r>
          </w:p>
        </w:tc>
        <w:tc>
          <w:tcPr>
            <w:tcW w:w="1417" w:type="dxa"/>
            <w:noWrap/>
            <w:hideMark/>
          </w:tcPr>
          <w:p w14:paraId="432E8D0F" w14:textId="77777777" w:rsidR="00AA2145" w:rsidRPr="00D92EAD" w:rsidRDefault="00AA2145" w:rsidP="00E43189">
            <w:pPr>
              <w:jc w:val="center"/>
              <w:rPr>
                <w:sz w:val="20"/>
                <w:szCs w:val="20"/>
              </w:rPr>
            </w:pPr>
            <w:r w:rsidRPr="00D92EAD">
              <w:rPr>
                <w:sz w:val="20"/>
                <w:szCs w:val="20"/>
              </w:rPr>
              <w:t>4.6 (0.8)</w:t>
            </w:r>
          </w:p>
        </w:tc>
        <w:tc>
          <w:tcPr>
            <w:tcW w:w="1413" w:type="dxa"/>
            <w:noWrap/>
            <w:hideMark/>
          </w:tcPr>
          <w:p w14:paraId="6BE63EA8" w14:textId="77777777" w:rsidR="00AA2145" w:rsidRPr="00D92EAD" w:rsidRDefault="00AA2145" w:rsidP="00E43189">
            <w:pPr>
              <w:jc w:val="center"/>
              <w:rPr>
                <w:sz w:val="20"/>
                <w:szCs w:val="20"/>
              </w:rPr>
            </w:pPr>
            <w:r w:rsidRPr="00D92EAD">
              <w:rPr>
                <w:sz w:val="20"/>
                <w:szCs w:val="20"/>
              </w:rPr>
              <w:t>4.7 (0.9)</w:t>
            </w:r>
          </w:p>
        </w:tc>
        <w:tc>
          <w:tcPr>
            <w:tcW w:w="1853" w:type="dxa"/>
            <w:noWrap/>
            <w:hideMark/>
          </w:tcPr>
          <w:p w14:paraId="7AFE946F" w14:textId="77777777" w:rsidR="00AA2145" w:rsidRPr="00D92EAD" w:rsidRDefault="00AA2145" w:rsidP="00E43189">
            <w:pPr>
              <w:jc w:val="center"/>
              <w:rPr>
                <w:sz w:val="20"/>
                <w:szCs w:val="20"/>
              </w:rPr>
            </w:pPr>
            <w:r w:rsidRPr="00D92EAD">
              <w:rPr>
                <w:sz w:val="20"/>
                <w:szCs w:val="20"/>
              </w:rPr>
              <w:t>4.6 (0.8)</w:t>
            </w:r>
          </w:p>
        </w:tc>
        <w:tc>
          <w:tcPr>
            <w:tcW w:w="1514" w:type="dxa"/>
            <w:noWrap/>
            <w:hideMark/>
          </w:tcPr>
          <w:p w14:paraId="13916BA0" w14:textId="77777777" w:rsidR="00AA2145" w:rsidRPr="00D92EAD" w:rsidRDefault="00AA2145" w:rsidP="00E43189">
            <w:pPr>
              <w:jc w:val="center"/>
              <w:rPr>
                <w:sz w:val="20"/>
                <w:szCs w:val="20"/>
              </w:rPr>
            </w:pPr>
            <w:r w:rsidRPr="00D92EAD">
              <w:rPr>
                <w:sz w:val="20"/>
                <w:szCs w:val="20"/>
              </w:rPr>
              <w:t>4.6 (0.7)</w:t>
            </w:r>
          </w:p>
        </w:tc>
        <w:tc>
          <w:tcPr>
            <w:tcW w:w="2012" w:type="dxa"/>
            <w:noWrap/>
            <w:hideMark/>
          </w:tcPr>
          <w:p w14:paraId="4CDA91FF" w14:textId="77777777" w:rsidR="00AA2145" w:rsidRPr="00D92EAD" w:rsidRDefault="00AA2145" w:rsidP="00E43189">
            <w:pPr>
              <w:jc w:val="center"/>
              <w:rPr>
                <w:sz w:val="20"/>
                <w:szCs w:val="20"/>
              </w:rPr>
            </w:pPr>
            <w:r w:rsidRPr="00D92EAD">
              <w:rPr>
                <w:sz w:val="20"/>
                <w:szCs w:val="20"/>
              </w:rPr>
              <w:t>4.6 (0.8)</w:t>
            </w:r>
          </w:p>
        </w:tc>
        <w:tc>
          <w:tcPr>
            <w:tcW w:w="1225" w:type="dxa"/>
            <w:noWrap/>
            <w:hideMark/>
          </w:tcPr>
          <w:p w14:paraId="781FB84D" w14:textId="77777777" w:rsidR="00AA2145" w:rsidRPr="00D92EAD" w:rsidRDefault="00AA2145" w:rsidP="00E43189">
            <w:pPr>
              <w:jc w:val="center"/>
              <w:rPr>
                <w:sz w:val="20"/>
                <w:szCs w:val="20"/>
              </w:rPr>
            </w:pPr>
            <w:r w:rsidRPr="00D92EAD">
              <w:rPr>
                <w:sz w:val="20"/>
                <w:szCs w:val="20"/>
              </w:rPr>
              <w:t>0.994</w:t>
            </w:r>
          </w:p>
        </w:tc>
      </w:tr>
      <w:tr w:rsidR="00AA2145" w:rsidRPr="00D92EAD" w14:paraId="370EE9B9" w14:textId="77777777" w:rsidTr="00EC5E0B">
        <w:trPr>
          <w:trHeight w:val="315"/>
        </w:trPr>
        <w:tc>
          <w:tcPr>
            <w:tcW w:w="3681" w:type="dxa"/>
            <w:hideMark/>
          </w:tcPr>
          <w:p w14:paraId="1CAED949" w14:textId="77777777" w:rsidR="00AA2145" w:rsidRPr="00D92EAD" w:rsidRDefault="00AA2145">
            <w:pPr>
              <w:rPr>
                <w:sz w:val="20"/>
                <w:szCs w:val="20"/>
              </w:rPr>
            </w:pPr>
            <w:r w:rsidRPr="00D92EAD">
              <w:rPr>
                <w:sz w:val="20"/>
                <w:szCs w:val="20"/>
              </w:rPr>
              <w:t>HDL-cholesterol (mmol/L)</w:t>
            </w:r>
          </w:p>
        </w:tc>
        <w:tc>
          <w:tcPr>
            <w:tcW w:w="1417" w:type="dxa"/>
            <w:noWrap/>
            <w:hideMark/>
          </w:tcPr>
          <w:p w14:paraId="7AD280EF" w14:textId="77777777" w:rsidR="00AA2145" w:rsidRPr="00D92EAD" w:rsidRDefault="00AA2145" w:rsidP="00E43189">
            <w:pPr>
              <w:jc w:val="center"/>
              <w:rPr>
                <w:sz w:val="20"/>
                <w:szCs w:val="20"/>
              </w:rPr>
            </w:pPr>
            <w:r w:rsidRPr="00D92EAD">
              <w:rPr>
                <w:sz w:val="20"/>
                <w:szCs w:val="20"/>
              </w:rPr>
              <w:t>1.5 (0.3)</w:t>
            </w:r>
          </w:p>
        </w:tc>
        <w:tc>
          <w:tcPr>
            <w:tcW w:w="1413" w:type="dxa"/>
            <w:noWrap/>
            <w:hideMark/>
          </w:tcPr>
          <w:p w14:paraId="78A95299" w14:textId="77777777" w:rsidR="00AA2145" w:rsidRPr="00D92EAD" w:rsidRDefault="00AA2145" w:rsidP="00E43189">
            <w:pPr>
              <w:jc w:val="center"/>
              <w:rPr>
                <w:sz w:val="20"/>
                <w:szCs w:val="20"/>
              </w:rPr>
            </w:pPr>
            <w:r w:rsidRPr="00D92EAD">
              <w:rPr>
                <w:sz w:val="20"/>
                <w:szCs w:val="20"/>
              </w:rPr>
              <w:t>1.6 (0.3)</w:t>
            </w:r>
          </w:p>
        </w:tc>
        <w:tc>
          <w:tcPr>
            <w:tcW w:w="1853" w:type="dxa"/>
            <w:noWrap/>
            <w:hideMark/>
          </w:tcPr>
          <w:p w14:paraId="12D2A881" w14:textId="77777777" w:rsidR="00AA2145" w:rsidRPr="00D92EAD" w:rsidRDefault="00AA2145" w:rsidP="00E43189">
            <w:pPr>
              <w:jc w:val="center"/>
              <w:rPr>
                <w:sz w:val="20"/>
                <w:szCs w:val="20"/>
              </w:rPr>
            </w:pPr>
            <w:r w:rsidRPr="00D92EAD">
              <w:rPr>
                <w:sz w:val="20"/>
                <w:szCs w:val="20"/>
              </w:rPr>
              <w:t>1.5 (0.3)</w:t>
            </w:r>
          </w:p>
        </w:tc>
        <w:tc>
          <w:tcPr>
            <w:tcW w:w="1514" w:type="dxa"/>
            <w:noWrap/>
            <w:hideMark/>
          </w:tcPr>
          <w:p w14:paraId="36970626" w14:textId="77777777" w:rsidR="00AA2145" w:rsidRPr="00D92EAD" w:rsidRDefault="00AA2145" w:rsidP="00E43189">
            <w:pPr>
              <w:jc w:val="center"/>
              <w:rPr>
                <w:sz w:val="20"/>
                <w:szCs w:val="20"/>
              </w:rPr>
            </w:pPr>
            <w:r w:rsidRPr="00D92EAD">
              <w:rPr>
                <w:sz w:val="20"/>
                <w:szCs w:val="20"/>
              </w:rPr>
              <w:t>1.3 (0.2)</w:t>
            </w:r>
          </w:p>
        </w:tc>
        <w:tc>
          <w:tcPr>
            <w:tcW w:w="2012" w:type="dxa"/>
            <w:noWrap/>
            <w:hideMark/>
          </w:tcPr>
          <w:p w14:paraId="5AD3BCDD" w14:textId="77777777" w:rsidR="00AA2145" w:rsidRPr="00D92EAD" w:rsidRDefault="00AA2145" w:rsidP="00E43189">
            <w:pPr>
              <w:jc w:val="center"/>
              <w:rPr>
                <w:sz w:val="20"/>
                <w:szCs w:val="20"/>
              </w:rPr>
            </w:pPr>
            <w:r w:rsidRPr="00D92EAD">
              <w:rPr>
                <w:sz w:val="20"/>
                <w:szCs w:val="20"/>
              </w:rPr>
              <w:t>1.2 (0.2)</w:t>
            </w:r>
          </w:p>
        </w:tc>
        <w:tc>
          <w:tcPr>
            <w:tcW w:w="1225" w:type="dxa"/>
            <w:noWrap/>
            <w:hideMark/>
          </w:tcPr>
          <w:p w14:paraId="08015B0E" w14:textId="77777777" w:rsidR="00AA2145" w:rsidRPr="00D92EAD" w:rsidRDefault="00AA2145" w:rsidP="00E43189">
            <w:pPr>
              <w:jc w:val="center"/>
              <w:rPr>
                <w:sz w:val="20"/>
                <w:szCs w:val="20"/>
              </w:rPr>
            </w:pPr>
            <w:r w:rsidRPr="00D92EAD">
              <w:rPr>
                <w:sz w:val="20"/>
                <w:szCs w:val="20"/>
              </w:rPr>
              <w:t>&lt;0.001</w:t>
            </w:r>
          </w:p>
        </w:tc>
      </w:tr>
      <w:tr w:rsidR="00AA2145" w:rsidRPr="00D92EAD" w14:paraId="594FC184" w14:textId="77777777" w:rsidTr="00DC3F98">
        <w:trPr>
          <w:trHeight w:val="315"/>
        </w:trPr>
        <w:tc>
          <w:tcPr>
            <w:tcW w:w="3681" w:type="dxa"/>
            <w:tcBorders>
              <w:bottom w:val="single" w:sz="4" w:space="0" w:color="auto"/>
            </w:tcBorders>
            <w:hideMark/>
          </w:tcPr>
          <w:p w14:paraId="52293C8A" w14:textId="77777777" w:rsidR="00AA2145" w:rsidRPr="00D92EAD" w:rsidRDefault="00AA2145">
            <w:pPr>
              <w:rPr>
                <w:sz w:val="20"/>
                <w:szCs w:val="20"/>
              </w:rPr>
            </w:pPr>
            <w:r w:rsidRPr="00D92EAD">
              <w:rPr>
                <w:sz w:val="20"/>
                <w:szCs w:val="20"/>
              </w:rPr>
              <w:t>LDL-cholesterol (mmol/L)</w:t>
            </w:r>
          </w:p>
        </w:tc>
        <w:tc>
          <w:tcPr>
            <w:tcW w:w="1417" w:type="dxa"/>
            <w:tcBorders>
              <w:bottom w:val="single" w:sz="4" w:space="0" w:color="auto"/>
            </w:tcBorders>
            <w:noWrap/>
            <w:hideMark/>
          </w:tcPr>
          <w:p w14:paraId="13046E46" w14:textId="77777777" w:rsidR="00AA2145" w:rsidRPr="00D92EAD" w:rsidRDefault="00AA2145" w:rsidP="00E43189">
            <w:pPr>
              <w:jc w:val="center"/>
              <w:rPr>
                <w:sz w:val="20"/>
                <w:szCs w:val="20"/>
              </w:rPr>
            </w:pPr>
            <w:r w:rsidRPr="00D92EAD">
              <w:rPr>
                <w:sz w:val="20"/>
                <w:szCs w:val="20"/>
              </w:rPr>
              <w:t>2.8 (0.7)</w:t>
            </w:r>
          </w:p>
        </w:tc>
        <w:tc>
          <w:tcPr>
            <w:tcW w:w="1413" w:type="dxa"/>
            <w:tcBorders>
              <w:bottom w:val="single" w:sz="4" w:space="0" w:color="auto"/>
            </w:tcBorders>
            <w:noWrap/>
            <w:hideMark/>
          </w:tcPr>
          <w:p w14:paraId="2C073BBD" w14:textId="77777777" w:rsidR="00AA2145" w:rsidRPr="00D92EAD" w:rsidRDefault="00AA2145" w:rsidP="00E43189">
            <w:pPr>
              <w:jc w:val="center"/>
              <w:rPr>
                <w:sz w:val="20"/>
                <w:szCs w:val="20"/>
              </w:rPr>
            </w:pPr>
            <w:r w:rsidRPr="00D92EAD">
              <w:rPr>
                <w:sz w:val="20"/>
                <w:szCs w:val="20"/>
              </w:rPr>
              <w:t>2.8 (0.8)</w:t>
            </w:r>
          </w:p>
        </w:tc>
        <w:tc>
          <w:tcPr>
            <w:tcW w:w="1853" w:type="dxa"/>
            <w:tcBorders>
              <w:bottom w:val="single" w:sz="4" w:space="0" w:color="auto"/>
            </w:tcBorders>
            <w:noWrap/>
            <w:hideMark/>
          </w:tcPr>
          <w:p w14:paraId="2C8B8001" w14:textId="77777777" w:rsidR="00AA2145" w:rsidRPr="00D92EAD" w:rsidRDefault="00AA2145" w:rsidP="00E43189">
            <w:pPr>
              <w:jc w:val="center"/>
              <w:rPr>
                <w:sz w:val="20"/>
                <w:szCs w:val="20"/>
              </w:rPr>
            </w:pPr>
            <w:r w:rsidRPr="00D92EAD">
              <w:rPr>
                <w:sz w:val="20"/>
                <w:szCs w:val="20"/>
              </w:rPr>
              <w:t>2.7 (0.7)</w:t>
            </w:r>
          </w:p>
        </w:tc>
        <w:tc>
          <w:tcPr>
            <w:tcW w:w="1514" w:type="dxa"/>
            <w:tcBorders>
              <w:bottom w:val="single" w:sz="4" w:space="0" w:color="auto"/>
            </w:tcBorders>
            <w:noWrap/>
            <w:hideMark/>
          </w:tcPr>
          <w:p w14:paraId="7EBA5EA2" w14:textId="77777777" w:rsidR="00AA2145" w:rsidRPr="00D92EAD" w:rsidRDefault="00AA2145" w:rsidP="00E43189">
            <w:pPr>
              <w:jc w:val="center"/>
              <w:rPr>
                <w:sz w:val="20"/>
                <w:szCs w:val="20"/>
              </w:rPr>
            </w:pPr>
            <w:r w:rsidRPr="00D92EAD">
              <w:rPr>
                <w:sz w:val="20"/>
                <w:szCs w:val="20"/>
              </w:rPr>
              <w:t>2.9 (0.7)</w:t>
            </w:r>
          </w:p>
        </w:tc>
        <w:tc>
          <w:tcPr>
            <w:tcW w:w="2012" w:type="dxa"/>
            <w:tcBorders>
              <w:bottom w:val="single" w:sz="4" w:space="0" w:color="auto"/>
            </w:tcBorders>
            <w:noWrap/>
            <w:hideMark/>
          </w:tcPr>
          <w:p w14:paraId="4ECD5680" w14:textId="77777777" w:rsidR="00AA2145" w:rsidRPr="00D92EAD" w:rsidRDefault="00AA2145" w:rsidP="00E43189">
            <w:pPr>
              <w:jc w:val="center"/>
              <w:rPr>
                <w:sz w:val="20"/>
                <w:szCs w:val="20"/>
              </w:rPr>
            </w:pPr>
            <w:r w:rsidRPr="00D92EAD">
              <w:rPr>
                <w:sz w:val="20"/>
                <w:szCs w:val="20"/>
              </w:rPr>
              <w:t>2.9 (0.8)</w:t>
            </w:r>
          </w:p>
        </w:tc>
        <w:tc>
          <w:tcPr>
            <w:tcW w:w="1225" w:type="dxa"/>
            <w:tcBorders>
              <w:bottom w:val="single" w:sz="4" w:space="0" w:color="auto"/>
            </w:tcBorders>
            <w:noWrap/>
            <w:hideMark/>
          </w:tcPr>
          <w:p w14:paraId="367C4AD6" w14:textId="77777777" w:rsidR="00AA2145" w:rsidRPr="00D92EAD" w:rsidRDefault="00AA2145" w:rsidP="00E43189">
            <w:pPr>
              <w:jc w:val="center"/>
              <w:rPr>
                <w:sz w:val="20"/>
                <w:szCs w:val="20"/>
              </w:rPr>
            </w:pPr>
            <w:r w:rsidRPr="00D92EAD">
              <w:rPr>
                <w:sz w:val="20"/>
                <w:szCs w:val="20"/>
              </w:rPr>
              <w:t>0.128</w:t>
            </w:r>
          </w:p>
        </w:tc>
      </w:tr>
      <w:tr w:rsidR="00664771" w:rsidRPr="00D92EAD" w14:paraId="333133B4" w14:textId="77777777" w:rsidTr="00DC3F98">
        <w:trPr>
          <w:trHeight w:val="315"/>
        </w:trPr>
        <w:tc>
          <w:tcPr>
            <w:tcW w:w="3681" w:type="dxa"/>
            <w:tcBorders>
              <w:top w:val="single" w:sz="4" w:space="0" w:color="auto"/>
              <w:bottom w:val="single" w:sz="4" w:space="0" w:color="auto"/>
            </w:tcBorders>
          </w:tcPr>
          <w:p w14:paraId="32FB31EF" w14:textId="6EED380E" w:rsidR="00664771" w:rsidRDefault="00DC3F98">
            <w:pPr>
              <w:rPr>
                <w:sz w:val="20"/>
                <w:szCs w:val="20"/>
              </w:rPr>
            </w:pPr>
            <w:r>
              <w:rPr>
                <w:sz w:val="20"/>
                <w:szCs w:val="20"/>
              </w:rPr>
              <w:t>Metabolic risk scores</w:t>
            </w:r>
          </w:p>
        </w:tc>
        <w:tc>
          <w:tcPr>
            <w:tcW w:w="1417" w:type="dxa"/>
            <w:tcBorders>
              <w:top w:val="single" w:sz="4" w:space="0" w:color="auto"/>
              <w:bottom w:val="single" w:sz="4" w:space="0" w:color="auto"/>
            </w:tcBorders>
            <w:noWrap/>
          </w:tcPr>
          <w:p w14:paraId="69B775B6" w14:textId="77777777" w:rsidR="00664771" w:rsidRPr="00D92EAD" w:rsidRDefault="00664771" w:rsidP="00E43189">
            <w:pPr>
              <w:jc w:val="center"/>
              <w:rPr>
                <w:sz w:val="20"/>
                <w:szCs w:val="20"/>
              </w:rPr>
            </w:pPr>
          </w:p>
        </w:tc>
        <w:tc>
          <w:tcPr>
            <w:tcW w:w="1413" w:type="dxa"/>
            <w:tcBorders>
              <w:top w:val="single" w:sz="4" w:space="0" w:color="auto"/>
              <w:bottom w:val="single" w:sz="4" w:space="0" w:color="auto"/>
            </w:tcBorders>
            <w:noWrap/>
          </w:tcPr>
          <w:p w14:paraId="3E2BC9CB" w14:textId="77777777" w:rsidR="00664771" w:rsidRPr="00D92EAD" w:rsidRDefault="00664771" w:rsidP="00E43189">
            <w:pPr>
              <w:jc w:val="center"/>
              <w:rPr>
                <w:sz w:val="20"/>
                <w:szCs w:val="20"/>
              </w:rPr>
            </w:pPr>
          </w:p>
        </w:tc>
        <w:tc>
          <w:tcPr>
            <w:tcW w:w="1853" w:type="dxa"/>
            <w:tcBorders>
              <w:top w:val="single" w:sz="4" w:space="0" w:color="auto"/>
              <w:bottom w:val="single" w:sz="4" w:space="0" w:color="auto"/>
            </w:tcBorders>
            <w:noWrap/>
          </w:tcPr>
          <w:p w14:paraId="30E94232" w14:textId="77777777" w:rsidR="00664771" w:rsidRPr="00D92EAD" w:rsidRDefault="00664771" w:rsidP="00E43189">
            <w:pPr>
              <w:jc w:val="center"/>
              <w:rPr>
                <w:sz w:val="20"/>
                <w:szCs w:val="20"/>
              </w:rPr>
            </w:pPr>
          </w:p>
        </w:tc>
        <w:tc>
          <w:tcPr>
            <w:tcW w:w="1514" w:type="dxa"/>
            <w:tcBorders>
              <w:top w:val="single" w:sz="4" w:space="0" w:color="auto"/>
              <w:bottom w:val="single" w:sz="4" w:space="0" w:color="auto"/>
            </w:tcBorders>
            <w:noWrap/>
          </w:tcPr>
          <w:p w14:paraId="7F9D3CA5" w14:textId="77777777" w:rsidR="00664771" w:rsidRPr="00D92EAD" w:rsidRDefault="00664771" w:rsidP="00E43189">
            <w:pPr>
              <w:jc w:val="center"/>
              <w:rPr>
                <w:sz w:val="20"/>
                <w:szCs w:val="20"/>
              </w:rPr>
            </w:pPr>
          </w:p>
        </w:tc>
        <w:tc>
          <w:tcPr>
            <w:tcW w:w="2012" w:type="dxa"/>
            <w:tcBorders>
              <w:top w:val="single" w:sz="4" w:space="0" w:color="auto"/>
              <w:bottom w:val="single" w:sz="4" w:space="0" w:color="auto"/>
            </w:tcBorders>
            <w:noWrap/>
          </w:tcPr>
          <w:p w14:paraId="4E2C86E4" w14:textId="77777777" w:rsidR="00664771" w:rsidRPr="00D92EAD" w:rsidRDefault="00664771" w:rsidP="00E43189">
            <w:pPr>
              <w:jc w:val="center"/>
              <w:rPr>
                <w:sz w:val="20"/>
                <w:szCs w:val="20"/>
              </w:rPr>
            </w:pPr>
          </w:p>
        </w:tc>
        <w:tc>
          <w:tcPr>
            <w:tcW w:w="1225" w:type="dxa"/>
            <w:tcBorders>
              <w:top w:val="single" w:sz="4" w:space="0" w:color="auto"/>
              <w:bottom w:val="single" w:sz="4" w:space="0" w:color="auto"/>
            </w:tcBorders>
            <w:noWrap/>
          </w:tcPr>
          <w:p w14:paraId="1D3FC9E6" w14:textId="77777777" w:rsidR="00664771" w:rsidRPr="00D92EAD" w:rsidRDefault="00664771" w:rsidP="00E43189">
            <w:pPr>
              <w:jc w:val="center"/>
              <w:rPr>
                <w:sz w:val="20"/>
                <w:szCs w:val="20"/>
              </w:rPr>
            </w:pPr>
          </w:p>
        </w:tc>
      </w:tr>
      <w:tr w:rsidR="00AA2145" w:rsidRPr="00D92EAD" w14:paraId="0E57AB93" w14:textId="77777777" w:rsidTr="00DC3F98">
        <w:trPr>
          <w:trHeight w:val="315"/>
        </w:trPr>
        <w:tc>
          <w:tcPr>
            <w:tcW w:w="3681" w:type="dxa"/>
            <w:tcBorders>
              <w:top w:val="single" w:sz="4" w:space="0" w:color="auto"/>
            </w:tcBorders>
            <w:hideMark/>
          </w:tcPr>
          <w:p w14:paraId="63BFD39F" w14:textId="78860ED1" w:rsidR="00AA2145" w:rsidRPr="00D92EAD" w:rsidRDefault="0019123A">
            <w:pPr>
              <w:rPr>
                <w:sz w:val="20"/>
                <w:szCs w:val="20"/>
              </w:rPr>
            </w:pPr>
            <w:r>
              <w:rPr>
                <w:sz w:val="20"/>
                <w:szCs w:val="20"/>
              </w:rPr>
              <w:t>Metabolic syndrome score</w:t>
            </w:r>
            <w:r w:rsidR="00AA2145" w:rsidRPr="00D92EAD">
              <w:rPr>
                <w:sz w:val="20"/>
                <w:szCs w:val="20"/>
              </w:rPr>
              <w:t xml:space="preserve"> (</w:t>
            </w:r>
            <w:r>
              <w:rPr>
                <w:sz w:val="20"/>
                <w:szCs w:val="20"/>
              </w:rPr>
              <w:t>MetS</w:t>
            </w:r>
            <w:r w:rsidR="00AA2145" w:rsidRPr="00D92EAD">
              <w:rPr>
                <w:sz w:val="20"/>
                <w:szCs w:val="20"/>
              </w:rPr>
              <w:t>)</w:t>
            </w:r>
          </w:p>
        </w:tc>
        <w:tc>
          <w:tcPr>
            <w:tcW w:w="1417" w:type="dxa"/>
            <w:tcBorders>
              <w:top w:val="single" w:sz="4" w:space="0" w:color="auto"/>
            </w:tcBorders>
            <w:noWrap/>
            <w:hideMark/>
          </w:tcPr>
          <w:p w14:paraId="51265F77" w14:textId="77777777" w:rsidR="00AA2145" w:rsidRPr="00D92EAD" w:rsidRDefault="00AA2145" w:rsidP="00E43189">
            <w:pPr>
              <w:jc w:val="center"/>
              <w:rPr>
                <w:sz w:val="20"/>
                <w:szCs w:val="20"/>
              </w:rPr>
            </w:pPr>
            <w:r w:rsidRPr="00D92EAD">
              <w:rPr>
                <w:sz w:val="20"/>
                <w:szCs w:val="20"/>
              </w:rPr>
              <w:t>0.0 (2.3)</w:t>
            </w:r>
          </w:p>
        </w:tc>
        <w:tc>
          <w:tcPr>
            <w:tcW w:w="1413" w:type="dxa"/>
            <w:tcBorders>
              <w:top w:val="single" w:sz="4" w:space="0" w:color="auto"/>
            </w:tcBorders>
            <w:noWrap/>
            <w:hideMark/>
          </w:tcPr>
          <w:p w14:paraId="482936DD" w14:textId="77777777" w:rsidR="00AA2145" w:rsidRPr="00D92EAD" w:rsidRDefault="00AA2145" w:rsidP="00E43189">
            <w:pPr>
              <w:jc w:val="center"/>
              <w:rPr>
                <w:sz w:val="20"/>
                <w:szCs w:val="20"/>
              </w:rPr>
            </w:pPr>
            <w:r w:rsidRPr="00D92EAD">
              <w:rPr>
                <w:sz w:val="20"/>
                <w:szCs w:val="20"/>
              </w:rPr>
              <w:t>-1.7 (1.3)</w:t>
            </w:r>
          </w:p>
        </w:tc>
        <w:tc>
          <w:tcPr>
            <w:tcW w:w="1853" w:type="dxa"/>
            <w:tcBorders>
              <w:top w:val="single" w:sz="4" w:space="0" w:color="auto"/>
            </w:tcBorders>
            <w:noWrap/>
            <w:hideMark/>
          </w:tcPr>
          <w:p w14:paraId="702AA5EE" w14:textId="77777777" w:rsidR="00AA2145" w:rsidRPr="00D92EAD" w:rsidRDefault="00AA2145" w:rsidP="00E43189">
            <w:pPr>
              <w:jc w:val="center"/>
              <w:rPr>
                <w:sz w:val="20"/>
                <w:szCs w:val="20"/>
              </w:rPr>
            </w:pPr>
            <w:r w:rsidRPr="00D92EAD">
              <w:rPr>
                <w:sz w:val="20"/>
                <w:szCs w:val="20"/>
              </w:rPr>
              <w:t>-0.6 (1.5)</w:t>
            </w:r>
          </w:p>
        </w:tc>
        <w:tc>
          <w:tcPr>
            <w:tcW w:w="1514" w:type="dxa"/>
            <w:tcBorders>
              <w:top w:val="single" w:sz="4" w:space="0" w:color="auto"/>
            </w:tcBorders>
            <w:noWrap/>
            <w:hideMark/>
          </w:tcPr>
          <w:p w14:paraId="2F2CA003" w14:textId="77777777" w:rsidR="00AA2145" w:rsidRPr="00D92EAD" w:rsidRDefault="00AA2145" w:rsidP="00E43189">
            <w:pPr>
              <w:jc w:val="center"/>
              <w:rPr>
                <w:sz w:val="20"/>
                <w:szCs w:val="20"/>
              </w:rPr>
            </w:pPr>
            <w:r w:rsidRPr="00D92EAD">
              <w:rPr>
                <w:sz w:val="20"/>
                <w:szCs w:val="20"/>
              </w:rPr>
              <w:t>2.2 (1.8)</w:t>
            </w:r>
          </w:p>
        </w:tc>
        <w:tc>
          <w:tcPr>
            <w:tcW w:w="2012" w:type="dxa"/>
            <w:tcBorders>
              <w:top w:val="single" w:sz="4" w:space="0" w:color="auto"/>
            </w:tcBorders>
            <w:noWrap/>
            <w:hideMark/>
          </w:tcPr>
          <w:p w14:paraId="5E035301" w14:textId="77777777" w:rsidR="00AA2145" w:rsidRPr="00D92EAD" w:rsidRDefault="00AA2145" w:rsidP="00E43189">
            <w:pPr>
              <w:jc w:val="center"/>
              <w:rPr>
                <w:sz w:val="20"/>
                <w:szCs w:val="20"/>
              </w:rPr>
            </w:pPr>
            <w:r w:rsidRPr="00D92EAD">
              <w:rPr>
                <w:sz w:val="20"/>
                <w:szCs w:val="20"/>
              </w:rPr>
              <w:t>5.2 (3.9)</w:t>
            </w:r>
          </w:p>
        </w:tc>
        <w:tc>
          <w:tcPr>
            <w:tcW w:w="1225" w:type="dxa"/>
            <w:tcBorders>
              <w:top w:val="single" w:sz="4" w:space="0" w:color="auto"/>
            </w:tcBorders>
            <w:noWrap/>
            <w:hideMark/>
          </w:tcPr>
          <w:p w14:paraId="409424E1" w14:textId="77777777" w:rsidR="00AA2145" w:rsidRPr="00D92EAD" w:rsidRDefault="00AA2145" w:rsidP="00E43189">
            <w:pPr>
              <w:jc w:val="center"/>
              <w:rPr>
                <w:sz w:val="20"/>
                <w:szCs w:val="20"/>
              </w:rPr>
            </w:pPr>
            <w:r w:rsidRPr="00D92EAD">
              <w:rPr>
                <w:sz w:val="20"/>
                <w:szCs w:val="20"/>
              </w:rPr>
              <w:t>&lt;0.001</w:t>
            </w:r>
          </w:p>
        </w:tc>
      </w:tr>
      <w:tr w:rsidR="00AA2145" w:rsidRPr="00D92EAD" w14:paraId="005A9655" w14:textId="77777777" w:rsidTr="00DC3F98">
        <w:trPr>
          <w:trHeight w:val="315"/>
        </w:trPr>
        <w:tc>
          <w:tcPr>
            <w:tcW w:w="3681" w:type="dxa"/>
            <w:tcBorders>
              <w:bottom w:val="single" w:sz="4" w:space="0" w:color="auto"/>
            </w:tcBorders>
            <w:hideMark/>
          </w:tcPr>
          <w:p w14:paraId="545DE617" w14:textId="77777777" w:rsidR="00AA2145" w:rsidRPr="00D92EAD" w:rsidRDefault="00AA2145">
            <w:pPr>
              <w:rPr>
                <w:sz w:val="20"/>
                <w:szCs w:val="20"/>
              </w:rPr>
            </w:pPr>
            <w:r w:rsidRPr="00D92EAD">
              <w:rPr>
                <w:sz w:val="20"/>
                <w:szCs w:val="20"/>
              </w:rPr>
              <w:t>Fatty liver index (FLI)</w:t>
            </w:r>
          </w:p>
        </w:tc>
        <w:tc>
          <w:tcPr>
            <w:tcW w:w="1417" w:type="dxa"/>
            <w:tcBorders>
              <w:bottom w:val="single" w:sz="4" w:space="0" w:color="auto"/>
            </w:tcBorders>
            <w:noWrap/>
            <w:hideMark/>
          </w:tcPr>
          <w:p w14:paraId="3150E955" w14:textId="77777777" w:rsidR="00AA2145" w:rsidRPr="00D92EAD" w:rsidRDefault="00AA2145" w:rsidP="00E43189">
            <w:pPr>
              <w:jc w:val="center"/>
              <w:rPr>
                <w:sz w:val="20"/>
                <w:szCs w:val="20"/>
              </w:rPr>
            </w:pPr>
            <w:r w:rsidRPr="00D92EAD">
              <w:rPr>
                <w:sz w:val="20"/>
                <w:szCs w:val="20"/>
              </w:rPr>
              <w:t>2.7 (6.7)</w:t>
            </w:r>
          </w:p>
        </w:tc>
        <w:tc>
          <w:tcPr>
            <w:tcW w:w="1413" w:type="dxa"/>
            <w:tcBorders>
              <w:bottom w:val="single" w:sz="4" w:space="0" w:color="auto"/>
            </w:tcBorders>
            <w:noWrap/>
            <w:hideMark/>
          </w:tcPr>
          <w:p w14:paraId="081427B7" w14:textId="77777777" w:rsidR="00AA2145" w:rsidRPr="00D92EAD" w:rsidRDefault="00AA2145" w:rsidP="00E43189">
            <w:pPr>
              <w:jc w:val="center"/>
              <w:rPr>
                <w:sz w:val="20"/>
                <w:szCs w:val="20"/>
              </w:rPr>
            </w:pPr>
            <w:r w:rsidRPr="00D92EAD">
              <w:rPr>
                <w:sz w:val="20"/>
                <w:szCs w:val="20"/>
              </w:rPr>
              <w:t>0.4 (0.2)</w:t>
            </w:r>
          </w:p>
        </w:tc>
        <w:tc>
          <w:tcPr>
            <w:tcW w:w="1853" w:type="dxa"/>
            <w:tcBorders>
              <w:bottom w:val="single" w:sz="4" w:space="0" w:color="auto"/>
            </w:tcBorders>
            <w:noWrap/>
            <w:hideMark/>
          </w:tcPr>
          <w:p w14:paraId="0844560D" w14:textId="77777777" w:rsidR="00AA2145" w:rsidRPr="00D92EAD" w:rsidRDefault="00AA2145" w:rsidP="00E43189">
            <w:pPr>
              <w:jc w:val="center"/>
              <w:rPr>
                <w:sz w:val="20"/>
                <w:szCs w:val="20"/>
              </w:rPr>
            </w:pPr>
            <w:r w:rsidRPr="00D92EAD">
              <w:rPr>
                <w:sz w:val="20"/>
                <w:szCs w:val="20"/>
              </w:rPr>
              <w:t>1.0 (0.8)</w:t>
            </w:r>
          </w:p>
        </w:tc>
        <w:tc>
          <w:tcPr>
            <w:tcW w:w="1514" w:type="dxa"/>
            <w:tcBorders>
              <w:bottom w:val="single" w:sz="4" w:space="0" w:color="auto"/>
            </w:tcBorders>
            <w:noWrap/>
            <w:hideMark/>
          </w:tcPr>
          <w:p w14:paraId="40A5D789" w14:textId="77777777" w:rsidR="00AA2145" w:rsidRPr="00D92EAD" w:rsidRDefault="00AA2145" w:rsidP="00E43189">
            <w:pPr>
              <w:jc w:val="center"/>
              <w:rPr>
                <w:sz w:val="20"/>
                <w:szCs w:val="20"/>
              </w:rPr>
            </w:pPr>
            <w:r w:rsidRPr="00D92EAD">
              <w:rPr>
                <w:sz w:val="20"/>
                <w:szCs w:val="20"/>
              </w:rPr>
              <w:t>5.5 (2.9)</w:t>
            </w:r>
          </w:p>
        </w:tc>
        <w:tc>
          <w:tcPr>
            <w:tcW w:w="2012" w:type="dxa"/>
            <w:tcBorders>
              <w:bottom w:val="single" w:sz="4" w:space="0" w:color="auto"/>
            </w:tcBorders>
            <w:noWrap/>
            <w:hideMark/>
          </w:tcPr>
          <w:p w14:paraId="354A800E" w14:textId="77777777" w:rsidR="00AA2145" w:rsidRPr="00D92EAD" w:rsidRDefault="00AA2145" w:rsidP="00E43189">
            <w:pPr>
              <w:jc w:val="center"/>
              <w:rPr>
                <w:sz w:val="20"/>
                <w:szCs w:val="20"/>
              </w:rPr>
            </w:pPr>
            <w:r w:rsidRPr="00D92EAD">
              <w:rPr>
                <w:sz w:val="20"/>
                <w:szCs w:val="20"/>
              </w:rPr>
              <w:t>22.1 (19.5)</w:t>
            </w:r>
          </w:p>
        </w:tc>
        <w:tc>
          <w:tcPr>
            <w:tcW w:w="1225" w:type="dxa"/>
            <w:tcBorders>
              <w:bottom w:val="single" w:sz="4" w:space="0" w:color="auto"/>
            </w:tcBorders>
            <w:noWrap/>
            <w:hideMark/>
          </w:tcPr>
          <w:p w14:paraId="061F7866" w14:textId="77777777" w:rsidR="00AA2145" w:rsidRPr="00D92EAD" w:rsidRDefault="00AA2145" w:rsidP="00E43189">
            <w:pPr>
              <w:jc w:val="center"/>
              <w:rPr>
                <w:sz w:val="20"/>
                <w:szCs w:val="20"/>
              </w:rPr>
            </w:pPr>
            <w:r w:rsidRPr="00D92EAD">
              <w:rPr>
                <w:sz w:val="20"/>
                <w:szCs w:val="20"/>
              </w:rPr>
              <w:t>&lt;0.001</w:t>
            </w:r>
          </w:p>
        </w:tc>
      </w:tr>
      <w:tr w:rsidR="00DC3F98" w:rsidRPr="00D92EAD" w14:paraId="29E80106" w14:textId="77777777" w:rsidTr="004C6F6B">
        <w:trPr>
          <w:trHeight w:val="315"/>
        </w:trPr>
        <w:tc>
          <w:tcPr>
            <w:tcW w:w="13115" w:type="dxa"/>
            <w:gridSpan w:val="7"/>
            <w:tcBorders>
              <w:top w:val="single" w:sz="4" w:space="0" w:color="auto"/>
              <w:bottom w:val="single" w:sz="4" w:space="0" w:color="auto"/>
            </w:tcBorders>
          </w:tcPr>
          <w:p w14:paraId="2427E77A" w14:textId="21F35E65" w:rsidR="00DC3F98" w:rsidRPr="00D92EAD" w:rsidRDefault="00DC3F98" w:rsidP="00DC3F98">
            <w:pPr>
              <w:rPr>
                <w:sz w:val="20"/>
                <w:szCs w:val="20"/>
              </w:rPr>
            </w:pPr>
            <w:r>
              <w:rPr>
                <w:sz w:val="20"/>
                <w:szCs w:val="20"/>
              </w:rPr>
              <w:t>Tryptophan-kynurenine pathway metabolite concentrations and ratios</w:t>
            </w:r>
          </w:p>
        </w:tc>
      </w:tr>
      <w:tr w:rsidR="00BE2A41" w:rsidRPr="00D92EAD" w14:paraId="4504A724" w14:textId="77777777" w:rsidTr="00DC3F98">
        <w:trPr>
          <w:trHeight w:val="315"/>
        </w:trPr>
        <w:tc>
          <w:tcPr>
            <w:tcW w:w="3681" w:type="dxa"/>
            <w:tcBorders>
              <w:top w:val="single" w:sz="4" w:space="0" w:color="auto"/>
            </w:tcBorders>
            <w:hideMark/>
          </w:tcPr>
          <w:p w14:paraId="2E45F3FA" w14:textId="72DA28F4" w:rsidR="00BE2A41" w:rsidRPr="00D92EAD" w:rsidRDefault="00BE2A41" w:rsidP="00BE2A41">
            <w:pPr>
              <w:rPr>
                <w:sz w:val="20"/>
                <w:szCs w:val="20"/>
              </w:rPr>
            </w:pPr>
            <w:r w:rsidRPr="00D92EAD">
              <w:rPr>
                <w:sz w:val="20"/>
                <w:szCs w:val="20"/>
              </w:rPr>
              <w:t>Tryptophan (TRP) (µmol/L)</w:t>
            </w:r>
          </w:p>
        </w:tc>
        <w:tc>
          <w:tcPr>
            <w:tcW w:w="1417" w:type="dxa"/>
            <w:tcBorders>
              <w:top w:val="single" w:sz="4" w:space="0" w:color="auto"/>
            </w:tcBorders>
            <w:noWrap/>
            <w:hideMark/>
          </w:tcPr>
          <w:p w14:paraId="4CAD8108" w14:textId="77777777" w:rsidR="00BE2A41" w:rsidRPr="00D92EAD" w:rsidRDefault="00BE2A41" w:rsidP="00E43189">
            <w:pPr>
              <w:jc w:val="center"/>
              <w:rPr>
                <w:sz w:val="20"/>
                <w:szCs w:val="20"/>
              </w:rPr>
            </w:pPr>
            <w:r w:rsidRPr="00D92EAD">
              <w:rPr>
                <w:sz w:val="20"/>
                <w:szCs w:val="20"/>
              </w:rPr>
              <w:t>59.4 (9.9)</w:t>
            </w:r>
          </w:p>
        </w:tc>
        <w:tc>
          <w:tcPr>
            <w:tcW w:w="1413" w:type="dxa"/>
            <w:tcBorders>
              <w:top w:val="single" w:sz="4" w:space="0" w:color="auto"/>
            </w:tcBorders>
            <w:noWrap/>
            <w:hideMark/>
          </w:tcPr>
          <w:p w14:paraId="373BF583" w14:textId="77777777" w:rsidR="00BE2A41" w:rsidRPr="00D92EAD" w:rsidRDefault="00BE2A41" w:rsidP="00E43189">
            <w:pPr>
              <w:jc w:val="center"/>
              <w:rPr>
                <w:sz w:val="20"/>
                <w:szCs w:val="20"/>
              </w:rPr>
            </w:pPr>
            <w:r w:rsidRPr="00D92EAD">
              <w:rPr>
                <w:sz w:val="20"/>
                <w:szCs w:val="20"/>
              </w:rPr>
              <w:t>57.1 (11.4)</w:t>
            </w:r>
          </w:p>
        </w:tc>
        <w:tc>
          <w:tcPr>
            <w:tcW w:w="1853" w:type="dxa"/>
            <w:tcBorders>
              <w:top w:val="single" w:sz="4" w:space="0" w:color="auto"/>
            </w:tcBorders>
            <w:noWrap/>
            <w:hideMark/>
          </w:tcPr>
          <w:p w14:paraId="124661C2" w14:textId="77777777" w:rsidR="00BE2A41" w:rsidRPr="00D92EAD" w:rsidRDefault="00BE2A41" w:rsidP="00E43189">
            <w:pPr>
              <w:jc w:val="center"/>
              <w:rPr>
                <w:sz w:val="20"/>
                <w:szCs w:val="20"/>
              </w:rPr>
            </w:pPr>
            <w:r w:rsidRPr="00D92EAD">
              <w:rPr>
                <w:sz w:val="20"/>
                <w:szCs w:val="20"/>
              </w:rPr>
              <w:t>59.3 (7.2)</w:t>
            </w:r>
          </w:p>
        </w:tc>
        <w:tc>
          <w:tcPr>
            <w:tcW w:w="1514" w:type="dxa"/>
            <w:tcBorders>
              <w:top w:val="single" w:sz="4" w:space="0" w:color="auto"/>
            </w:tcBorders>
            <w:noWrap/>
            <w:hideMark/>
          </w:tcPr>
          <w:p w14:paraId="312107AD" w14:textId="77777777" w:rsidR="00BE2A41" w:rsidRPr="00D92EAD" w:rsidRDefault="00BE2A41" w:rsidP="00E43189">
            <w:pPr>
              <w:jc w:val="center"/>
              <w:rPr>
                <w:sz w:val="20"/>
                <w:szCs w:val="20"/>
              </w:rPr>
            </w:pPr>
            <w:r w:rsidRPr="00D92EAD">
              <w:rPr>
                <w:sz w:val="20"/>
                <w:szCs w:val="20"/>
              </w:rPr>
              <w:t>59.7 (9.9)</w:t>
            </w:r>
          </w:p>
        </w:tc>
        <w:tc>
          <w:tcPr>
            <w:tcW w:w="2012" w:type="dxa"/>
            <w:tcBorders>
              <w:top w:val="single" w:sz="4" w:space="0" w:color="auto"/>
            </w:tcBorders>
            <w:noWrap/>
            <w:hideMark/>
          </w:tcPr>
          <w:p w14:paraId="5B30342A" w14:textId="77777777" w:rsidR="00BE2A41" w:rsidRPr="00D92EAD" w:rsidRDefault="00BE2A41" w:rsidP="00E43189">
            <w:pPr>
              <w:jc w:val="center"/>
              <w:rPr>
                <w:sz w:val="20"/>
                <w:szCs w:val="20"/>
              </w:rPr>
            </w:pPr>
            <w:r w:rsidRPr="00D92EAD">
              <w:rPr>
                <w:sz w:val="20"/>
                <w:szCs w:val="20"/>
              </w:rPr>
              <w:t>64.4 (9.6)</w:t>
            </w:r>
          </w:p>
        </w:tc>
        <w:tc>
          <w:tcPr>
            <w:tcW w:w="1225" w:type="dxa"/>
            <w:tcBorders>
              <w:top w:val="single" w:sz="4" w:space="0" w:color="auto"/>
            </w:tcBorders>
            <w:noWrap/>
            <w:hideMark/>
          </w:tcPr>
          <w:p w14:paraId="634E1190" w14:textId="77777777" w:rsidR="00BE2A41" w:rsidRPr="00D92EAD" w:rsidRDefault="00BE2A41" w:rsidP="00E43189">
            <w:pPr>
              <w:jc w:val="center"/>
              <w:rPr>
                <w:sz w:val="20"/>
                <w:szCs w:val="20"/>
              </w:rPr>
            </w:pPr>
            <w:r w:rsidRPr="00D92EAD">
              <w:rPr>
                <w:sz w:val="20"/>
                <w:szCs w:val="20"/>
              </w:rPr>
              <w:t>0.006</w:t>
            </w:r>
          </w:p>
        </w:tc>
      </w:tr>
      <w:tr w:rsidR="00BE2A41" w:rsidRPr="00D92EAD" w14:paraId="1C77DF9B" w14:textId="77777777" w:rsidTr="00EC5E0B">
        <w:trPr>
          <w:trHeight w:val="315"/>
        </w:trPr>
        <w:tc>
          <w:tcPr>
            <w:tcW w:w="3681" w:type="dxa"/>
            <w:hideMark/>
          </w:tcPr>
          <w:p w14:paraId="5E8CE425" w14:textId="36621DCA" w:rsidR="00BE2A41" w:rsidRPr="00D92EAD" w:rsidRDefault="00BE2A41" w:rsidP="00BE2A41">
            <w:pPr>
              <w:rPr>
                <w:sz w:val="20"/>
                <w:szCs w:val="20"/>
              </w:rPr>
            </w:pPr>
            <w:r w:rsidRPr="00D92EAD">
              <w:rPr>
                <w:sz w:val="20"/>
                <w:szCs w:val="20"/>
              </w:rPr>
              <w:t>Kynurenine (KYN) (µmol/L)</w:t>
            </w:r>
          </w:p>
        </w:tc>
        <w:tc>
          <w:tcPr>
            <w:tcW w:w="1417" w:type="dxa"/>
            <w:noWrap/>
            <w:hideMark/>
          </w:tcPr>
          <w:p w14:paraId="5E195800" w14:textId="77777777" w:rsidR="00BE2A41" w:rsidRPr="00D92EAD" w:rsidRDefault="00BE2A41" w:rsidP="00E43189">
            <w:pPr>
              <w:jc w:val="center"/>
              <w:rPr>
                <w:sz w:val="20"/>
                <w:szCs w:val="20"/>
              </w:rPr>
            </w:pPr>
            <w:r w:rsidRPr="00D92EAD">
              <w:rPr>
                <w:sz w:val="20"/>
                <w:szCs w:val="20"/>
              </w:rPr>
              <w:t>1.5 (0.3)</w:t>
            </w:r>
          </w:p>
        </w:tc>
        <w:tc>
          <w:tcPr>
            <w:tcW w:w="1413" w:type="dxa"/>
            <w:noWrap/>
            <w:hideMark/>
          </w:tcPr>
          <w:p w14:paraId="0D51DBCF" w14:textId="77777777" w:rsidR="00BE2A41" w:rsidRPr="00D92EAD" w:rsidRDefault="00BE2A41" w:rsidP="00E43189">
            <w:pPr>
              <w:jc w:val="center"/>
              <w:rPr>
                <w:sz w:val="20"/>
                <w:szCs w:val="20"/>
              </w:rPr>
            </w:pPr>
            <w:r w:rsidRPr="00D92EAD">
              <w:rPr>
                <w:sz w:val="20"/>
                <w:szCs w:val="20"/>
              </w:rPr>
              <w:t>1.4 (0.3)</w:t>
            </w:r>
          </w:p>
        </w:tc>
        <w:tc>
          <w:tcPr>
            <w:tcW w:w="1853" w:type="dxa"/>
            <w:noWrap/>
            <w:hideMark/>
          </w:tcPr>
          <w:p w14:paraId="186A4594" w14:textId="77777777" w:rsidR="00BE2A41" w:rsidRPr="00D92EAD" w:rsidRDefault="00BE2A41" w:rsidP="00E43189">
            <w:pPr>
              <w:jc w:val="center"/>
              <w:rPr>
                <w:sz w:val="20"/>
                <w:szCs w:val="20"/>
              </w:rPr>
            </w:pPr>
            <w:r w:rsidRPr="00D92EAD">
              <w:rPr>
                <w:sz w:val="20"/>
                <w:szCs w:val="20"/>
              </w:rPr>
              <w:t>1.5 (0.3)</w:t>
            </w:r>
          </w:p>
        </w:tc>
        <w:tc>
          <w:tcPr>
            <w:tcW w:w="1514" w:type="dxa"/>
            <w:noWrap/>
            <w:hideMark/>
          </w:tcPr>
          <w:p w14:paraId="3FFC0D24" w14:textId="77777777" w:rsidR="00BE2A41" w:rsidRPr="00D92EAD" w:rsidRDefault="00BE2A41" w:rsidP="00E43189">
            <w:pPr>
              <w:jc w:val="center"/>
              <w:rPr>
                <w:sz w:val="20"/>
                <w:szCs w:val="20"/>
              </w:rPr>
            </w:pPr>
            <w:r w:rsidRPr="00D92EAD">
              <w:rPr>
                <w:sz w:val="20"/>
                <w:szCs w:val="20"/>
              </w:rPr>
              <w:t>1.6 (0.3)</w:t>
            </w:r>
          </w:p>
        </w:tc>
        <w:tc>
          <w:tcPr>
            <w:tcW w:w="2012" w:type="dxa"/>
            <w:noWrap/>
            <w:hideMark/>
          </w:tcPr>
          <w:p w14:paraId="4390F7C4" w14:textId="77777777" w:rsidR="00BE2A41" w:rsidRPr="00D92EAD" w:rsidRDefault="00BE2A41" w:rsidP="00E43189">
            <w:pPr>
              <w:jc w:val="center"/>
              <w:rPr>
                <w:sz w:val="20"/>
                <w:szCs w:val="20"/>
              </w:rPr>
            </w:pPr>
            <w:r w:rsidRPr="00D92EAD">
              <w:rPr>
                <w:sz w:val="20"/>
                <w:szCs w:val="20"/>
              </w:rPr>
              <w:t>1.8 (0.3)</w:t>
            </w:r>
          </w:p>
        </w:tc>
        <w:tc>
          <w:tcPr>
            <w:tcW w:w="1225" w:type="dxa"/>
            <w:noWrap/>
            <w:hideMark/>
          </w:tcPr>
          <w:p w14:paraId="2B7E044E" w14:textId="77777777" w:rsidR="00BE2A41" w:rsidRPr="00D92EAD" w:rsidRDefault="00BE2A41" w:rsidP="00E43189">
            <w:pPr>
              <w:jc w:val="center"/>
              <w:rPr>
                <w:sz w:val="20"/>
                <w:szCs w:val="20"/>
              </w:rPr>
            </w:pPr>
            <w:r w:rsidRPr="00D92EAD">
              <w:rPr>
                <w:sz w:val="20"/>
                <w:szCs w:val="20"/>
              </w:rPr>
              <w:t>&lt;0.001</w:t>
            </w:r>
          </w:p>
        </w:tc>
      </w:tr>
      <w:tr w:rsidR="00AA2145" w:rsidRPr="00D92EAD" w14:paraId="13DAA96B" w14:textId="77777777" w:rsidTr="00EC5E0B">
        <w:trPr>
          <w:trHeight w:val="315"/>
        </w:trPr>
        <w:tc>
          <w:tcPr>
            <w:tcW w:w="3681" w:type="dxa"/>
            <w:hideMark/>
          </w:tcPr>
          <w:p w14:paraId="3DCA0AC9" w14:textId="77777777" w:rsidR="00AA2145" w:rsidRPr="00D92EAD" w:rsidRDefault="00AA2145">
            <w:pPr>
              <w:rPr>
                <w:sz w:val="20"/>
                <w:szCs w:val="20"/>
              </w:rPr>
            </w:pPr>
            <w:r w:rsidRPr="00D92EAD">
              <w:rPr>
                <w:sz w:val="20"/>
                <w:szCs w:val="20"/>
              </w:rPr>
              <w:t>Kynurenic acid  (KA) (nmol/L)</w:t>
            </w:r>
          </w:p>
        </w:tc>
        <w:tc>
          <w:tcPr>
            <w:tcW w:w="1417" w:type="dxa"/>
            <w:noWrap/>
            <w:hideMark/>
          </w:tcPr>
          <w:p w14:paraId="0B0C93D2" w14:textId="77777777" w:rsidR="00AA2145" w:rsidRPr="00D92EAD" w:rsidRDefault="00AA2145" w:rsidP="00E43189">
            <w:pPr>
              <w:jc w:val="center"/>
              <w:rPr>
                <w:sz w:val="20"/>
                <w:szCs w:val="20"/>
              </w:rPr>
            </w:pPr>
            <w:r w:rsidRPr="00D92EAD">
              <w:rPr>
                <w:sz w:val="20"/>
                <w:szCs w:val="20"/>
              </w:rPr>
              <w:t>47.6 (15.6)</w:t>
            </w:r>
          </w:p>
        </w:tc>
        <w:tc>
          <w:tcPr>
            <w:tcW w:w="1413" w:type="dxa"/>
            <w:noWrap/>
            <w:hideMark/>
          </w:tcPr>
          <w:p w14:paraId="7C8F87BF" w14:textId="77777777" w:rsidR="00AA2145" w:rsidRPr="00D92EAD" w:rsidRDefault="00AA2145" w:rsidP="00E43189">
            <w:pPr>
              <w:jc w:val="center"/>
              <w:rPr>
                <w:sz w:val="20"/>
                <w:szCs w:val="20"/>
              </w:rPr>
            </w:pPr>
            <w:r w:rsidRPr="00D92EAD">
              <w:rPr>
                <w:sz w:val="20"/>
                <w:szCs w:val="20"/>
              </w:rPr>
              <w:t>45.5 (12.6)</w:t>
            </w:r>
          </w:p>
        </w:tc>
        <w:tc>
          <w:tcPr>
            <w:tcW w:w="1853" w:type="dxa"/>
            <w:noWrap/>
            <w:hideMark/>
          </w:tcPr>
          <w:p w14:paraId="2957ADE3" w14:textId="77777777" w:rsidR="00AA2145" w:rsidRPr="00D92EAD" w:rsidRDefault="00AA2145" w:rsidP="00E43189">
            <w:pPr>
              <w:jc w:val="center"/>
              <w:rPr>
                <w:sz w:val="20"/>
                <w:szCs w:val="20"/>
              </w:rPr>
            </w:pPr>
            <w:r w:rsidRPr="00D92EAD">
              <w:rPr>
                <w:sz w:val="20"/>
                <w:szCs w:val="20"/>
              </w:rPr>
              <w:t>46.3 (14.4)</w:t>
            </w:r>
          </w:p>
        </w:tc>
        <w:tc>
          <w:tcPr>
            <w:tcW w:w="1514" w:type="dxa"/>
            <w:noWrap/>
            <w:hideMark/>
          </w:tcPr>
          <w:p w14:paraId="23B6AEEA" w14:textId="77777777" w:rsidR="00AA2145" w:rsidRPr="00D92EAD" w:rsidRDefault="00AA2145" w:rsidP="00E43189">
            <w:pPr>
              <w:jc w:val="center"/>
              <w:rPr>
                <w:sz w:val="20"/>
                <w:szCs w:val="20"/>
              </w:rPr>
            </w:pPr>
            <w:r w:rsidRPr="00D92EAD">
              <w:rPr>
                <w:sz w:val="20"/>
                <w:szCs w:val="20"/>
              </w:rPr>
              <w:t>53.3 (22.5)</w:t>
            </w:r>
          </w:p>
        </w:tc>
        <w:tc>
          <w:tcPr>
            <w:tcW w:w="2012" w:type="dxa"/>
            <w:noWrap/>
            <w:hideMark/>
          </w:tcPr>
          <w:p w14:paraId="32610B7E" w14:textId="77777777" w:rsidR="00AA2145" w:rsidRPr="00D92EAD" w:rsidRDefault="00AA2145" w:rsidP="00E43189">
            <w:pPr>
              <w:jc w:val="center"/>
              <w:rPr>
                <w:sz w:val="20"/>
                <w:szCs w:val="20"/>
              </w:rPr>
            </w:pPr>
            <w:r w:rsidRPr="00D92EAD">
              <w:rPr>
                <w:sz w:val="20"/>
                <w:szCs w:val="20"/>
              </w:rPr>
              <w:t>56.3 (15.6)</w:t>
            </w:r>
          </w:p>
        </w:tc>
        <w:tc>
          <w:tcPr>
            <w:tcW w:w="1225" w:type="dxa"/>
            <w:noWrap/>
            <w:hideMark/>
          </w:tcPr>
          <w:p w14:paraId="5002BB5C" w14:textId="77777777" w:rsidR="00AA2145" w:rsidRPr="00D92EAD" w:rsidRDefault="00AA2145" w:rsidP="00E43189">
            <w:pPr>
              <w:jc w:val="center"/>
              <w:rPr>
                <w:sz w:val="20"/>
                <w:szCs w:val="20"/>
              </w:rPr>
            </w:pPr>
            <w:r w:rsidRPr="00D92EAD">
              <w:rPr>
                <w:sz w:val="20"/>
                <w:szCs w:val="20"/>
              </w:rPr>
              <w:t>&lt;0.001</w:t>
            </w:r>
          </w:p>
        </w:tc>
      </w:tr>
      <w:tr w:rsidR="00AA2145" w:rsidRPr="00D92EAD" w14:paraId="229C11FC" w14:textId="77777777" w:rsidTr="00EC5E0B">
        <w:trPr>
          <w:trHeight w:val="315"/>
        </w:trPr>
        <w:tc>
          <w:tcPr>
            <w:tcW w:w="3681" w:type="dxa"/>
            <w:hideMark/>
          </w:tcPr>
          <w:p w14:paraId="46A21E0D" w14:textId="572BCBA4" w:rsidR="00AA2145" w:rsidRPr="00D92EAD" w:rsidRDefault="00AA2145">
            <w:pPr>
              <w:rPr>
                <w:sz w:val="20"/>
                <w:szCs w:val="20"/>
              </w:rPr>
            </w:pPr>
            <w:r w:rsidRPr="00D92EAD">
              <w:rPr>
                <w:sz w:val="20"/>
                <w:szCs w:val="20"/>
              </w:rPr>
              <w:t>3-hydroxykynurenine (HK) (</w:t>
            </w:r>
            <w:r w:rsidR="00A87317" w:rsidRPr="00F2003D">
              <w:rPr>
                <w:sz w:val="20"/>
                <w:szCs w:val="20"/>
              </w:rPr>
              <w:t>n</w:t>
            </w:r>
            <w:r w:rsidRPr="00D92EAD">
              <w:rPr>
                <w:sz w:val="20"/>
                <w:szCs w:val="20"/>
              </w:rPr>
              <w:t>mol/L)</w:t>
            </w:r>
          </w:p>
        </w:tc>
        <w:tc>
          <w:tcPr>
            <w:tcW w:w="1417" w:type="dxa"/>
            <w:noWrap/>
            <w:hideMark/>
          </w:tcPr>
          <w:p w14:paraId="5467AAB1" w14:textId="77777777" w:rsidR="00AA2145" w:rsidRPr="00D92EAD" w:rsidRDefault="00AA2145" w:rsidP="00E43189">
            <w:pPr>
              <w:jc w:val="center"/>
              <w:rPr>
                <w:sz w:val="20"/>
                <w:szCs w:val="20"/>
              </w:rPr>
            </w:pPr>
            <w:r w:rsidRPr="00D92EAD">
              <w:rPr>
                <w:sz w:val="20"/>
                <w:szCs w:val="20"/>
              </w:rPr>
              <w:t>50.0 (15.9)</w:t>
            </w:r>
          </w:p>
        </w:tc>
        <w:tc>
          <w:tcPr>
            <w:tcW w:w="1413" w:type="dxa"/>
            <w:noWrap/>
            <w:hideMark/>
          </w:tcPr>
          <w:p w14:paraId="280C3D91" w14:textId="77777777" w:rsidR="00AA2145" w:rsidRPr="00D92EAD" w:rsidRDefault="00AA2145" w:rsidP="00E43189">
            <w:pPr>
              <w:jc w:val="center"/>
              <w:rPr>
                <w:sz w:val="20"/>
                <w:szCs w:val="20"/>
              </w:rPr>
            </w:pPr>
            <w:r w:rsidRPr="00D92EAD">
              <w:rPr>
                <w:sz w:val="20"/>
                <w:szCs w:val="20"/>
              </w:rPr>
              <w:t>48.0 (15.4)</w:t>
            </w:r>
          </w:p>
        </w:tc>
        <w:tc>
          <w:tcPr>
            <w:tcW w:w="1853" w:type="dxa"/>
            <w:noWrap/>
            <w:hideMark/>
          </w:tcPr>
          <w:p w14:paraId="78A2A16A" w14:textId="77777777" w:rsidR="00AA2145" w:rsidRPr="00D92EAD" w:rsidRDefault="00AA2145" w:rsidP="00E43189">
            <w:pPr>
              <w:jc w:val="center"/>
              <w:rPr>
                <w:sz w:val="20"/>
                <w:szCs w:val="20"/>
              </w:rPr>
            </w:pPr>
            <w:r w:rsidRPr="00D92EAD">
              <w:rPr>
                <w:sz w:val="20"/>
                <w:szCs w:val="20"/>
              </w:rPr>
              <w:t>49.0 (14.3)</w:t>
            </w:r>
          </w:p>
        </w:tc>
        <w:tc>
          <w:tcPr>
            <w:tcW w:w="1514" w:type="dxa"/>
            <w:noWrap/>
            <w:hideMark/>
          </w:tcPr>
          <w:p w14:paraId="12175320" w14:textId="77777777" w:rsidR="00AA2145" w:rsidRPr="00D92EAD" w:rsidRDefault="00AA2145" w:rsidP="00E43189">
            <w:pPr>
              <w:jc w:val="center"/>
              <w:rPr>
                <w:sz w:val="20"/>
                <w:szCs w:val="20"/>
              </w:rPr>
            </w:pPr>
            <w:r w:rsidRPr="00D92EAD">
              <w:rPr>
                <w:sz w:val="20"/>
                <w:szCs w:val="20"/>
              </w:rPr>
              <w:t>52.1 (15.2)</w:t>
            </w:r>
          </w:p>
        </w:tc>
        <w:tc>
          <w:tcPr>
            <w:tcW w:w="2012" w:type="dxa"/>
            <w:noWrap/>
            <w:hideMark/>
          </w:tcPr>
          <w:p w14:paraId="23DCB098" w14:textId="77777777" w:rsidR="00AA2145" w:rsidRPr="00D92EAD" w:rsidRDefault="00AA2145" w:rsidP="00E43189">
            <w:pPr>
              <w:jc w:val="center"/>
              <w:rPr>
                <w:sz w:val="20"/>
                <w:szCs w:val="20"/>
              </w:rPr>
            </w:pPr>
            <w:r w:rsidRPr="00D92EAD">
              <w:rPr>
                <w:sz w:val="20"/>
                <w:szCs w:val="20"/>
              </w:rPr>
              <w:t>62.3 (28.2)</w:t>
            </w:r>
          </w:p>
        </w:tc>
        <w:tc>
          <w:tcPr>
            <w:tcW w:w="1225" w:type="dxa"/>
            <w:noWrap/>
            <w:hideMark/>
          </w:tcPr>
          <w:p w14:paraId="646F7302" w14:textId="77777777" w:rsidR="00AA2145" w:rsidRPr="00D92EAD" w:rsidRDefault="00AA2145" w:rsidP="00E43189">
            <w:pPr>
              <w:jc w:val="center"/>
              <w:rPr>
                <w:sz w:val="20"/>
                <w:szCs w:val="20"/>
              </w:rPr>
            </w:pPr>
            <w:r w:rsidRPr="00D92EAD">
              <w:rPr>
                <w:sz w:val="20"/>
                <w:szCs w:val="20"/>
              </w:rPr>
              <w:t>&lt;0.001</w:t>
            </w:r>
          </w:p>
        </w:tc>
      </w:tr>
      <w:tr w:rsidR="00AA2145" w:rsidRPr="00D92EAD" w14:paraId="2952C65D" w14:textId="77777777" w:rsidTr="00EC5E0B">
        <w:trPr>
          <w:trHeight w:val="315"/>
        </w:trPr>
        <w:tc>
          <w:tcPr>
            <w:tcW w:w="3681" w:type="dxa"/>
            <w:hideMark/>
          </w:tcPr>
          <w:p w14:paraId="586AA67E" w14:textId="77777777" w:rsidR="00AA2145" w:rsidRPr="00D92EAD" w:rsidRDefault="00AA2145">
            <w:pPr>
              <w:rPr>
                <w:sz w:val="20"/>
                <w:szCs w:val="20"/>
              </w:rPr>
            </w:pPr>
            <w:r w:rsidRPr="00D92EAD">
              <w:rPr>
                <w:sz w:val="20"/>
                <w:szCs w:val="20"/>
              </w:rPr>
              <w:t>Xanthurenic acid (XA) (nmol/L)</w:t>
            </w:r>
          </w:p>
        </w:tc>
        <w:tc>
          <w:tcPr>
            <w:tcW w:w="1417" w:type="dxa"/>
            <w:noWrap/>
            <w:hideMark/>
          </w:tcPr>
          <w:p w14:paraId="0E822796" w14:textId="77777777" w:rsidR="00AA2145" w:rsidRPr="00D92EAD" w:rsidRDefault="00AA2145" w:rsidP="00E43189">
            <w:pPr>
              <w:jc w:val="center"/>
              <w:rPr>
                <w:sz w:val="20"/>
                <w:szCs w:val="20"/>
              </w:rPr>
            </w:pPr>
            <w:r w:rsidRPr="00D92EAD">
              <w:rPr>
                <w:sz w:val="20"/>
                <w:szCs w:val="20"/>
              </w:rPr>
              <w:t>11.6 (5.7)</w:t>
            </w:r>
          </w:p>
        </w:tc>
        <w:tc>
          <w:tcPr>
            <w:tcW w:w="1413" w:type="dxa"/>
            <w:noWrap/>
            <w:hideMark/>
          </w:tcPr>
          <w:p w14:paraId="323569FA" w14:textId="77777777" w:rsidR="00AA2145" w:rsidRPr="00D92EAD" w:rsidRDefault="00AA2145" w:rsidP="00E43189">
            <w:pPr>
              <w:jc w:val="center"/>
              <w:rPr>
                <w:sz w:val="20"/>
                <w:szCs w:val="20"/>
              </w:rPr>
            </w:pPr>
            <w:r w:rsidRPr="00D92EAD">
              <w:rPr>
                <w:sz w:val="20"/>
                <w:szCs w:val="20"/>
              </w:rPr>
              <w:t>11.5 (7.0)</w:t>
            </w:r>
          </w:p>
        </w:tc>
        <w:tc>
          <w:tcPr>
            <w:tcW w:w="1853" w:type="dxa"/>
            <w:noWrap/>
            <w:hideMark/>
          </w:tcPr>
          <w:p w14:paraId="462F7669" w14:textId="77777777" w:rsidR="00AA2145" w:rsidRPr="00D92EAD" w:rsidRDefault="00AA2145" w:rsidP="00E43189">
            <w:pPr>
              <w:jc w:val="center"/>
              <w:rPr>
                <w:sz w:val="20"/>
                <w:szCs w:val="20"/>
              </w:rPr>
            </w:pPr>
            <w:r w:rsidRPr="00D92EAD">
              <w:rPr>
                <w:sz w:val="20"/>
                <w:szCs w:val="20"/>
              </w:rPr>
              <w:t>11.1 (5.2)</w:t>
            </w:r>
          </w:p>
        </w:tc>
        <w:tc>
          <w:tcPr>
            <w:tcW w:w="1514" w:type="dxa"/>
            <w:noWrap/>
            <w:hideMark/>
          </w:tcPr>
          <w:p w14:paraId="25DE64C6" w14:textId="77777777" w:rsidR="00AA2145" w:rsidRPr="00D92EAD" w:rsidRDefault="00AA2145" w:rsidP="00E43189">
            <w:pPr>
              <w:jc w:val="center"/>
              <w:rPr>
                <w:sz w:val="20"/>
                <w:szCs w:val="20"/>
              </w:rPr>
            </w:pPr>
            <w:r w:rsidRPr="00D92EAD">
              <w:rPr>
                <w:sz w:val="20"/>
                <w:szCs w:val="20"/>
              </w:rPr>
              <w:t>12.7 (6.4)</w:t>
            </w:r>
          </w:p>
        </w:tc>
        <w:tc>
          <w:tcPr>
            <w:tcW w:w="2012" w:type="dxa"/>
            <w:noWrap/>
            <w:hideMark/>
          </w:tcPr>
          <w:p w14:paraId="5FCCD678" w14:textId="77777777" w:rsidR="00AA2145" w:rsidRPr="00D92EAD" w:rsidRDefault="00AA2145" w:rsidP="00E43189">
            <w:pPr>
              <w:jc w:val="center"/>
              <w:rPr>
                <w:sz w:val="20"/>
                <w:szCs w:val="20"/>
              </w:rPr>
            </w:pPr>
            <w:r w:rsidRPr="00D92EAD">
              <w:rPr>
                <w:sz w:val="20"/>
                <w:szCs w:val="20"/>
              </w:rPr>
              <w:t>15.4 (7.0)</w:t>
            </w:r>
          </w:p>
        </w:tc>
        <w:tc>
          <w:tcPr>
            <w:tcW w:w="1225" w:type="dxa"/>
            <w:noWrap/>
            <w:hideMark/>
          </w:tcPr>
          <w:p w14:paraId="504CB1EE" w14:textId="77777777" w:rsidR="00AA2145" w:rsidRPr="00D92EAD" w:rsidRDefault="00AA2145" w:rsidP="00E43189">
            <w:pPr>
              <w:jc w:val="center"/>
              <w:rPr>
                <w:sz w:val="20"/>
                <w:szCs w:val="20"/>
              </w:rPr>
            </w:pPr>
            <w:r w:rsidRPr="00D92EAD">
              <w:rPr>
                <w:sz w:val="20"/>
                <w:szCs w:val="20"/>
              </w:rPr>
              <w:t>&lt;0.001</w:t>
            </w:r>
          </w:p>
        </w:tc>
      </w:tr>
      <w:tr w:rsidR="00AA2145" w:rsidRPr="00D92EAD" w14:paraId="7D862F3C" w14:textId="77777777" w:rsidTr="00EC5E0B">
        <w:trPr>
          <w:trHeight w:val="315"/>
        </w:trPr>
        <w:tc>
          <w:tcPr>
            <w:tcW w:w="3681" w:type="dxa"/>
            <w:hideMark/>
          </w:tcPr>
          <w:p w14:paraId="67909B86" w14:textId="77777777" w:rsidR="00AA2145" w:rsidRPr="00D92EAD" w:rsidRDefault="00AA2145">
            <w:pPr>
              <w:rPr>
                <w:sz w:val="20"/>
                <w:szCs w:val="20"/>
              </w:rPr>
            </w:pPr>
            <w:r w:rsidRPr="00D92EAD">
              <w:rPr>
                <w:sz w:val="20"/>
                <w:szCs w:val="20"/>
              </w:rPr>
              <w:t>Hydroxyanthranilic acid (HAA) (nmol/L)</w:t>
            </w:r>
          </w:p>
        </w:tc>
        <w:tc>
          <w:tcPr>
            <w:tcW w:w="1417" w:type="dxa"/>
            <w:noWrap/>
            <w:hideMark/>
          </w:tcPr>
          <w:p w14:paraId="31AB574C" w14:textId="77777777" w:rsidR="00AA2145" w:rsidRPr="00D92EAD" w:rsidRDefault="00AA2145" w:rsidP="00E43189">
            <w:pPr>
              <w:jc w:val="center"/>
              <w:rPr>
                <w:sz w:val="20"/>
                <w:szCs w:val="20"/>
              </w:rPr>
            </w:pPr>
            <w:r w:rsidRPr="00D92EAD">
              <w:rPr>
                <w:sz w:val="20"/>
                <w:szCs w:val="20"/>
              </w:rPr>
              <w:t>40.1 (12.2)</w:t>
            </w:r>
          </w:p>
        </w:tc>
        <w:tc>
          <w:tcPr>
            <w:tcW w:w="1413" w:type="dxa"/>
            <w:noWrap/>
            <w:hideMark/>
          </w:tcPr>
          <w:p w14:paraId="1540BC81" w14:textId="77777777" w:rsidR="00AA2145" w:rsidRPr="00D92EAD" w:rsidRDefault="00AA2145" w:rsidP="00E43189">
            <w:pPr>
              <w:jc w:val="center"/>
              <w:rPr>
                <w:sz w:val="20"/>
                <w:szCs w:val="20"/>
              </w:rPr>
            </w:pPr>
            <w:r w:rsidRPr="00D92EAD">
              <w:rPr>
                <w:sz w:val="20"/>
                <w:szCs w:val="20"/>
              </w:rPr>
              <w:t>34.6 (10.7)</w:t>
            </w:r>
          </w:p>
        </w:tc>
        <w:tc>
          <w:tcPr>
            <w:tcW w:w="1853" w:type="dxa"/>
            <w:noWrap/>
            <w:hideMark/>
          </w:tcPr>
          <w:p w14:paraId="6F8C55AF" w14:textId="77777777" w:rsidR="00AA2145" w:rsidRPr="00D92EAD" w:rsidRDefault="00AA2145" w:rsidP="00E43189">
            <w:pPr>
              <w:jc w:val="center"/>
              <w:rPr>
                <w:sz w:val="20"/>
                <w:szCs w:val="20"/>
              </w:rPr>
            </w:pPr>
            <w:r w:rsidRPr="00D92EAD">
              <w:rPr>
                <w:sz w:val="20"/>
                <w:szCs w:val="20"/>
              </w:rPr>
              <w:t>38.9 (11.1)</w:t>
            </w:r>
          </w:p>
        </w:tc>
        <w:tc>
          <w:tcPr>
            <w:tcW w:w="1514" w:type="dxa"/>
            <w:noWrap/>
            <w:hideMark/>
          </w:tcPr>
          <w:p w14:paraId="75C01CF2" w14:textId="77777777" w:rsidR="00AA2145" w:rsidRPr="00D92EAD" w:rsidRDefault="00AA2145" w:rsidP="00E43189">
            <w:pPr>
              <w:jc w:val="center"/>
              <w:rPr>
                <w:sz w:val="20"/>
                <w:szCs w:val="20"/>
              </w:rPr>
            </w:pPr>
            <w:r w:rsidRPr="00D92EAD">
              <w:rPr>
                <w:sz w:val="20"/>
                <w:szCs w:val="20"/>
              </w:rPr>
              <w:t>45.2 (13.8)</w:t>
            </w:r>
          </w:p>
        </w:tc>
        <w:tc>
          <w:tcPr>
            <w:tcW w:w="2012" w:type="dxa"/>
            <w:noWrap/>
            <w:hideMark/>
          </w:tcPr>
          <w:p w14:paraId="66237236" w14:textId="77777777" w:rsidR="00AA2145" w:rsidRPr="00D92EAD" w:rsidRDefault="00AA2145" w:rsidP="00E43189">
            <w:pPr>
              <w:jc w:val="center"/>
              <w:rPr>
                <w:sz w:val="20"/>
                <w:szCs w:val="20"/>
              </w:rPr>
            </w:pPr>
            <w:r w:rsidRPr="00D92EAD">
              <w:rPr>
                <w:sz w:val="20"/>
                <w:szCs w:val="20"/>
              </w:rPr>
              <w:t>53.8 (14.1)</w:t>
            </w:r>
          </w:p>
        </w:tc>
        <w:tc>
          <w:tcPr>
            <w:tcW w:w="1225" w:type="dxa"/>
            <w:noWrap/>
            <w:hideMark/>
          </w:tcPr>
          <w:p w14:paraId="78E17D05" w14:textId="77777777" w:rsidR="00AA2145" w:rsidRPr="00D92EAD" w:rsidRDefault="00AA2145" w:rsidP="00E43189">
            <w:pPr>
              <w:jc w:val="center"/>
              <w:rPr>
                <w:sz w:val="20"/>
                <w:szCs w:val="20"/>
              </w:rPr>
            </w:pPr>
            <w:r w:rsidRPr="00D92EAD">
              <w:rPr>
                <w:sz w:val="20"/>
                <w:szCs w:val="20"/>
              </w:rPr>
              <w:t>&lt;0.001</w:t>
            </w:r>
          </w:p>
        </w:tc>
      </w:tr>
      <w:tr w:rsidR="00AA2145" w:rsidRPr="00D92EAD" w14:paraId="671663CA" w14:textId="77777777" w:rsidTr="00EC5E0B">
        <w:trPr>
          <w:trHeight w:val="315"/>
        </w:trPr>
        <w:tc>
          <w:tcPr>
            <w:tcW w:w="3681" w:type="dxa"/>
            <w:hideMark/>
          </w:tcPr>
          <w:p w14:paraId="1FCF0BE8" w14:textId="77777777" w:rsidR="00AA2145" w:rsidRPr="00A05473" w:rsidRDefault="00AA2145">
            <w:pPr>
              <w:rPr>
                <w:sz w:val="20"/>
                <w:szCs w:val="20"/>
              </w:rPr>
            </w:pPr>
            <w:r w:rsidRPr="00A05473">
              <w:rPr>
                <w:sz w:val="20"/>
                <w:szCs w:val="20"/>
              </w:rPr>
              <w:t>Quinolinic acid (QA) (nmol/L)</w:t>
            </w:r>
          </w:p>
        </w:tc>
        <w:tc>
          <w:tcPr>
            <w:tcW w:w="1417" w:type="dxa"/>
            <w:noWrap/>
            <w:hideMark/>
          </w:tcPr>
          <w:p w14:paraId="6508878A" w14:textId="77777777" w:rsidR="00AA2145" w:rsidRPr="00D92EAD" w:rsidRDefault="00AA2145" w:rsidP="00E43189">
            <w:pPr>
              <w:jc w:val="center"/>
              <w:rPr>
                <w:sz w:val="20"/>
                <w:szCs w:val="20"/>
              </w:rPr>
            </w:pPr>
            <w:r w:rsidRPr="00D92EAD">
              <w:rPr>
                <w:sz w:val="20"/>
                <w:szCs w:val="20"/>
              </w:rPr>
              <w:t>451.6 (111.3)</w:t>
            </w:r>
          </w:p>
        </w:tc>
        <w:tc>
          <w:tcPr>
            <w:tcW w:w="1413" w:type="dxa"/>
            <w:noWrap/>
            <w:hideMark/>
          </w:tcPr>
          <w:p w14:paraId="1344A52F" w14:textId="77777777" w:rsidR="00AA2145" w:rsidRPr="00D92EAD" w:rsidRDefault="00AA2145" w:rsidP="00E43189">
            <w:pPr>
              <w:jc w:val="center"/>
              <w:rPr>
                <w:sz w:val="20"/>
                <w:szCs w:val="20"/>
              </w:rPr>
            </w:pPr>
            <w:r w:rsidRPr="00D92EAD">
              <w:rPr>
                <w:sz w:val="20"/>
                <w:szCs w:val="20"/>
              </w:rPr>
              <w:t>412.6 (133.3)</w:t>
            </w:r>
          </w:p>
        </w:tc>
        <w:tc>
          <w:tcPr>
            <w:tcW w:w="1853" w:type="dxa"/>
            <w:noWrap/>
            <w:hideMark/>
          </w:tcPr>
          <w:p w14:paraId="4B81ACB4" w14:textId="77777777" w:rsidR="00AA2145" w:rsidRPr="00D92EAD" w:rsidRDefault="00AA2145" w:rsidP="00E43189">
            <w:pPr>
              <w:jc w:val="center"/>
              <w:rPr>
                <w:sz w:val="20"/>
                <w:szCs w:val="20"/>
              </w:rPr>
            </w:pPr>
            <w:r w:rsidRPr="00D92EAD">
              <w:rPr>
                <w:sz w:val="20"/>
                <w:szCs w:val="20"/>
              </w:rPr>
              <w:t>439.7 (101.5)</w:t>
            </w:r>
          </w:p>
        </w:tc>
        <w:tc>
          <w:tcPr>
            <w:tcW w:w="1514" w:type="dxa"/>
            <w:noWrap/>
            <w:hideMark/>
          </w:tcPr>
          <w:p w14:paraId="48CB4ACF" w14:textId="77777777" w:rsidR="00AA2145" w:rsidRPr="00D92EAD" w:rsidRDefault="00AA2145" w:rsidP="00E43189">
            <w:pPr>
              <w:jc w:val="center"/>
              <w:rPr>
                <w:sz w:val="20"/>
                <w:szCs w:val="20"/>
              </w:rPr>
            </w:pPr>
            <w:r w:rsidRPr="00D92EAD">
              <w:rPr>
                <w:sz w:val="20"/>
                <w:szCs w:val="20"/>
              </w:rPr>
              <w:t>498.8 (119.4)</w:t>
            </w:r>
          </w:p>
        </w:tc>
        <w:tc>
          <w:tcPr>
            <w:tcW w:w="2012" w:type="dxa"/>
            <w:noWrap/>
            <w:hideMark/>
          </w:tcPr>
          <w:p w14:paraId="3A01C3BD" w14:textId="77777777" w:rsidR="00AA2145" w:rsidRPr="00D92EAD" w:rsidRDefault="00AA2145" w:rsidP="00E43189">
            <w:pPr>
              <w:jc w:val="center"/>
              <w:rPr>
                <w:sz w:val="20"/>
                <w:szCs w:val="20"/>
              </w:rPr>
            </w:pPr>
            <w:r w:rsidRPr="00D92EAD">
              <w:rPr>
                <w:sz w:val="20"/>
                <w:szCs w:val="20"/>
              </w:rPr>
              <w:t>571.3 (100.2)</w:t>
            </w:r>
          </w:p>
        </w:tc>
        <w:tc>
          <w:tcPr>
            <w:tcW w:w="1225" w:type="dxa"/>
            <w:noWrap/>
            <w:hideMark/>
          </w:tcPr>
          <w:p w14:paraId="70BEE9A5" w14:textId="77777777" w:rsidR="00AA2145" w:rsidRPr="00D92EAD" w:rsidRDefault="00AA2145" w:rsidP="00E43189">
            <w:pPr>
              <w:jc w:val="center"/>
              <w:rPr>
                <w:sz w:val="20"/>
                <w:szCs w:val="20"/>
              </w:rPr>
            </w:pPr>
            <w:r w:rsidRPr="00D92EAD">
              <w:rPr>
                <w:sz w:val="20"/>
                <w:szCs w:val="20"/>
              </w:rPr>
              <w:t>&lt;0.001</w:t>
            </w:r>
          </w:p>
        </w:tc>
      </w:tr>
      <w:tr w:rsidR="00A05473" w:rsidRPr="00D92EAD" w14:paraId="63D02728" w14:textId="77777777" w:rsidTr="00EC5E0B">
        <w:trPr>
          <w:trHeight w:val="315"/>
        </w:trPr>
        <w:tc>
          <w:tcPr>
            <w:tcW w:w="3681" w:type="dxa"/>
            <w:hideMark/>
          </w:tcPr>
          <w:p w14:paraId="60FF182B" w14:textId="33BAC3CF" w:rsidR="00A05473" w:rsidRPr="00A05473" w:rsidRDefault="00A05473" w:rsidP="00A05473">
            <w:pPr>
              <w:rPr>
                <w:sz w:val="20"/>
                <w:szCs w:val="20"/>
              </w:rPr>
            </w:pPr>
            <w:r w:rsidRPr="00A05473">
              <w:rPr>
                <w:sz w:val="20"/>
                <w:szCs w:val="20"/>
              </w:rPr>
              <w:t>KYN/TRP ratio *1</w:t>
            </w:r>
            <w:r w:rsidRPr="00F2003D">
              <w:rPr>
                <w:sz w:val="20"/>
                <w:szCs w:val="20"/>
              </w:rPr>
              <w:t>00 (indoleamine-2,3-dioxygenase</w:t>
            </w:r>
            <w:r w:rsidR="000C01C8" w:rsidRPr="00F2003D">
              <w:rPr>
                <w:sz w:val="20"/>
                <w:szCs w:val="20"/>
              </w:rPr>
              <w:t>-1</w:t>
            </w:r>
            <w:r w:rsidRPr="00F2003D">
              <w:rPr>
                <w:sz w:val="20"/>
                <w:szCs w:val="20"/>
              </w:rPr>
              <w:t xml:space="preserve"> (IDO</w:t>
            </w:r>
            <w:r w:rsidR="000C01C8" w:rsidRPr="00F2003D">
              <w:rPr>
                <w:sz w:val="20"/>
                <w:szCs w:val="20"/>
              </w:rPr>
              <w:t>1</w:t>
            </w:r>
            <w:r w:rsidRPr="00F2003D">
              <w:rPr>
                <w:sz w:val="20"/>
                <w:szCs w:val="20"/>
              </w:rPr>
              <w:t>) activity</w:t>
            </w:r>
            <w:r w:rsidRPr="00A05473">
              <w:rPr>
                <w:sz w:val="20"/>
                <w:szCs w:val="20"/>
              </w:rPr>
              <w:t>)</w:t>
            </w:r>
          </w:p>
        </w:tc>
        <w:tc>
          <w:tcPr>
            <w:tcW w:w="1417" w:type="dxa"/>
            <w:noWrap/>
            <w:hideMark/>
          </w:tcPr>
          <w:p w14:paraId="354F1704" w14:textId="5D597A8A" w:rsidR="00A05473" w:rsidRPr="00D92EAD" w:rsidRDefault="00A05473" w:rsidP="00A05473">
            <w:pPr>
              <w:jc w:val="center"/>
              <w:rPr>
                <w:sz w:val="20"/>
                <w:szCs w:val="20"/>
              </w:rPr>
            </w:pPr>
            <w:r w:rsidRPr="00D92EAD">
              <w:rPr>
                <w:sz w:val="20"/>
                <w:szCs w:val="20"/>
              </w:rPr>
              <w:t>2</w:t>
            </w:r>
            <w:r>
              <w:rPr>
                <w:sz w:val="20"/>
                <w:szCs w:val="20"/>
              </w:rPr>
              <w:t>.</w:t>
            </w:r>
            <w:r w:rsidRPr="00D92EAD">
              <w:rPr>
                <w:sz w:val="20"/>
                <w:szCs w:val="20"/>
              </w:rPr>
              <w:t>6</w:t>
            </w:r>
            <w:r>
              <w:rPr>
                <w:sz w:val="20"/>
                <w:szCs w:val="20"/>
              </w:rPr>
              <w:t xml:space="preserve"> (0.5</w:t>
            </w:r>
            <w:r w:rsidRPr="00D92EAD">
              <w:rPr>
                <w:sz w:val="20"/>
                <w:szCs w:val="20"/>
              </w:rPr>
              <w:t>)</w:t>
            </w:r>
          </w:p>
        </w:tc>
        <w:tc>
          <w:tcPr>
            <w:tcW w:w="1413" w:type="dxa"/>
            <w:noWrap/>
            <w:hideMark/>
          </w:tcPr>
          <w:p w14:paraId="3632D5C9" w14:textId="69D603BD" w:rsidR="00A05473" w:rsidRPr="00D92EAD" w:rsidRDefault="00A05473" w:rsidP="00A05473">
            <w:pPr>
              <w:jc w:val="center"/>
              <w:rPr>
                <w:sz w:val="20"/>
                <w:szCs w:val="20"/>
              </w:rPr>
            </w:pPr>
            <w:r w:rsidRPr="00D92EAD">
              <w:rPr>
                <w:sz w:val="20"/>
                <w:szCs w:val="20"/>
              </w:rPr>
              <w:t>2</w:t>
            </w:r>
            <w:r>
              <w:rPr>
                <w:sz w:val="20"/>
                <w:szCs w:val="20"/>
              </w:rPr>
              <w:t>.5 (0.6</w:t>
            </w:r>
            <w:r w:rsidRPr="00D92EAD">
              <w:rPr>
                <w:sz w:val="20"/>
                <w:szCs w:val="20"/>
              </w:rPr>
              <w:t>)</w:t>
            </w:r>
          </w:p>
        </w:tc>
        <w:tc>
          <w:tcPr>
            <w:tcW w:w="1853" w:type="dxa"/>
            <w:noWrap/>
            <w:hideMark/>
          </w:tcPr>
          <w:p w14:paraId="574057FC" w14:textId="0D2336B6" w:rsidR="00A05473" w:rsidRPr="00D92EAD" w:rsidRDefault="00A05473" w:rsidP="00A05473">
            <w:pPr>
              <w:jc w:val="center"/>
              <w:rPr>
                <w:sz w:val="20"/>
                <w:szCs w:val="20"/>
              </w:rPr>
            </w:pPr>
            <w:r w:rsidRPr="00D92EAD">
              <w:rPr>
                <w:sz w:val="20"/>
                <w:szCs w:val="20"/>
              </w:rPr>
              <w:t>2</w:t>
            </w:r>
            <w:r>
              <w:rPr>
                <w:sz w:val="20"/>
                <w:szCs w:val="20"/>
              </w:rPr>
              <w:t>.6 (0.5</w:t>
            </w:r>
            <w:r w:rsidRPr="00D92EAD">
              <w:rPr>
                <w:sz w:val="20"/>
                <w:szCs w:val="20"/>
              </w:rPr>
              <w:t>)</w:t>
            </w:r>
          </w:p>
        </w:tc>
        <w:tc>
          <w:tcPr>
            <w:tcW w:w="1514" w:type="dxa"/>
            <w:noWrap/>
            <w:hideMark/>
          </w:tcPr>
          <w:p w14:paraId="5A7C41D3" w14:textId="0197EA6D" w:rsidR="00A05473" w:rsidRPr="00D92EAD" w:rsidRDefault="00A05473" w:rsidP="00A05473">
            <w:pPr>
              <w:jc w:val="center"/>
              <w:rPr>
                <w:sz w:val="20"/>
                <w:szCs w:val="20"/>
              </w:rPr>
            </w:pPr>
            <w:r>
              <w:rPr>
                <w:sz w:val="20"/>
                <w:szCs w:val="20"/>
              </w:rPr>
              <w:t>2.8 (0.5</w:t>
            </w:r>
            <w:r w:rsidRPr="00D92EAD">
              <w:rPr>
                <w:sz w:val="20"/>
                <w:szCs w:val="20"/>
              </w:rPr>
              <w:t>)</w:t>
            </w:r>
          </w:p>
        </w:tc>
        <w:tc>
          <w:tcPr>
            <w:tcW w:w="2012" w:type="dxa"/>
            <w:noWrap/>
            <w:hideMark/>
          </w:tcPr>
          <w:p w14:paraId="6BF62F57" w14:textId="725C3537" w:rsidR="00A05473" w:rsidRPr="00D92EAD" w:rsidRDefault="00A05473" w:rsidP="00A05473">
            <w:pPr>
              <w:jc w:val="center"/>
              <w:rPr>
                <w:sz w:val="20"/>
                <w:szCs w:val="20"/>
              </w:rPr>
            </w:pPr>
            <w:r>
              <w:rPr>
                <w:sz w:val="20"/>
                <w:szCs w:val="20"/>
              </w:rPr>
              <w:t>2.8 (0.4</w:t>
            </w:r>
            <w:r w:rsidRPr="00D92EAD">
              <w:rPr>
                <w:sz w:val="20"/>
                <w:szCs w:val="20"/>
              </w:rPr>
              <w:t>)</w:t>
            </w:r>
          </w:p>
        </w:tc>
        <w:tc>
          <w:tcPr>
            <w:tcW w:w="1225" w:type="dxa"/>
            <w:noWrap/>
            <w:hideMark/>
          </w:tcPr>
          <w:p w14:paraId="5E8307D4" w14:textId="77777777" w:rsidR="00A05473" w:rsidRPr="00D92EAD" w:rsidRDefault="00A05473" w:rsidP="00A05473">
            <w:pPr>
              <w:jc w:val="center"/>
              <w:rPr>
                <w:sz w:val="20"/>
                <w:szCs w:val="20"/>
              </w:rPr>
            </w:pPr>
            <w:r w:rsidRPr="00D92EAD">
              <w:rPr>
                <w:sz w:val="20"/>
                <w:szCs w:val="20"/>
              </w:rPr>
              <w:t>0.006</w:t>
            </w:r>
          </w:p>
        </w:tc>
      </w:tr>
      <w:tr w:rsidR="00A05473" w:rsidRPr="00D92EAD" w14:paraId="7C58A56D" w14:textId="77777777" w:rsidTr="00EC5E0B">
        <w:trPr>
          <w:trHeight w:val="315"/>
        </w:trPr>
        <w:tc>
          <w:tcPr>
            <w:tcW w:w="3681" w:type="dxa"/>
            <w:hideMark/>
          </w:tcPr>
          <w:p w14:paraId="437B0CE3" w14:textId="569BB1B5" w:rsidR="00A05473" w:rsidRPr="00A05473" w:rsidRDefault="00A05473" w:rsidP="00A05473">
            <w:pPr>
              <w:rPr>
                <w:sz w:val="20"/>
                <w:szCs w:val="20"/>
              </w:rPr>
            </w:pPr>
            <w:r w:rsidRPr="00A05473">
              <w:rPr>
                <w:sz w:val="20"/>
                <w:szCs w:val="20"/>
              </w:rPr>
              <w:t>HK/KYN ratio (kynurenine monooxygenase (KMO) activity)</w:t>
            </w:r>
          </w:p>
        </w:tc>
        <w:tc>
          <w:tcPr>
            <w:tcW w:w="1417" w:type="dxa"/>
            <w:noWrap/>
            <w:hideMark/>
          </w:tcPr>
          <w:p w14:paraId="62AA34C2" w14:textId="77777777" w:rsidR="00A05473" w:rsidRPr="00D92EAD" w:rsidRDefault="00A05473" w:rsidP="00A05473">
            <w:pPr>
              <w:jc w:val="center"/>
              <w:rPr>
                <w:sz w:val="20"/>
                <w:szCs w:val="20"/>
              </w:rPr>
            </w:pPr>
            <w:r w:rsidRPr="00D92EAD">
              <w:rPr>
                <w:sz w:val="20"/>
                <w:szCs w:val="20"/>
              </w:rPr>
              <w:t>32.8 (8.8)</w:t>
            </w:r>
          </w:p>
        </w:tc>
        <w:tc>
          <w:tcPr>
            <w:tcW w:w="1413" w:type="dxa"/>
            <w:noWrap/>
            <w:hideMark/>
          </w:tcPr>
          <w:p w14:paraId="36B6DD94" w14:textId="77777777" w:rsidR="00A05473" w:rsidRPr="00D92EAD" w:rsidRDefault="00A05473" w:rsidP="00A05473">
            <w:pPr>
              <w:jc w:val="center"/>
              <w:rPr>
                <w:sz w:val="20"/>
                <w:szCs w:val="20"/>
              </w:rPr>
            </w:pPr>
            <w:r w:rsidRPr="00D92EAD">
              <w:rPr>
                <w:sz w:val="20"/>
                <w:szCs w:val="20"/>
              </w:rPr>
              <w:t>34.6 (11.6)</w:t>
            </w:r>
          </w:p>
        </w:tc>
        <w:tc>
          <w:tcPr>
            <w:tcW w:w="1853" w:type="dxa"/>
            <w:noWrap/>
            <w:hideMark/>
          </w:tcPr>
          <w:p w14:paraId="205F4E36" w14:textId="77777777" w:rsidR="00A05473" w:rsidRPr="00D92EAD" w:rsidRDefault="00A05473" w:rsidP="00A05473">
            <w:pPr>
              <w:jc w:val="center"/>
              <w:rPr>
                <w:sz w:val="20"/>
                <w:szCs w:val="20"/>
              </w:rPr>
            </w:pPr>
            <w:r w:rsidRPr="00D92EAD">
              <w:rPr>
                <w:sz w:val="20"/>
                <w:szCs w:val="20"/>
              </w:rPr>
              <w:t>32.6 (8.1)</w:t>
            </w:r>
          </w:p>
        </w:tc>
        <w:tc>
          <w:tcPr>
            <w:tcW w:w="1514" w:type="dxa"/>
            <w:noWrap/>
            <w:hideMark/>
          </w:tcPr>
          <w:p w14:paraId="0348201F" w14:textId="77777777" w:rsidR="00A05473" w:rsidRPr="00D92EAD" w:rsidRDefault="00A05473" w:rsidP="00A05473">
            <w:pPr>
              <w:jc w:val="center"/>
              <w:rPr>
                <w:sz w:val="20"/>
                <w:szCs w:val="20"/>
              </w:rPr>
            </w:pPr>
            <w:r w:rsidRPr="00D92EAD">
              <w:rPr>
                <w:sz w:val="20"/>
                <w:szCs w:val="20"/>
              </w:rPr>
              <w:t>32.1 (7.4)</w:t>
            </w:r>
          </w:p>
        </w:tc>
        <w:tc>
          <w:tcPr>
            <w:tcW w:w="2012" w:type="dxa"/>
            <w:noWrap/>
            <w:hideMark/>
          </w:tcPr>
          <w:p w14:paraId="01050913" w14:textId="77777777" w:rsidR="00A05473" w:rsidRPr="00D92EAD" w:rsidRDefault="00A05473" w:rsidP="00A05473">
            <w:pPr>
              <w:jc w:val="center"/>
              <w:rPr>
                <w:sz w:val="20"/>
                <w:szCs w:val="20"/>
              </w:rPr>
            </w:pPr>
            <w:r w:rsidRPr="00D92EAD">
              <w:rPr>
                <w:sz w:val="20"/>
                <w:szCs w:val="20"/>
              </w:rPr>
              <w:t>35.6 (15.4)</w:t>
            </w:r>
          </w:p>
        </w:tc>
        <w:tc>
          <w:tcPr>
            <w:tcW w:w="1225" w:type="dxa"/>
            <w:noWrap/>
            <w:hideMark/>
          </w:tcPr>
          <w:p w14:paraId="3939E024" w14:textId="0FD7257A" w:rsidR="00A05473" w:rsidRPr="00D92EAD" w:rsidRDefault="00A05473" w:rsidP="00A05473">
            <w:pPr>
              <w:jc w:val="center"/>
              <w:rPr>
                <w:sz w:val="20"/>
                <w:szCs w:val="20"/>
              </w:rPr>
            </w:pPr>
            <w:r w:rsidRPr="00D92EAD">
              <w:rPr>
                <w:sz w:val="20"/>
                <w:szCs w:val="20"/>
              </w:rPr>
              <w:t>0.75</w:t>
            </w:r>
            <w:r>
              <w:rPr>
                <w:sz w:val="20"/>
                <w:szCs w:val="20"/>
              </w:rPr>
              <w:t>0</w:t>
            </w:r>
          </w:p>
        </w:tc>
      </w:tr>
      <w:tr w:rsidR="00A05473" w:rsidRPr="00D92EAD" w14:paraId="3979581B" w14:textId="77777777" w:rsidTr="00EC5E0B">
        <w:trPr>
          <w:trHeight w:val="315"/>
        </w:trPr>
        <w:tc>
          <w:tcPr>
            <w:tcW w:w="3681" w:type="dxa"/>
          </w:tcPr>
          <w:p w14:paraId="2E171E55" w14:textId="69339F42" w:rsidR="00A05473" w:rsidRPr="00A05473" w:rsidRDefault="00A05473" w:rsidP="00A05473">
            <w:pPr>
              <w:rPr>
                <w:sz w:val="20"/>
                <w:szCs w:val="20"/>
              </w:rPr>
            </w:pPr>
            <w:r w:rsidRPr="00A05473">
              <w:rPr>
                <w:sz w:val="20"/>
                <w:szCs w:val="20"/>
              </w:rPr>
              <w:t>XA/HK ratio *100 (kynurenine aminotransferase (KAT) activity)</w:t>
            </w:r>
          </w:p>
        </w:tc>
        <w:tc>
          <w:tcPr>
            <w:tcW w:w="1417" w:type="dxa"/>
            <w:noWrap/>
          </w:tcPr>
          <w:p w14:paraId="47F36FFB" w14:textId="56E0180D" w:rsidR="00A05473" w:rsidRPr="00D92EAD" w:rsidRDefault="00A05473" w:rsidP="00A05473">
            <w:pPr>
              <w:jc w:val="center"/>
              <w:rPr>
                <w:sz w:val="20"/>
                <w:szCs w:val="20"/>
              </w:rPr>
            </w:pPr>
            <w:r>
              <w:rPr>
                <w:sz w:val="20"/>
                <w:szCs w:val="20"/>
              </w:rPr>
              <w:t>24.0 (10.5)</w:t>
            </w:r>
          </w:p>
        </w:tc>
        <w:tc>
          <w:tcPr>
            <w:tcW w:w="1413" w:type="dxa"/>
            <w:noWrap/>
          </w:tcPr>
          <w:p w14:paraId="611BC680" w14:textId="112DF4A1" w:rsidR="00A05473" w:rsidRPr="00D92EAD" w:rsidRDefault="00A05473" w:rsidP="00A05473">
            <w:pPr>
              <w:jc w:val="center"/>
              <w:rPr>
                <w:sz w:val="20"/>
                <w:szCs w:val="20"/>
              </w:rPr>
            </w:pPr>
            <w:r>
              <w:rPr>
                <w:sz w:val="20"/>
                <w:szCs w:val="20"/>
              </w:rPr>
              <w:t>25.9 (15.1)</w:t>
            </w:r>
          </w:p>
        </w:tc>
        <w:tc>
          <w:tcPr>
            <w:tcW w:w="1853" w:type="dxa"/>
            <w:noWrap/>
          </w:tcPr>
          <w:p w14:paraId="019AFFEF" w14:textId="54871E48" w:rsidR="00A05473" w:rsidRPr="00D92EAD" w:rsidRDefault="00A05473" w:rsidP="00A05473">
            <w:pPr>
              <w:jc w:val="center"/>
              <w:rPr>
                <w:sz w:val="20"/>
                <w:szCs w:val="20"/>
              </w:rPr>
            </w:pPr>
            <w:r>
              <w:rPr>
                <w:sz w:val="20"/>
                <w:szCs w:val="20"/>
              </w:rPr>
              <w:t>23.5 (9.8)</w:t>
            </w:r>
          </w:p>
        </w:tc>
        <w:tc>
          <w:tcPr>
            <w:tcW w:w="1514" w:type="dxa"/>
            <w:noWrap/>
          </w:tcPr>
          <w:p w14:paraId="325928BA" w14:textId="11E6CBAC" w:rsidR="00A05473" w:rsidRPr="00D92EAD" w:rsidRDefault="00A05473" w:rsidP="00A05473">
            <w:pPr>
              <w:jc w:val="center"/>
              <w:rPr>
                <w:sz w:val="20"/>
                <w:szCs w:val="20"/>
              </w:rPr>
            </w:pPr>
            <w:r>
              <w:rPr>
                <w:sz w:val="20"/>
                <w:szCs w:val="20"/>
              </w:rPr>
              <w:t>25.2 (11.5)</w:t>
            </w:r>
          </w:p>
        </w:tc>
        <w:tc>
          <w:tcPr>
            <w:tcW w:w="2012" w:type="dxa"/>
            <w:noWrap/>
          </w:tcPr>
          <w:p w14:paraId="217C2431" w14:textId="279DCC4B" w:rsidR="00A05473" w:rsidRPr="00D92EAD" w:rsidRDefault="00A05473" w:rsidP="00A05473">
            <w:pPr>
              <w:jc w:val="center"/>
              <w:rPr>
                <w:sz w:val="20"/>
                <w:szCs w:val="20"/>
              </w:rPr>
            </w:pPr>
            <w:r>
              <w:rPr>
                <w:sz w:val="20"/>
                <w:szCs w:val="20"/>
              </w:rPr>
              <w:t>26.3 (11.2)</w:t>
            </w:r>
          </w:p>
        </w:tc>
        <w:tc>
          <w:tcPr>
            <w:tcW w:w="1225" w:type="dxa"/>
            <w:noWrap/>
          </w:tcPr>
          <w:p w14:paraId="328528C2" w14:textId="17D2DF8F" w:rsidR="00A05473" w:rsidRPr="00D92EAD" w:rsidRDefault="00A05473" w:rsidP="00A05473">
            <w:pPr>
              <w:jc w:val="center"/>
              <w:rPr>
                <w:sz w:val="20"/>
                <w:szCs w:val="20"/>
              </w:rPr>
            </w:pPr>
            <w:r>
              <w:rPr>
                <w:sz w:val="20"/>
                <w:szCs w:val="20"/>
              </w:rPr>
              <w:t>0.372</w:t>
            </w:r>
          </w:p>
        </w:tc>
      </w:tr>
      <w:tr w:rsidR="00A05473" w:rsidRPr="00D92EAD" w14:paraId="13C0451C" w14:textId="77777777" w:rsidTr="00EC5E0B">
        <w:trPr>
          <w:trHeight w:val="315"/>
        </w:trPr>
        <w:tc>
          <w:tcPr>
            <w:tcW w:w="3681" w:type="dxa"/>
          </w:tcPr>
          <w:p w14:paraId="3A8FEC68" w14:textId="2D24D889" w:rsidR="00A05473" w:rsidRPr="00A05473" w:rsidRDefault="00A05473" w:rsidP="00A05473">
            <w:pPr>
              <w:rPr>
                <w:sz w:val="20"/>
                <w:szCs w:val="20"/>
              </w:rPr>
            </w:pPr>
            <w:r w:rsidRPr="00A05473">
              <w:rPr>
                <w:sz w:val="20"/>
                <w:szCs w:val="20"/>
              </w:rPr>
              <w:t>HAA/HK ratio *100 (kynureninase (KYNU) activity)</w:t>
            </w:r>
          </w:p>
        </w:tc>
        <w:tc>
          <w:tcPr>
            <w:tcW w:w="1417" w:type="dxa"/>
            <w:noWrap/>
          </w:tcPr>
          <w:p w14:paraId="3E6D28C6" w14:textId="2B1EAACD" w:rsidR="00A05473" w:rsidRPr="00D92EAD" w:rsidRDefault="00A05473" w:rsidP="00A05473">
            <w:pPr>
              <w:jc w:val="center"/>
              <w:rPr>
                <w:sz w:val="20"/>
                <w:szCs w:val="20"/>
              </w:rPr>
            </w:pPr>
            <w:r w:rsidRPr="00182D47">
              <w:rPr>
                <w:sz w:val="20"/>
                <w:szCs w:val="20"/>
              </w:rPr>
              <w:t>84.9 (28.7)</w:t>
            </w:r>
          </w:p>
        </w:tc>
        <w:tc>
          <w:tcPr>
            <w:tcW w:w="1413" w:type="dxa"/>
            <w:noWrap/>
          </w:tcPr>
          <w:p w14:paraId="7CC20958" w14:textId="076E7949" w:rsidR="00A05473" w:rsidRPr="00D92EAD" w:rsidRDefault="00A05473" w:rsidP="00A05473">
            <w:pPr>
              <w:jc w:val="center"/>
              <w:rPr>
                <w:sz w:val="20"/>
                <w:szCs w:val="20"/>
              </w:rPr>
            </w:pPr>
            <w:r>
              <w:rPr>
                <w:sz w:val="20"/>
                <w:szCs w:val="20"/>
              </w:rPr>
              <w:t>78.5 (32.3)</w:t>
            </w:r>
          </w:p>
        </w:tc>
        <w:tc>
          <w:tcPr>
            <w:tcW w:w="1853" w:type="dxa"/>
            <w:noWrap/>
          </w:tcPr>
          <w:p w14:paraId="3AED77DE" w14:textId="6F001291" w:rsidR="00A05473" w:rsidRPr="00D92EAD" w:rsidRDefault="00A05473" w:rsidP="00A05473">
            <w:pPr>
              <w:jc w:val="center"/>
              <w:rPr>
                <w:sz w:val="20"/>
                <w:szCs w:val="20"/>
              </w:rPr>
            </w:pPr>
            <w:r>
              <w:rPr>
                <w:sz w:val="20"/>
                <w:szCs w:val="20"/>
              </w:rPr>
              <w:t>83.7 (27.5)</w:t>
            </w:r>
          </w:p>
        </w:tc>
        <w:tc>
          <w:tcPr>
            <w:tcW w:w="1514" w:type="dxa"/>
            <w:noWrap/>
          </w:tcPr>
          <w:p w14:paraId="431C6613" w14:textId="76E23B27" w:rsidR="00A05473" w:rsidRPr="00D92EAD" w:rsidRDefault="00A05473" w:rsidP="00A05473">
            <w:pPr>
              <w:jc w:val="center"/>
              <w:rPr>
                <w:sz w:val="20"/>
                <w:szCs w:val="20"/>
              </w:rPr>
            </w:pPr>
            <w:r>
              <w:rPr>
                <w:sz w:val="20"/>
                <w:szCs w:val="20"/>
              </w:rPr>
              <w:t>90.9 (28.8)</w:t>
            </w:r>
          </w:p>
        </w:tc>
        <w:tc>
          <w:tcPr>
            <w:tcW w:w="2012" w:type="dxa"/>
            <w:noWrap/>
          </w:tcPr>
          <w:p w14:paraId="3384CC5B" w14:textId="7EB46EA4" w:rsidR="00A05473" w:rsidRPr="00D92EAD" w:rsidRDefault="00A05473" w:rsidP="00A05473">
            <w:pPr>
              <w:jc w:val="center"/>
              <w:rPr>
                <w:sz w:val="20"/>
                <w:szCs w:val="20"/>
              </w:rPr>
            </w:pPr>
            <w:r>
              <w:rPr>
                <w:sz w:val="20"/>
                <w:szCs w:val="20"/>
              </w:rPr>
              <w:t>97.3 (37.9)</w:t>
            </w:r>
          </w:p>
        </w:tc>
        <w:tc>
          <w:tcPr>
            <w:tcW w:w="1225" w:type="dxa"/>
            <w:noWrap/>
          </w:tcPr>
          <w:p w14:paraId="08A096A7" w14:textId="6AFC2258" w:rsidR="00A05473" w:rsidRPr="00D92EAD" w:rsidRDefault="00A05473" w:rsidP="00A05473">
            <w:pPr>
              <w:jc w:val="center"/>
              <w:rPr>
                <w:sz w:val="20"/>
                <w:szCs w:val="20"/>
              </w:rPr>
            </w:pPr>
            <w:r>
              <w:rPr>
                <w:sz w:val="20"/>
                <w:szCs w:val="20"/>
              </w:rPr>
              <w:t>0.001</w:t>
            </w:r>
          </w:p>
        </w:tc>
      </w:tr>
    </w:tbl>
    <w:p w14:paraId="3761B79B" w14:textId="635B82F4" w:rsidR="00EC5E0B" w:rsidRDefault="00F23DDD" w:rsidP="00EC5E0B">
      <w:r>
        <w:rPr>
          <w:rFonts w:cstheme="minorHAnsi"/>
          <w:sz w:val="20"/>
          <w:szCs w:val="20"/>
        </w:rPr>
        <w:t>Abbreviations</w:t>
      </w:r>
      <w:r w:rsidR="006348EA">
        <w:rPr>
          <w:rFonts w:cstheme="minorHAnsi"/>
          <w:sz w:val="20"/>
          <w:szCs w:val="20"/>
        </w:rPr>
        <w:t xml:space="preserve">: </w:t>
      </w:r>
      <w:r w:rsidR="00EC5E0B" w:rsidRPr="001E7112">
        <w:rPr>
          <w:rFonts w:cstheme="minorHAnsi"/>
          <w:sz w:val="20"/>
          <w:szCs w:val="20"/>
        </w:rPr>
        <w:t xml:space="preserve">N: number of participants· Data shown are N (%) for categorical variables and mean (SD) for continuous variables. Two sided P-values less than 0.05 considered significant· </w:t>
      </w:r>
    </w:p>
    <w:p w14:paraId="3ACD7872" w14:textId="77777777" w:rsidR="00EC5E0B" w:rsidRDefault="00EC5E0B" w:rsidP="00EC5E0B">
      <w:pPr>
        <w:sectPr w:rsidR="00EC5E0B" w:rsidSect="000C65E7">
          <w:pgSz w:w="15840" w:h="12240" w:orient="landscape"/>
          <w:pgMar w:top="1440" w:right="1440" w:bottom="1440" w:left="1440" w:header="709" w:footer="709" w:gutter="0"/>
          <w:cols w:space="708"/>
          <w:docGrid w:linePitch="360"/>
        </w:sectPr>
      </w:pPr>
    </w:p>
    <w:p w14:paraId="58A176FC" w14:textId="1DDED9AA" w:rsidR="00740BC1" w:rsidRDefault="00E03CDB" w:rsidP="00AA2145">
      <w:r w:rsidRPr="00E03CDB">
        <w:rPr>
          <w:b/>
        </w:rPr>
        <w:t>Figure 1</w:t>
      </w:r>
      <w:r w:rsidR="00687F86">
        <w:rPr>
          <w:b/>
        </w:rPr>
        <w:t>.</w:t>
      </w:r>
      <w:r>
        <w:t xml:space="preserve"> Simplified schematic of the </w:t>
      </w:r>
      <w:r w:rsidR="0098788C">
        <w:t>KYN</w:t>
      </w:r>
      <w:r>
        <w:t xml:space="preserve"> pathway</w:t>
      </w:r>
    </w:p>
    <w:p w14:paraId="5F2C5E8A" w14:textId="0651E4C6" w:rsidR="00110FAF" w:rsidRPr="00110FAF" w:rsidRDefault="00110FAF" w:rsidP="00AA2145">
      <w:pPr>
        <w:sectPr w:rsidR="00110FAF" w:rsidRPr="00110FAF" w:rsidSect="000C65E7">
          <w:pgSz w:w="12240" w:h="15840"/>
          <w:pgMar w:top="1440" w:right="1440" w:bottom="1440" w:left="1440" w:header="709" w:footer="709" w:gutter="0"/>
          <w:cols w:space="708"/>
          <w:docGrid w:linePitch="360"/>
        </w:sectPr>
      </w:pPr>
      <w:r w:rsidRPr="00F2003D">
        <w:t>The plasma KYN metabolites in this study are indicated by blue boxes. TRP is converted to KYN by indoleamine-2,3-dioxygenase</w:t>
      </w:r>
      <w:r w:rsidR="000C01C8" w:rsidRPr="00F2003D">
        <w:t>-1</w:t>
      </w:r>
      <w:r w:rsidRPr="00F2003D">
        <w:t xml:space="preserve"> (IDO</w:t>
      </w:r>
      <w:r w:rsidR="000C01C8" w:rsidRPr="00F2003D">
        <w:t>1</w:t>
      </w:r>
      <w:r w:rsidRPr="00F2003D">
        <w:t xml:space="preserve">) and </w:t>
      </w:r>
      <w:r w:rsidR="00C153FA" w:rsidRPr="00F2003D">
        <w:t xml:space="preserve">in the liver by </w:t>
      </w:r>
      <w:r w:rsidRPr="00F2003D">
        <w:t>tryptophan</w:t>
      </w:r>
      <w:r w:rsidRPr="00110FAF">
        <w:t>-2,3-dioxygenase (TDO). KYN is then converted to HK by kynurenine-3-monooxygenase (KMO) or to KA by kynurenine aminotransferase (KAT). HK is converted to either HAA by kynureninase (KYNU) or to XA by kynurenine aminotransferase (KAT). HAA is converted to 2-amino-3-carboxymuconate-6-semialdehyde (ACMS) by 3-hydroxyanthranilic acid 3,4-dioxygenase (3HAO), which is then non-enzymatically converted to QA.</w:t>
      </w:r>
    </w:p>
    <w:p w14:paraId="3171B1FF" w14:textId="0F47CBCC" w:rsidR="00740BC1" w:rsidRDefault="00E03CDB" w:rsidP="00AA2145">
      <w:r w:rsidRPr="00E03CDB">
        <w:rPr>
          <w:b/>
        </w:rPr>
        <w:t>Figure 2</w:t>
      </w:r>
      <w:r w:rsidR="00687F86">
        <w:rPr>
          <w:b/>
        </w:rPr>
        <w:t>.</w:t>
      </w:r>
      <w:r>
        <w:rPr>
          <w:b/>
        </w:rPr>
        <w:t xml:space="preserve"> </w:t>
      </w:r>
      <w:r w:rsidRPr="00E03CDB">
        <w:t>Fold change of</w:t>
      </w:r>
      <w:r>
        <w:rPr>
          <w:b/>
        </w:rPr>
        <w:t xml:space="preserve"> </w:t>
      </w:r>
      <w:r w:rsidR="0098788C">
        <w:t>KYN</w:t>
      </w:r>
      <w:r>
        <w:t xml:space="preserve"> metabolites</w:t>
      </w:r>
      <w:r w:rsidR="007C345B">
        <w:t xml:space="preserve"> </w:t>
      </w:r>
      <w:r>
        <w:t>by BMI categories</w:t>
      </w:r>
    </w:p>
    <w:p w14:paraId="71C6463F" w14:textId="68FD545A" w:rsidR="00A3485B" w:rsidRPr="00110FAF" w:rsidRDefault="009A54CD" w:rsidP="00A3485B">
      <w:pPr>
        <w:sectPr w:rsidR="00A3485B" w:rsidRPr="00110FAF" w:rsidSect="000C65E7">
          <w:pgSz w:w="12240" w:h="15840"/>
          <w:pgMar w:top="1440" w:right="1440" w:bottom="1440" w:left="1440" w:header="709" w:footer="709" w:gutter="0"/>
          <w:cols w:space="708"/>
          <w:docGrid w:linePitch="360"/>
        </w:sectPr>
      </w:pPr>
      <w:r w:rsidRPr="009A54CD">
        <w:t xml:space="preserve">The body mass index (BMI)-for-age Z scores of the children were determined using local BMI-for-age percentile charts for boys and girls </w:t>
      </w:r>
      <w:r w:rsidR="00110FAF" w:rsidRPr="00110FAF">
        <w:t xml:space="preserve">(https://www.healthhub.sg/livehealthy/745/differencesbetweenchildandadultbmi, last accessed 10 August 2021). Children with BMI-for-age &lt; -1 Z-scores were classified as underweight, while children with BMI-for-age &gt; +1 Z-scores were classified as overweight and children with BMI-for-age &gt; +2 Z-scores were classified as </w:t>
      </w:r>
      <w:r w:rsidR="008B54B0">
        <w:t>obese</w:t>
      </w:r>
      <w:r w:rsidR="00110FAF" w:rsidRPr="00110FAF">
        <w:t>.</w:t>
      </w:r>
      <w:r w:rsidR="00BF5F17">
        <w:t xml:space="preserve"> The fold increase in KYN metabolite was calculated by taking the average concentration for the children in the </w:t>
      </w:r>
      <w:r w:rsidR="00097C88">
        <w:t xml:space="preserve">normal </w:t>
      </w:r>
      <w:r w:rsidR="00BF5F17">
        <w:t xml:space="preserve">weight category as 1 and calculating the fold change by dividing the average concentration at the underweight, overweight or </w:t>
      </w:r>
      <w:r w:rsidR="008B54B0">
        <w:t>obese</w:t>
      </w:r>
      <w:r w:rsidR="00BF5F17">
        <w:t xml:space="preserve"> BMI categories by the average concentration at the </w:t>
      </w:r>
      <w:r w:rsidR="00097C88">
        <w:t xml:space="preserve">normal </w:t>
      </w:r>
      <w:r w:rsidR="00BF5F17">
        <w:t>weight category.</w:t>
      </w:r>
      <w:r w:rsidR="00A3485B">
        <w:t xml:space="preserve">  </w:t>
      </w:r>
      <w:r w:rsidR="00A3485B" w:rsidRPr="00F2003D">
        <w:t xml:space="preserve">TRP: </w:t>
      </w:r>
      <w:r w:rsidR="00433336" w:rsidRPr="00F2003D">
        <w:t>solid</w:t>
      </w:r>
      <w:r w:rsidR="00A3485B" w:rsidRPr="00F2003D">
        <w:t xml:space="preserve"> diamond, KYN: </w:t>
      </w:r>
      <w:r w:rsidR="00433336" w:rsidRPr="00F2003D">
        <w:t>solid</w:t>
      </w:r>
      <w:r w:rsidR="00A3485B" w:rsidRPr="00F2003D">
        <w:t xml:space="preserve"> square, KA: </w:t>
      </w:r>
      <w:r w:rsidR="00433336" w:rsidRPr="00F2003D">
        <w:t>solid</w:t>
      </w:r>
      <w:r w:rsidR="00A3485B" w:rsidRPr="00F2003D">
        <w:t xml:space="preserve"> triangle, HK: </w:t>
      </w:r>
      <w:r w:rsidR="00433336" w:rsidRPr="00F2003D">
        <w:t>solid</w:t>
      </w:r>
      <w:r w:rsidR="00A3485B" w:rsidRPr="00F2003D">
        <w:t xml:space="preserve"> circle, XA: open square, HAA: open circle, QA: open triangle.</w:t>
      </w:r>
    </w:p>
    <w:p w14:paraId="3458C98F" w14:textId="61D4D43A" w:rsidR="00740BC1" w:rsidRDefault="00E03CDB" w:rsidP="00AA2145">
      <w:r w:rsidRPr="00E03CDB">
        <w:rPr>
          <w:b/>
        </w:rPr>
        <w:t>Figure 3</w:t>
      </w:r>
      <w:r w:rsidR="00687F86">
        <w:rPr>
          <w:b/>
        </w:rPr>
        <w:t>.</w:t>
      </w:r>
      <w:r>
        <w:t xml:space="preserve"> Association of </w:t>
      </w:r>
      <w:r w:rsidR="0098788C">
        <w:t>KYN</w:t>
      </w:r>
      <w:r>
        <w:t xml:space="preserve"> metabolites with metabolic risk factors</w:t>
      </w:r>
    </w:p>
    <w:p w14:paraId="4D394020" w14:textId="33B553F5" w:rsidR="00E03CDB" w:rsidRPr="006F7FB9" w:rsidRDefault="00E03CDB" w:rsidP="00E03CDB">
      <w:pPr>
        <w:rPr>
          <w:rFonts w:cstheme="minorHAnsi"/>
        </w:rPr>
      </w:pPr>
      <w:r>
        <w:t>X</w:t>
      </w:r>
      <w:r w:rsidRPr="00060C5D">
        <w:t>-axes show standardized score</w:t>
      </w:r>
      <w:r>
        <w:t>s</w:t>
      </w:r>
      <w:r w:rsidRPr="00060C5D">
        <w:t xml:space="preserve"> </w:t>
      </w:r>
      <w:r>
        <w:t xml:space="preserve">of BMI, </w:t>
      </w:r>
      <w:r w:rsidR="000C65E7">
        <w:t xml:space="preserve">body </w:t>
      </w:r>
      <w:r>
        <w:t xml:space="preserve">fat percentage, systolic blood pressure (SBP), diastolic blood pressure (DBP), glucose, insulin, </w:t>
      </w:r>
      <w:r w:rsidR="00723062" w:rsidRPr="00161735">
        <w:rPr>
          <w:rFonts w:cstheme="minorHAnsi"/>
          <w:lang w:val="en"/>
        </w:rPr>
        <w:t>Homeostatic Model Assessment for Insulin Resistance</w:t>
      </w:r>
      <w:r w:rsidR="006F7FB9">
        <w:rPr>
          <w:rFonts w:cstheme="minorHAnsi"/>
        </w:rPr>
        <w:t xml:space="preserve"> </w:t>
      </w:r>
      <w:r w:rsidR="00723062">
        <w:t>(</w:t>
      </w:r>
      <w:r>
        <w:t>HOMA-IR</w:t>
      </w:r>
      <w:r w:rsidR="00723062">
        <w:t>)</w:t>
      </w:r>
      <w:r>
        <w:t xml:space="preserve">, high sensitivity C-reactive protein (hsCRP), triglycerides (TG), total cholesterol (CHOL), </w:t>
      </w:r>
      <w:r w:rsidR="003072F3">
        <w:t>high density lipoprotein</w:t>
      </w:r>
      <w:r>
        <w:t xml:space="preserve">-cholesterol (HDL) and </w:t>
      </w:r>
      <w:r w:rsidR="003072F3">
        <w:t>low density lipoprotein</w:t>
      </w:r>
      <w:r>
        <w:t xml:space="preserve">-cholesterol (LDL). </w:t>
      </w:r>
      <w:r w:rsidRPr="00060C5D">
        <w:t xml:space="preserve">Forest plots show the differences (95% CI) in standardized score of </w:t>
      </w:r>
      <w:r>
        <w:t>metabolic risk factor of</w:t>
      </w:r>
      <w:r w:rsidRPr="00060C5D">
        <w:t xml:space="preserve"> children at </w:t>
      </w:r>
      <w:r>
        <w:t>8</w:t>
      </w:r>
      <w:r w:rsidRPr="00060C5D">
        <w:t xml:space="preserve"> years with change in each standardized score of cord </w:t>
      </w:r>
      <w:r w:rsidR="0098788C">
        <w:t>KYN</w:t>
      </w:r>
      <w:r w:rsidRPr="00060C5D">
        <w:t xml:space="preserve"> metabolite or ratio (Y-axis)</w:t>
      </w:r>
      <w:r>
        <w:t xml:space="preserve">. Models were adjusted for sex and </w:t>
      </w:r>
      <w:r w:rsidRPr="00060C5D">
        <w:t>ethnicity. Total s</w:t>
      </w:r>
      <w:r>
        <w:t>ample size (N) is not always 552</w:t>
      </w:r>
      <w:r w:rsidRPr="00060C5D">
        <w:t xml:space="preserve"> due to the missing values for </w:t>
      </w:r>
      <w:r>
        <w:t>outcomes</w:t>
      </w:r>
      <w:r w:rsidRPr="00060C5D">
        <w:t>.</w:t>
      </w:r>
    </w:p>
    <w:p w14:paraId="285DE8EA" w14:textId="77777777" w:rsidR="00740BC1" w:rsidRDefault="00740BC1" w:rsidP="00E03CDB">
      <w:pPr>
        <w:rPr>
          <w:b/>
        </w:rPr>
        <w:sectPr w:rsidR="00740BC1" w:rsidSect="000C65E7">
          <w:pgSz w:w="12240" w:h="15840"/>
          <w:pgMar w:top="1440" w:right="1440" w:bottom="1440" w:left="1440" w:header="709" w:footer="709" w:gutter="0"/>
          <w:cols w:space="708"/>
          <w:docGrid w:linePitch="360"/>
        </w:sectPr>
      </w:pPr>
    </w:p>
    <w:p w14:paraId="31669947" w14:textId="445EECD0" w:rsidR="00740BC1" w:rsidRPr="00E03CDB" w:rsidRDefault="00E03CDB" w:rsidP="00E03CDB">
      <w:r w:rsidRPr="00E03CDB">
        <w:rPr>
          <w:b/>
        </w:rPr>
        <w:t xml:space="preserve">Figure </w:t>
      </w:r>
      <w:r>
        <w:rPr>
          <w:b/>
        </w:rPr>
        <w:t>4</w:t>
      </w:r>
      <w:r w:rsidR="00687F86">
        <w:rPr>
          <w:b/>
        </w:rPr>
        <w:t>.</w:t>
      </w:r>
      <w:r>
        <w:t xml:space="preserve"> Association of </w:t>
      </w:r>
      <w:r w:rsidR="0098788C">
        <w:t>KYN</w:t>
      </w:r>
      <w:r>
        <w:t xml:space="preserve"> metabolites with </w:t>
      </w:r>
      <w:r w:rsidR="00723062">
        <w:t xml:space="preserve">metabolic syndrome score and fatty liver index </w:t>
      </w:r>
    </w:p>
    <w:p w14:paraId="48131840" w14:textId="21140141" w:rsidR="00E03CDB" w:rsidRDefault="00E03CDB" w:rsidP="00E03CDB">
      <w:r>
        <w:t>X</w:t>
      </w:r>
      <w:r w:rsidRPr="00060C5D">
        <w:t>-axes show standardized score</w:t>
      </w:r>
      <w:r>
        <w:t>s</w:t>
      </w:r>
      <w:r w:rsidRPr="00060C5D">
        <w:t xml:space="preserve"> </w:t>
      </w:r>
      <w:r>
        <w:t xml:space="preserve">of </w:t>
      </w:r>
      <w:r w:rsidR="0019123A">
        <w:t>metabolic syndrome score</w:t>
      </w:r>
      <w:r>
        <w:t xml:space="preserve"> (</w:t>
      </w:r>
      <w:r w:rsidR="0019123A">
        <w:t>MetS</w:t>
      </w:r>
      <w:r>
        <w:t xml:space="preserve">) and fatty liver index (FLI). </w:t>
      </w:r>
      <w:r w:rsidRPr="00060C5D">
        <w:t xml:space="preserve">Forest plots show the differences (95% CI) in </w:t>
      </w:r>
      <w:r w:rsidR="0019123A">
        <w:t>MetS</w:t>
      </w:r>
      <w:r>
        <w:t xml:space="preserve"> </w:t>
      </w:r>
      <w:r w:rsidR="002A3D30">
        <w:t xml:space="preserve">(left) or standardized score of FLI (right) </w:t>
      </w:r>
      <w:r>
        <w:t>of</w:t>
      </w:r>
      <w:r w:rsidRPr="00060C5D">
        <w:t xml:space="preserve"> children at </w:t>
      </w:r>
      <w:r>
        <w:t>8</w:t>
      </w:r>
      <w:r w:rsidRPr="00060C5D">
        <w:t xml:space="preserve"> years with change in each standardized score of cord </w:t>
      </w:r>
      <w:r w:rsidR="0098788C">
        <w:t>KYN</w:t>
      </w:r>
      <w:r w:rsidRPr="00060C5D">
        <w:t xml:space="preserve"> metabolite or ratio (Y-axis)</w:t>
      </w:r>
      <w:r>
        <w:t xml:space="preserve">. Models were adjusted for sex and </w:t>
      </w:r>
      <w:r w:rsidRPr="00060C5D">
        <w:t>ethnicity. Total s</w:t>
      </w:r>
      <w:r>
        <w:t>ample size (N) is not always 552</w:t>
      </w:r>
      <w:r w:rsidRPr="00060C5D">
        <w:t xml:space="preserve"> due to the missing values for </w:t>
      </w:r>
      <w:r>
        <w:t>outcomes</w:t>
      </w:r>
      <w:r w:rsidRPr="00060C5D">
        <w:t>.</w:t>
      </w:r>
    </w:p>
    <w:p w14:paraId="1F9638D4" w14:textId="77777777" w:rsidR="00087B05" w:rsidRDefault="00087B05" w:rsidP="00AA2145"/>
    <w:p w14:paraId="610ECDDE" w14:textId="77777777" w:rsidR="00087B05" w:rsidRDefault="00087B05" w:rsidP="00AA2145"/>
    <w:p w14:paraId="0FFCA7FA" w14:textId="77777777" w:rsidR="00087B05" w:rsidRDefault="00087B05" w:rsidP="00AA2145"/>
    <w:p w14:paraId="6AC4CBA1" w14:textId="77777777" w:rsidR="00087B05" w:rsidRDefault="00087B05" w:rsidP="00AA2145"/>
    <w:p w14:paraId="1AC4C6F8" w14:textId="2D450290" w:rsidR="00E03CDB" w:rsidRPr="00E03CDB" w:rsidRDefault="00E03CDB" w:rsidP="00AA2145"/>
    <w:sectPr w:rsidR="00E03CDB" w:rsidRPr="00E03CDB" w:rsidSect="000C65E7">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0AF777" w14:textId="77777777" w:rsidR="00291673" w:rsidRDefault="00291673" w:rsidP="00E903E1">
      <w:pPr>
        <w:spacing w:after="0" w:line="240" w:lineRule="auto"/>
      </w:pPr>
      <w:r>
        <w:separator/>
      </w:r>
    </w:p>
  </w:endnote>
  <w:endnote w:type="continuationSeparator" w:id="0">
    <w:p w14:paraId="3F0816EF" w14:textId="77777777" w:rsidR="00291673" w:rsidRDefault="00291673" w:rsidP="00E90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54FA9" w14:textId="77777777" w:rsidR="007D4CC5" w:rsidRDefault="007D4CC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012592"/>
      <w:docPartObj>
        <w:docPartGallery w:val="Page Numbers (Bottom of Page)"/>
        <w:docPartUnique/>
      </w:docPartObj>
    </w:sdtPr>
    <w:sdtEndPr>
      <w:rPr>
        <w:noProof/>
      </w:rPr>
    </w:sdtEndPr>
    <w:sdtContent>
      <w:p w14:paraId="1B18F92B" w14:textId="07A87025" w:rsidR="007D4CC5" w:rsidRDefault="007D4CC5">
        <w:pPr>
          <w:pStyle w:val="Footer"/>
          <w:jc w:val="center"/>
        </w:pPr>
        <w:r>
          <w:fldChar w:fldCharType="begin"/>
        </w:r>
        <w:r>
          <w:instrText xml:space="preserve"> PAGE   \* MERGEFORMAT </w:instrText>
        </w:r>
        <w:r>
          <w:fldChar w:fldCharType="separate"/>
        </w:r>
        <w:r w:rsidR="00CC2396">
          <w:rPr>
            <w:noProof/>
          </w:rPr>
          <w:t>1</w:t>
        </w:r>
        <w:r>
          <w:rPr>
            <w:noProof/>
          </w:rPr>
          <w:fldChar w:fldCharType="end"/>
        </w:r>
      </w:p>
    </w:sdtContent>
  </w:sdt>
  <w:p w14:paraId="4676FECC" w14:textId="77777777" w:rsidR="007D4CC5" w:rsidRDefault="007D4CC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14685" w14:textId="77777777" w:rsidR="007D4CC5" w:rsidRDefault="007D4CC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128C1F" w14:textId="77777777" w:rsidR="00291673" w:rsidRDefault="00291673" w:rsidP="00E903E1">
      <w:pPr>
        <w:spacing w:after="0" w:line="240" w:lineRule="auto"/>
      </w:pPr>
      <w:r>
        <w:separator/>
      </w:r>
    </w:p>
  </w:footnote>
  <w:footnote w:type="continuationSeparator" w:id="0">
    <w:p w14:paraId="57F9F814" w14:textId="77777777" w:rsidR="00291673" w:rsidRDefault="00291673" w:rsidP="00E903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97A58" w14:textId="77777777" w:rsidR="007D4CC5" w:rsidRDefault="007D4CC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74050" w14:textId="77777777" w:rsidR="007D4CC5" w:rsidRDefault="007D4CC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9D3F0B" w14:textId="77777777" w:rsidR="007D4CC5" w:rsidRDefault="007D4CC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B5F06"/>
    <w:multiLevelType w:val="hybridMultilevel"/>
    <w:tmpl w:val="6952F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rvwrtrma9zrqeevs6v9az5atepreaazrse&quot;&gt;Child trp paper&lt;record-ids&gt;&lt;item&gt;1&lt;/item&gt;&lt;item&gt;2&lt;/item&gt;&lt;item&gt;4&lt;/item&gt;&lt;item&gt;5&lt;/item&gt;&lt;item&gt;6&lt;/item&gt;&lt;item&gt;8&lt;/item&gt;&lt;item&gt;9&lt;/item&gt;&lt;item&gt;10&lt;/item&gt;&lt;item&gt;11&lt;/item&gt;&lt;item&gt;12&lt;/item&gt;&lt;item&gt;14&lt;/item&gt;&lt;item&gt;15&lt;/item&gt;&lt;item&gt;16&lt;/item&gt;&lt;item&gt;17&lt;/item&gt;&lt;item&gt;19&lt;/item&gt;&lt;item&gt;22&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item&gt;48&lt;/item&gt;&lt;item&gt;49&lt;/item&gt;&lt;item&gt;51&lt;/item&gt;&lt;item&gt;52&lt;/item&gt;&lt;item&gt;54&lt;/item&gt;&lt;item&gt;56&lt;/item&gt;&lt;item&gt;57&lt;/item&gt;&lt;item&gt;61&lt;/item&gt;&lt;item&gt;63&lt;/item&gt;&lt;item&gt;64&lt;/item&gt;&lt;item&gt;65&lt;/item&gt;&lt;item&gt;66&lt;/item&gt;&lt;item&gt;67&lt;/item&gt;&lt;item&gt;68&lt;/item&gt;&lt;item&gt;70&lt;/item&gt;&lt;item&gt;71&lt;/item&gt;&lt;item&gt;72&lt;/item&gt;&lt;item&gt;74&lt;/item&gt;&lt;item&gt;76&lt;/item&gt;&lt;item&gt;77&lt;/item&gt;&lt;item&gt;78&lt;/item&gt;&lt;item&gt;79&lt;/item&gt;&lt;item&gt;82&lt;/item&gt;&lt;item&gt;84&lt;/item&gt;&lt;item&gt;85&lt;/item&gt;&lt;item&gt;86&lt;/item&gt;&lt;item&gt;87&lt;/item&gt;&lt;/record-ids&gt;&lt;/item&gt;&lt;/Libraries&gt;"/>
  </w:docVars>
  <w:rsids>
    <w:rsidRoot w:val="00AA2145"/>
    <w:rsid w:val="000008A6"/>
    <w:rsid w:val="00004132"/>
    <w:rsid w:val="0000792F"/>
    <w:rsid w:val="00010F59"/>
    <w:rsid w:val="00012823"/>
    <w:rsid w:val="00021342"/>
    <w:rsid w:val="00024DCD"/>
    <w:rsid w:val="000270A8"/>
    <w:rsid w:val="000533CB"/>
    <w:rsid w:val="00071428"/>
    <w:rsid w:val="00087B05"/>
    <w:rsid w:val="000914D5"/>
    <w:rsid w:val="00094C6B"/>
    <w:rsid w:val="00097C01"/>
    <w:rsid w:val="00097C88"/>
    <w:rsid w:val="000A4A7D"/>
    <w:rsid w:val="000A5856"/>
    <w:rsid w:val="000B702F"/>
    <w:rsid w:val="000C01C8"/>
    <w:rsid w:val="000C10C9"/>
    <w:rsid w:val="000C1A9D"/>
    <w:rsid w:val="000C65E7"/>
    <w:rsid w:val="000D031C"/>
    <w:rsid w:val="000D2847"/>
    <w:rsid w:val="000E0311"/>
    <w:rsid w:val="000E1B45"/>
    <w:rsid w:val="000E265B"/>
    <w:rsid w:val="000E2DB4"/>
    <w:rsid w:val="000E597B"/>
    <w:rsid w:val="000E5B2E"/>
    <w:rsid w:val="000E750F"/>
    <w:rsid w:val="000F36BB"/>
    <w:rsid w:val="0010008D"/>
    <w:rsid w:val="001000C6"/>
    <w:rsid w:val="001028BB"/>
    <w:rsid w:val="00104DF1"/>
    <w:rsid w:val="00110FAF"/>
    <w:rsid w:val="00121042"/>
    <w:rsid w:val="00125AC5"/>
    <w:rsid w:val="00127F11"/>
    <w:rsid w:val="00136FAC"/>
    <w:rsid w:val="00137763"/>
    <w:rsid w:val="00145589"/>
    <w:rsid w:val="00154614"/>
    <w:rsid w:val="00161753"/>
    <w:rsid w:val="00165C2F"/>
    <w:rsid w:val="00174C06"/>
    <w:rsid w:val="00175CD4"/>
    <w:rsid w:val="00182D47"/>
    <w:rsid w:val="00183418"/>
    <w:rsid w:val="00183FB0"/>
    <w:rsid w:val="0019123A"/>
    <w:rsid w:val="00192C32"/>
    <w:rsid w:val="00193C02"/>
    <w:rsid w:val="00197366"/>
    <w:rsid w:val="001B2431"/>
    <w:rsid w:val="001B2507"/>
    <w:rsid w:val="001B4A89"/>
    <w:rsid w:val="001B5BC9"/>
    <w:rsid w:val="001C2BA8"/>
    <w:rsid w:val="001C4BF7"/>
    <w:rsid w:val="001C65E0"/>
    <w:rsid w:val="001E2C05"/>
    <w:rsid w:val="001F65C2"/>
    <w:rsid w:val="00207D14"/>
    <w:rsid w:val="00211B4B"/>
    <w:rsid w:val="00222B69"/>
    <w:rsid w:val="00226AA0"/>
    <w:rsid w:val="00232B37"/>
    <w:rsid w:val="00262652"/>
    <w:rsid w:val="00270608"/>
    <w:rsid w:val="00281E86"/>
    <w:rsid w:val="0028349C"/>
    <w:rsid w:val="00291673"/>
    <w:rsid w:val="00293CB1"/>
    <w:rsid w:val="00294BD8"/>
    <w:rsid w:val="00297590"/>
    <w:rsid w:val="002A3D30"/>
    <w:rsid w:val="002B0F14"/>
    <w:rsid w:val="002B3F40"/>
    <w:rsid w:val="002B5A0E"/>
    <w:rsid w:val="002C0DA0"/>
    <w:rsid w:val="002C1191"/>
    <w:rsid w:val="002D0D20"/>
    <w:rsid w:val="002D14FE"/>
    <w:rsid w:val="002D4623"/>
    <w:rsid w:val="002D573B"/>
    <w:rsid w:val="002E09EB"/>
    <w:rsid w:val="002E42D8"/>
    <w:rsid w:val="002E56CB"/>
    <w:rsid w:val="002F0A67"/>
    <w:rsid w:val="002F0C03"/>
    <w:rsid w:val="002F0EFA"/>
    <w:rsid w:val="002F3C49"/>
    <w:rsid w:val="002F7B2A"/>
    <w:rsid w:val="003072F3"/>
    <w:rsid w:val="00307648"/>
    <w:rsid w:val="00322AE4"/>
    <w:rsid w:val="0034386D"/>
    <w:rsid w:val="00344D24"/>
    <w:rsid w:val="0035001E"/>
    <w:rsid w:val="00356009"/>
    <w:rsid w:val="003573B3"/>
    <w:rsid w:val="00376A6D"/>
    <w:rsid w:val="003A4BC7"/>
    <w:rsid w:val="003B080B"/>
    <w:rsid w:val="003B0D9E"/>
    <w:rsid w:val="003C196A"/>
    <w:rsid w:val="003C73FC"/>
    <w:rsid w:val="003D707A"/>
    <w:rsid w:val="003E0015"/>
    <w:rsid w:val="003E648F"/>
    <w:rsid w:val="003F2E2D"/>
    <w:rsid w:val="003F6993"/>
    <w:rsid w:val="003F787F"/>
    <w:rsid w:val="0041045C"/>
    <w:rsid w:val="00415326"/>
    <w:rsid w:val="00422EC7"/>
    <w:rsid w:val="00433336"/>
    <w:rsid w:val="004348B9"/>
    <w:rsid w:val="0043639D"/>
    <w:rsid w:val="00437933"/>
    <w:rsid w:val="004425C4"/>
    <w:rsid w:val="00450214"/>
    <w:rsid w:val="00461455"/>
    <w:rsid w:val="004720CC"/>
    <w:rsid w:val="00480AC5"/>
    <w:rsid w:val="00484804"/>
    <w:rsid w:val="00486397"/>
    <w:rsid w:val="004867BB"/>
    <w:rsid w:val="00492A73"/>
    <w:rsid w:val="00492D2C"/>
    <w:rsid w:val="00496983"/>
    <w:rsid w:val="004A11CC"/>
    <w:rsid w:val="004A7766"/>
    <w:rsid w:val="004B2DAB"/>
    <w:rsid w:val="004C1C5B"/>
    <w:rsid w:val="004C6F6B"/>
    <w:rsid w:val="004D3332"/>
    <w:rsid w:val="004D6902"/>
    <w:rsid w:val="004E0F3E"/>
    <w:rsid w:val="004E1C73"/>
    <w:rsid w:val="004E6BD9"/>
    <w:rsid w:val="004F23F5"/>
    <w:rsid w:val="004F4C3F"/>
    <w:rsid w:val="004F746E"/>
    <w:rsid w:val="00501668"/>
    <w:rsid w:val="0050484D"/>
    <w:rsid w:val="00506130"/>
    <w:rsid w:val="005068CF"/>
    <w:rsid w:val="0050691E"/>
    <w:rsid w:val="00506D65"/>
    <w:rsid w:val="0051102B"/>
    <w:rsid w:val="00515E46"/>
    <w:rsid w:val="00543708"/>
    <w:rsid w:val="005549FA"/>
    <w:rsid w:val="00571D69"/>
    <w:rsid w:val="005728C9"/>
    <w:rsid w:val="00575230"/>
    <w:rsid w:val="00584465"/>
    <w:rsid w:val="005875C2"/>
    <w:rsid w:val="005945DD"/>
    <w:rsid w:val="00597D30"/>
    <w:rsid w:val="005A19B2"/>
    <w:rsid w:val="005A5395"/>
    <w:rsid w:val="005B0509"/>
    <w:rsid w:val="005B186F"/>
    <w:rsid w:val="005B28E1"/>
    <w:rsid w:val="005B319B"/>
    <w:rsid w:val="005B3227"/>
    <w:rsid w:val="005C143C"/>
    <w:rsid w:val="005C45A9"/>
    <w:rsid w:val="005C6CBF"/>
    <w:rsid w:val="005C7389"/>
    <w:rsid w:val="005D027D"/>
    <w:rsid w:val="005D3727"/>
    <w:rsid w:val="005D4E45"/>
    <w:rsid w:val="005E20AD"/>
    <w:rsid w:val="005E5259"/>
    <w:rsid w:val="005E770F"/>
    <w:rsid w:val="005F135D"/>
    <w:rsid w:val="005F5EAC"/>
    <w:rsid w:val="005F67D3"/>
    <w:rsid w:val="006008F4"/>
    <w:rsid w:val="00600B33"/>
    <w:rsid w:val="00602655"/>
    <w:rsid w:val="00607CA4"/>
    <w:rsid w:val="00613A21"/>
    <w:rsid w:val="00625C9F"/>
    <w:rsid w:val="00630666"/>
    <w:rsid w:val="006348EA"/>
    <w:rsid w:val="00661E86"/>
    <w:rsid w:val="00664771"/>
    <w:rsid w:val="006761F0"/>
    <w:rsid w:val="00687F86"/>
    <w:rsid w:val="00694679"/>
    <w:rsid w:val="006A05B0"/>
    <w:rsid w:val="006A2C58"/>
    <w:rsid w:val="006A7223"/>
    <w:rsid w:val="006B6CC8"/>
    <w:rsid w:val="006D3395"/>
    <w:rsid w:val="006D5A22"/>
    <w:rsid w:val="006F63A8"/>
    <w:rsid w:val="006F6696"/>
    <w:rsid w:val="006F7FB9"/>
    <w:rsid w:val="00700040"/>
    <w:rsid w:val="00703C97"/>
    <w:rsid w:val="007040C8"/>
    <w:rsid w:val="007224F3"/>
    <w:rsid w:val="00723062"/>
    <w:rsid w:val="00724917"/>
    <w:rsid w:val="00740BC1"/>
    <w:rsid w:val="00744FB7"/>
    <w:rsid w:val="007504C0"/>
    <w:rsid w:val="00751FC1"/>
    <w:rsid w:val="00752404"/>
    <w:rsid w:val="00756B7B"/>
    <w:rsid w:val="00760E3A"/>
    <w:rsid w:val="00762C18"/>
    <w:rsid w:val="00770D82"/>
    <w:rsid w:val="00772B17"/>
    <w:rsid w:val="00777FAC"/>
    <w:rsid w:val="00782D2D"/>
    <w:rsid w:val="00782EAA"/>
    <w:rsid w:val="0078681E"/>
    <w:rsid w:val="00786E44"/>
    <w:rsid w:val="0078799F"/>
    <w:rsid w:val="00793A24"/>
    <w:rsid w:val="00795095"/>
    <w:rsid w:val="007A017D"/>
    <w:rsid w:val="007A3703"/>
    <w:rsid w:val="007A7ED0"/>
    <w:rsid w:val="007B19D9"/>
    <w:rsid w:val="007C012E"/>
    <w:rsid w:val="007C1131"/>
    <w:rsid w:val="007C345B"/>
    <w:rsid w:val="007D4CC5"/>
    <w:rsid w:val="007D7BA7"/>
    <w:rsid w:val="007E03E4"/>
    <w:rsid w:val="007E6099"/>
    <w:rsid w:val="007F1811"/>
    <w:rsid w:val="00803596"/>
    <w:rsid w:val="00806284"/>
    <w:rsid w:val="00817C8C"/>
    <w:rsid w:val="00821D40"/>
    <w:rsid w:val="00824D0A"/>
    <w:rsid w:val="00835270"/>
    <w:rsid w:val="00835A0B"/>
    <w:rsid w:val="00842A21"/>
    <w:rsid w:val="00844309"/>
    <w:rsid w:val="00851987"/>
    <w:rsid w:val="00851D8F"/>
    <w:rsid w:val="00857617"/>
    <w:rsid w:val="0087106E"/>
    <w:rsid w:val="00872742"/>
    <w:rsid w:val="0087453D"/>
    <w:rsid w:val="00875BC1"/>
    <w:rsid w:val="00876929"/>
    <w:rsid w:val="008812CC"/>
    <w:rsid w:val="0088722C"/>
    <w:rsid w:val="008911D8"/>
    <w:rsid w:val="0089215C"/>
    <w:rsid w:val="008963C7"/>
    <w:rsid w:val="008963CD"/>
    <w:rsid w:val="00896FE6"/>
    <w:rsid w:val="008A0E67"/>
    <w:rsid w:val="008A1A02"/>
    <w:rsid w:val="008A2C33"/>
    <w:rsid w:val="008A7131"/>
    <w:rsid w:val="008B1DF7"/>
    <w:rsid w:val="008B54B0"/>
    <w:rsid w:val="008D14AF"/>
    <w:rsid w:val="008D2D93"/>
    <w:rsid w:val="008D7AC9"/>
    <w:rsid w:val="008E61C5"/>
    <w:rsid w:val="00910A55"/>
    <w:rsid w:val="00912619"/>
    <w:rsid w:val="00917B84"/>
    <w:rsid w:val="00921EC3"/>
    <w:rsid w:val="00930089"/>
    <w:rsid w:val="00933FA7"/>
    <w:rsid w:val="009373CE"/>
    <w:rsid w:val="00940D57"/>
    <w:rsid w:val="00952994"/>
    <w:rsid w:val="00957F33"/>
    <w:rsid w:val="0096011C"/>
    <w:rsid w:val="009602D8"/>
    <w:rsid w:val="00972B6F"/>
    <w:rsid w:val="0098788C"/>
    <w:rsid w:val="009918F7"/>
    <w:rsid w:val="00992123"/>
    <w:rsid w:val="009922AF"/>
    <w:rsid w:val="009945EF"/>
    <w:rsid w:val="0099504A"/>
    <w:rsid w:val="009A1635"/>
    <w:rsid w:val="009A54CD"/>
    <w:rsid w:val="009B226A"/>
    <w:rsid w:val="009B26A5"/>
    <w:rsid w:val="009B2EF5"/>
    <w:rsid w:val="009B58DD"/>
    <w:rsid w:val="009C16A1"/>
    <w:rsid w:val="009C2B1A"/>
    <w:rsid w:val="009D4CB2"/>
    <w:rsid w:val="009D6E51"/>
    <w:rsid w:val="009D7B2B"/>
    <w:rsid w:val="009E228A"/>
    <w:rsid w:val="009F4B3F"/>
    <w:rsid w:val="00A00655"/>
    <w:rsid w:val="00A05473"/>
    <w:rsid w:val="00A15A64"/>
    <w:rsid w:val="00A246A9"/>
    <w:rsid w:val="00A25D09"/>
    <w:rsid w:val="00A279FB"/>
    <w:rsid w:val="00A32196"/>
    <w:rsid w:val="00A3485B"/>
    <w:rsid w:val="00A412F6"/>
    <w:rsid w:val="00A46901"/>
    <w:rsid w:val="00A52DA4"/>
    <w:rsid w:val="00A54C24"/>
    <w:rsid w:val="00A61EC8"/>
    <w:rsid w:val="00A6302D"/>
    <w:rsid w:val="00A66886"/>
    <w:rsid w:val="00A73AFC"/>
    <w:rsid w:val="00A76BA9"/>
    <w:rsid w:val="00A77FA6"/>
    <w:rsid w:val="00A87317"/>
    <w:rsid w:val="00A93B5A"/>
    <w:rsid w:val="00A969D5"/>
    <w:rsid w:val="00AA0DD2"/>
    <w:rsid w:val="00AA2145"/>
    <w:rsid w:val="00AA4587"/>
    <w:rsid w:val="00AA55E0"/>
    <w:rsid w:val="00AB42C5"/>
    <w:rsid w:val="00AB5100"/>
    <w:rsid w:val="00AB7AC8"/>
    <w:rsid w:val="00AC0529"/>
    <w:rsid w:val="00AC383C"/>
    <w:rsid w:val="00AC4DAA"/>
    <w:rsid w:val="00AD070A"/>
    <w:rsid w:val="00AE150E"/>
    <w:rsid w:val="00AE4568"/>
    <w:rsid w:val="00B007D0"/>
    <w:rsid w:val="00B0241D"/>
    <w:rsid w:val="00B14E51"/>
    <w:rsid w:val="00B15968"/>
    <w:rsid w:val="00B22585"/>
    <w:rsid w:val="00B24AA9"/>
    <w:rsid w:val="00B30CF6"/>
    <w:rsid w:val="00B37137"/>
    <w:rsid w:val="00B432CD"/>
    <w:rsid w:val="00B76C08"/>
    <w:rsid w:val="00B77B38"/>
    <w:rsid w:val="00B81088"/>
    <w:rsid w:val="00B83E04"/>
    <w:rsid w:val="00B92C23"/>
    <w:rsid w:val="00B94141"/>
    <w:rsid w:val="00BB418E"/>
    <w:rsid w:val="00BB74E6"/>
    <w:rsid w:val="00BD19C3"/>
    <w:rsid w:val="00BE2A41"/>
    <w:rsid w:val="00BE3012"/>
    <w:rsid w:val="00BF12AA"/>
    <w:rsid w:val="00BF5F17"/>
    <w:rsid w:val="00C020E3"/>
    <w:rsid w:val="00C14A79"/>
    <w:rsid w:val="00C153FA"/>
    <w:rsid w:val="00C24B94"/>
    <w:rsid w:val="00C251FC"/>
    <w:rsid w:val="00C3466A"/>
    <w:rsid w:val="00C34951"/>
    <w:rsid w:val="00C61E31"/>
    <w:rsid w:val="00C71A52"/>
    <w:rsid w:val="00C77550"/>
    <w:rsid w:val="00C80AEA"/>
    <w:rsid w:val="00C82715"/>
    <w:rsid w:val="00CB089F"/>
    <w:rsid w:val="00CB2C89"/>
    <w:rsid w:val="00CC1415"/>
    <w:rsid w:val="00CC2396"/>
    <w:rsid w:val="00CC791D"/>
    <w:rsid w:val="00CD0C5E"/>
    <w:rsid w:val="00CD13DA"/>
    <w:rsid w:val="00CD574D"/>
    <w:rsid w:val="00CE3801"/>
    <w:rsid w:val="00CF2B1B"/>
    <w:rsid w:val="00CF79B1"/>
    <w:rsid w:val="00D00503"/>
    <w:rsid w:val="00D03A96"/>
    <w:rsid w:val="00D25133"/>
    <w:rsid w:val="00D25948"/>
    <w:rsid w:val="00D274AE"/>
    <w:rsid w:val="00D31812"/>
    <w:rsid w:val="00D42F55"/>
    <w:rsid w:val="00D55231"/>
    <w:rsid w:val="00D60B54"/>
    <w:rsid w:val="00D72333"/>
    <w:rsid w:val="00D81EA7"/>
    <w:rsid w:val="00D8250B"/>
    <w:rsid w:val="00D85027"/>
    <w:rsid w:val="00D92EAD"/>
    <w:rsid w:val="00D969C2"/>
    <w:rsid w:val="00DA1CFA"/>
    <w:rsid w:val="00DA4496"/>
    <w:rsid w:val="00DA5EF0"/>
    <w:rsid w:val="00DB1AD4"/>
    <w:rsid w:val="00DB706D"/>
    <w:rsid w:val="00DC3F98"/>
    <w:rsid w:val="00DC6835"/>
    <w:rsid w:val="00DE11B5"/>
    <w:rsid w:val="00E00A93"/>
    <w:rsid w:val="00E0230F"/>
    <w:rsid w:val="00E03CDB"/>
    <w:rsid w:val="00E273B3"/>
    <w:rsid w:val="00E378BA"/>
    <w:rsid w:val="00E43189"/>
    <w:rsid w:val="00E44AE0"/>
    <w:rsid w:val="00E5077C"/>
    <w:rsid w:val="00E514A1"/>
    <w:rsid w:val="00E54FE1"/>
    <w:rsid w:val="00E55AAF"/>
    <w:rsid w:val="00E62C19"/>
    <w:rsid w:val="00E769E6"/>
    <w:rsid w:val="00E85CE9"/>
    <w:rsid w:val="00E872B8"/>
    <w:rsid w:val="00E903E1"/>
    <w:rsid w:val="00E904A1"/>
    <w:rsid w:val="00E907B0"/>
    <w:rsid w:val="00E962B9"/>
    <w:rsid w:val="00E9638A"/>
    <w:rsid w:val="00EB5CA4"/>
    <w:rsid w:val="00EC287F"/>
    <w:rsid w:val="00EC5E0B"/>
    <w:rsid w:val="00ED3DCF"/>
    <w:rsid w:val="00ED4951"/>
    <w:rsid w:val="00ED60AD"/>
    <w:rsid w:val="00EE374C"/>
    <w:rsid w:val="00EE4DA2"/>
    <w:rsid w:val="00F03F47"/>
    <w:rsid w:val="00F06136"/>
    <w:rsid w:val="00F12DBE"/>
    <w:rsid w:val="00F2003D"/>
    <w:rsid w:val="00F200EC"/>
    <w:rsid w:val="00F23DDD"/>
    <w:rsid w:val="00F27ED5"/>
    <w:rsid w:val="00F42507"/>
    <w:rsid w:val="00F44E2C"/>
    <w:rsid w:val="00F4626F"/>
    <w:rsid w:val="00F47136"/>
    <w:rsid w:val="00F53928"/>
    <w:rsid w:val="00F55B5B"/>
    <w:rsid w:val="00F61FA4"/>
    <w:rsid w:val="00F66A07"/>
    <w:rsid w:val="00F66E2D"/>
    <w:rsid w:val="00F7259D"/>
    <w:rsid w:val="00F752F2"/>
    <w:rsid w:val="00F759AE"/>
    <w:rsid w:val="00F812C0"/>
    <w:rsid w:val="00F915C3"/>
    <w:rsid w:val="00F92061"/>
    <w:rsid w:val="00F9372B"/>
    <w:rsid w:val="00FA1B8F"/>
    <w:rsid w:val="00FA3CAF"/>
    <w:rsid w:val="00FA4FF2"/>
    <w:rsid w:val="00FB43A2"/>
    <w:rsid w:val="00FB7E6A"/>
    <w:rsid w:val="00FC2947"/>
    <w:rsid w:val="00FC52A5"/>
    <w:rsid w:val="00FC79F8"/>
    <w:rsid w:val="00FD0A41"/>
    <w:rsid w:val="00FD19B7"/>
    <w:rsid w:val="00FE6EF4"/>
    <w:rsid w:val="00FF5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0E4E54"/>
  <w15:chartTrackingRefBased/>
  <w15:docId w15:val="{40875B0A-953A-4890-9F7D-010B2C728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145"/>
  </w:style>
  <w:style w:type="paragraph" w:styleId="Heading1">
    <w:name w:val="heading 1"/>
    <w:basedOn w:val="Normal"/>
    <w:link w:val="Heading1Char"/>
    <w:uiPriority w:val="9"/>
    <w:qFormat/>
    <w:rsid w:val="00322AE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A2145"/>
    <w:pPr>
      <w:spacing w:after="0" w:line="240" w:lineRule="auto"/>
    </w:pPr>
  </w:style>
  <w:style w:type="paragraph" w:styleId="Bibliography">
    <w:name w:val="Bibliography"/>
    <w:basedOn w:val="Normal"/>
    <w:next w:val="Normal"/>
    <w:uiPriority w:val="37"/>
    <w:unhideWhenUsed/>
    <w:rsid w:val="00AA2145"/>
  </w:style>
  <w:style w:type="character" w:styleId="Hyperlink">
    <w:name w:val="Hyperlink"/>
    <w:basedOn w:val="DefaultParagraphFont"/>
    <w:uiPriority w:val="99"/>
    <w:unhideWhenUsed/>
    <w:rsid w:val="00AA2145"/>
    <w:rPr>
      <w:color w:val="0563C1" w:themeColor="hyperlink"/>
      <w:u w:val="single"/>
    </w:rPr>
  </w:style>
  <w:style w:type="table" w:styleId="TableGrid">
    <w:name w:val="Table Grid"/>
    <w:basedOn w:val="TableNormal"/>
    <w:uiPriority w:val="39"/>
    <w:rsid w:val="00AA2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03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03E1"/>
  </w:style>
  <w:style w:type="paragraph" w:styleId="Footer">
    <w:name w:val="footer"/>
    <w:basedOn w:val="Normal"/>
    <w:link w:val="FooterChar"/>
    <w:uiPriority w:val="99"/>
    <w:unhideWhenUsed/>
    <w:rsid w:val="00E903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03E1"/>
  </w:style>
  <w:style w:type="paragraph" w:customStyle="1" w:styleId="EndNoteBibliographyTitle">
    <w:name w:val="EndNote Bibliography Title"/>
    <w:basedOn w:val="Normal"/>
    <w:link w:val="EndNoteBibliographyTitleChar"/>
    <w:rsid w:val="00087B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7B05"/>
    <w:rPr>
      <w:rFonts w:ascii="Calibri" w:hAnsi="Calibri" w:cs="Calibri"/>
      <w:noProof/>
    </w:rPr>
  </w:style>
  <w:style w:type="paragraph" w:customStyle="1" w:styleId="EndNoteBibliography">
    <w:name w:val="EndNote Bibliography"/>
    <w:basedOn w:val="Normal"/>
    <w:link w:val="EndNoteBibliographyChar"/>
    <w:rsid w:val="00087B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7B05"/>
    <w:rPr>
      <w:rFonts w:ascii="Calibri" w:hAnsi="Calibri" w:cs="Calibri"/>
      <w:noProof/>
    </w:rPr>
  </w:style>
  <w:style w:type="paragraph" w:styleId="BalloonText">
    <w:name w:val="Balloon Text"/>
    <w:basedOn w:val="Normal"/>
    <w:link w:val="BalloonTextChar"/>
    <w:uiPriority w:val="99"/>
    <w:semiHidden/>
    <w:unhideWhenUsed/>
    <w:rsid w:val="0028349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349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F5EAC"/>
    <w:rPr>
      <w:sz w:val="16"/>
      <w:szCs w:val="16"/>
    </w:rPr>
  </w:style>
  <w:style w:type="paragraph" w:styleId="CommentText">
    <w:name w:val="annotation text"/>
    <w:basedOn w:val="Normal"/>
    <w:link w:val="CommentTextChar"/>
    <w:uiPriority w:val="99"/>
    <w:semiHidden/>
    <w:unhideWhenUsed/>
    <w:rsid w:val="005F5EAC"/>
    <w:pPr>
      <w:spacing w:line="240" w:lineRule="auto"/>
    </w:pPr>
    <w:rPr>
      <w:sz w:val="20"/>
      <w:szCs w:val="20"/>
    </w:rPr>
  </w:style>
  <w:style w:type="character" w:customStyle="1" w:styleId="CommentTextChar">
    <w:name w:val="Comment Text Char"/>
    <w:basedOn w:val="DefaultParagraphFont"/>
    <w:link w:val="CommentText"/>
    <w:uiPriority w:val="99"/>
    <w:semiHidden/>
    <w:rsid w:val="005F5EAC"/>
    <w:rPr>
      <w:sz w:val="20"/>
      <w:szCs w:val="20"/>
    </w:rPr>
  </w:style>
  <w:style w:type="paragraph" w:styleId="CommentSubject">
    <w:name w:val="annotation subject"/>
    <w:basedOn w:val="CommentText"/>
    <w:next w:val="CommentText"/>
    <w:link w:val="CommentSubjectChar"/>
    <w:uiPriority w:val="99"/>
    <w:semiHidden/>
    <w:unhideWhenUsed/>
    <w:rsid w:val="005F5EAC"/>
    <w:rPr>
      <w:b/>
      <w:bCs/>
    </w:rPr>
  </w:style>
  <w:style w:type="character" w:customStyle="1" w:styleId="CommentSubjectChar">
    <w:name w:val="Comment Subject Char"/>
    <w:basedOn w:val="CommentTextChar"/>
    <w:link w:val="CommentSubject"/>
    <w:uiPriority w:val="99"/>
    <w:semiHidden/>
    <w:rsid w:val="005F5EAC"/>
    <w:rPr>
      <w:b/>
      <w:bCs/>
      <w:sz w:val="20"/>
      <w:szCs w:val="20"/>
    </w:rPr>
  </w:style>
  <w:style w:type="character" w:customStyle="1" w:styleId="UnresolvedMention1">
    <w:name w:val="Unresolved Mention1"/>
    <w:basedOn w:val="DefaultParagraphFont"/>
    <w:uiPriority w:val="99"/>
    <w:semiHidden/>
    <w:unhideWhenUsed/>
    <w:rsid w:val="002D14FE"/>
    <w:rPr>
      <w:color w:val="605E5C"/>
      <w:shd w:val="clear" w:color="auto" w:fill="E1DFDD"/>
    </w:rPr>
  </w:style>
  <w:style w:type="character" w:styleId="FollowedHyperlink">
    <w:name w:val="FollowedHyperlink"/>
    <w:basedOn w:val="DefaultParagraphFont"/>
    <w:uiPriority w:val="99"/>
    <w:semiHidden/>
    <w:unhideWhenUsed/>
    <w:rsid w:val="005C7389"/>
    <w:rPr>
      <w:color w:val="954F72" w:themeColor="followedHyperlink"/>
      <w:u w:val="single"/>
    </w:rPr>
  </w:style>
  <w:style w:type="character" w:styleId="LineNumber">
    <w:name w:val="line number"/>
    <w:basedOn w:val="DefaultParagraphFont"/>
    <w:uiPriority w:val="99"/>
    <w:semiHidden/>
    <w:unhideWhenUsed/>
    <w:rsid w:val="007A017D"/>
  </w:style>
  <w:style w:type="character" w:customStyle="1" w:styleId="Heading1Char">
    <w:name w:val="Heading 1 Char"/>
    <w:basedOn w:val="DefaultParagraphFont"/>
    <w:link w:val="Heading1"/>
    <w:uiPriority w:val="9"/>
    <w:rsid w:val="00322AE4"/>
    <w:rPr>
      <w:rFonts w:ascii="Times New Roman" w:eastAsia="Times New Roman" w:hAnsi="Times New Roman" w:cs="Times New Roman"/>
      <w:b/>
      <w:bCs/>
      <w:kern w:val="36"/>
      <w:sz w:val="48"/>
      <w:szCs w:val="48"/>
      <w:lang w:val="en-S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649668">
      <w:bodyDiv w:val="1"/>
      <w:marLeft w:val="0"/>
      <w:marRight w:val="0"/>
      <w:marTop w:val="0"/>
      <w:marBottom w:val="0"/>
      <w:divBdr>
        <w:top w:val="none" w:sz="0" w:space="0" w:color="auto"/>
        <w:left w:val="none" w:sz="0" w:space="0" w:color="auto"/>
        <w:bottom w:val="none" w:sz="0" w:space="0" w:color="auto"/>
        <w:right w:val="none" w:sz="0" w:space="0" w:color="auto"/>
      </w:divBdr>
    </w:div>
    <w:div w:id="572666285">
      <w:bodyDiv w:val="1"/>
      <w:marLeft w:val="0"/>
      <w:marRight w:val="0"/>
      <w:marTop w:val="0"/>
      <w:marBottom w:val="0"/>
      <w:divBdr>
        <w:top w:val="none" w:sz="0" w:space="0" w:color="auto"/>
        <w:left w:val="none" w:sz="0" w:space="0" w:color="auto"/>
        <w:bottom w:val="none" w:sz="0" w:space="0" w:color="auto"/>
        <w:right w:val="none" w:sz="0" w:space="0" w:color="auto"/>
      </w:divBdr>
    </w:div>
    <w:div w:id="584800483">
      <w:bodyDiv w:val="1"/>
      <w:marLeft w:val="0"/>
      <w:marRight w:val="0"/>
      <w:marTop w:val="0"/>
      <w:marBottom w:val="0"/>
      <w:divBdr>
        <w:top w:val="none" w:sz="0" w:space="0" w:color="auto"/>
        <w:left w:val="none" w:sz="0" w:space="0" w:color="auto"/>
        <w:bottom w:val="none" w:sz="0" w:space="0" w:color="auto"/>
        <w:right w:val="none" w:sz="0" w:space="0" w:color="auto"/>
      </w:divBdr>
    </w:div>
    <w:div w:id="90256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ealthhub.sg/live-healthy/745/differencesbetweenchildandadultbmi"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9A9D329B328C4BBE0DFCEE619434D8" ma:contentTypeVersion="14" ma:contentTypeDescription="Create a new document." ma:contentTypeScope="" ma:versionID="1978978ae981b5b367dcac18663f7cd5">
  <xsd:schema xmlns:xsd="http://www.w3.org/2001/XMLSchema" xmlns:xs="http://www.w3.org/2001/XMLSchema" xmlns:p="http://schemas.microsoft.com/office/2006/metadata/properties" xmlns:ns3="0dc3e94b-94e4-4e05-983e-659540d929e0" xmlns:ns4="d0dea29b-97e7-479c-b803-7fedf1230a1e" targetNamespace="http://schemas.microsoft.com/office/2006/metadata/properties" ma:root="true" ma:fieldsID="d4fd493cbb03a0b53e949d69dd7f133a" ns3:_="" ns4:_="">
    <xsd:import namespace="0dc3e94b-94e4-4e05-983e-659540d929e0"/>
    <xsd:import namespace="d0dea29b-97e7-479c-b803-7fedf1230a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3e94b-94e4-4e05-983e-659540d929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0dea29b-97e7-479c-b803-7fedf1230a1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00C34-6EC3-4217-AD38-93E16C7C52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3e94b-94e4-4e05-983e-659540d929e0"/>
    <ds:schemaRef ds:uri="d0dea29b-97e7-479c-b803-7fedf1230a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8277FC-84F9-437B-BC1F-2A2D78724D7A}">
  <ds:schemaRefs>
    <ds:schemaRef ds:uri="http://schemas.microsoft.com/sharepoint/v3/contenttype/forms"/>
  </ds:schemaRefs>
</ds:datastoreItem>
</file>

<file path=customXml/itemProps3.xml><?xml version="1.0" encoding="utf-8"?>
<ds:datastoreItem xmlns:ds="http://schemas.openxmlformats.org/officeDocument/2006/customXml" ds:itemID="{74E19545-D5CD-476B-B942-C5846DA49480}">
  <ds:schemaRefs>
    <ds:schemaRef ds:uri="http://purl.org/dc/elements/1.1/"/>
    <ds:schemaRef ds:uri="0dc3e94b-94e4-4e05-983e-659540d929e0"/>
    <ds:schemaRef ds:uri="d0dea29b-97e7-479c-b803-7fedf1230a1e"/>
    <ds:schemaRef ds:uri="http://purl.org/dc/terms/"/>
    <ds:schemaRef ds:uri="http://schemas.openxmlformats.org/package/2006/metadata/core-properties"/>
    <ds:schemaRef ds:uri="http://schemas.microsoft.com/office/2006/metadata/properties"/>
    <ds:schemaRef ds:uri="http://schemas.microsoft.com/office/2006/documentManagement/types"/>
    <ds:schemaRef ds:uri="http://www.w3.org/XML/1998/namespace"/>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C0DAE63F-701C-44E2-A7AB-4C4FECCC2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3460</Words>
  <Characters>76722</Characters>
  <Application>Microsoft Office Word</Application>
  <DocSecurity>4</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Tan Mei Ling</dc:creator>
  <cp:keywords/>
  <dc:description/>
  <cp:lastModifiedBy>Karen Drake</cp:lastModifiedBy>
  <cp:revision>2</cp:revision>
  <dcterms:created xsi:type="dcterms:W3CDTF">2022-01-26T14:43:00Z</dcterms:created>
  <dcterms:modified xsi:type="dcterms:W3CDTF">2022-01-26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9A9D329B328C4BBE0DFCEE619434D8</vt:lpwstr>
  </property>
</Properties>
</file>